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A68A2" w14:textId="2EED9234" w:rsidR="00F97E69" w:rsidRPr="001E57AC" w:rsidRDefault="00440A36" w:rsidP="00F97E69">
      <w:pPr>
        <w:shd w:val="clear" w:color="auto" w:fill="FFFFFF"/>
        <w:spacing w:line="480" w:lineRule="auto"/>
        <w:jc w:val="center"/>
        <w:textAlignment w:val="baseline"/>
        <w:rPr>
          <w:b/>
          <w:lang w:val="en-GB"/>
        </w:rPr>
      </w:pPr>
      <w:bookmarkStart w:id="0" w:name="_Hlk146747625"/>
      <w:bookmarkEnd w:id="0"/>
      <w:r w:rsidRPr="00440A36">
        <w:rPr>
          <w:b/>
          <w:lang w:val="en-GB"/>
        </w:rPr>
        <w:t>Enhancing</w:t>
      </w:r>
      <w:r w:rsidR="00F97E69" w:rsidRPr="001E57AC">
        <w:rPr>
          <w:b/>
          <w:lang w:val="en-GB"/>
        </w:rPr>
        <w:t xml:space="preserve"> </w:t>
      </w:r>
      <w:r w:rsidR="00F97E69" w:rsidRPr="001E57AC">
        <w:rPr>
          <w:b/>
          <w:i/>
          <w:iCs/>
          <w:lang w:val="en-GB"/>
        </w:rPr>
        <w:t>Scylla tranquebarica</w:t>
      </w:r>
      <w:r w:rsidR="00F97E69" w:rsidRPr="001E57AC">
        <w:rPr>
          <w:b/>
          <w:lang w:val="en-GB"/>
        </w:rPr>
        <w:t xml:space="preserve"> (Fabricius 1798) crablet production in hatchery</w:t>
      </w:r>
      <w:r w:rsidR="005C1303">
        <w:rPr>
          <w:b/>
          <w:lang w:val="en-GB"/>
        </w:rPr>
        <w:t xml:space="preserve"> by addition </w:t>
      </w:r>
      <w:r w:rsidR="003A6C6C">
        <w:rPr>
          <w:b/>
          <w:lang w:val="en-GB"/>
        </w:rPr>
        <w:t xml:space="preserve">of </w:t>
      </w:r>
      <w:r w:rsidR="005C1303">
        <w:rPr>
          <w:b/>
          <w:lang w:val="en-GB"/>
        </w:rPr>
        <w:t>probiotics</w:t>
      </w:r>
      <w:r w:rsidR="005C36AB">
        <w:rPr>
          <w:b/>
          <w:lang w:val="en-GB"/>
        </w:rPr>
        <w:t xml:space="preserve"> in</w:t>
      </w:r>
      <w:r w:rsidR="003A6C6C">
        <w:rPr>
          <w:b/>
          <w:lang w:val="en-GB"/>
        </w:rPr>
        <w:t xml:space="preserve"> their</w:t>
      </w:r>
      <w:r w:rsidR="005C36AB">
        <w:rPr>
          <w:b/>
          <w:lang w:val="en-GB"/>
        </w:rPr>
        <w:t xml:space="preserve"> </w:t>
      </w:r>
      <w:r w:rsidR="003A6C6C">
        <w:rPr>
          <w:b/>
          <w:lang w:val="en-GB"/>
        </w:rPr>
        <w:t>larvae culture</w:t>
      </w:r>
      <w:r w:rsidR="00F97E69" w:rsidRPr="001E57AC">
        <w:rPr>
          <w:b/>
          <w:lang w:val="en-GB"/>
        </w:rPr>
        <w:t>.</w:t>
      </w:r>
    </w:p>
    <w:p w14:paraId="7982D1E2" w14:textId="0AE1B74F" w:rsidR="00F97E69" w:rsidRDefault="00F8599F" w:rsidP="00F97E69">
      <w:pPr>
        <w:shd w:val="clear" w:color="auto" w:fill="FFFFFF"/>
        <w:spacing w:line="480" w:lineRule="auto"/>
        <w:jc w:val="center"/>
        <w:textAlignment w:val="baseline"/>
        <w:rPr>
          <w:b/>
          <w:lang w:val="en-GB"/>
        </w:rPr>
      </w:pPr>
      <w:r>
        <w:rPr>
          <w:b/>
          <w:lang w:val="en-GB"/>
        </w:rPr>
        <w:t xml:space="preserve">Running Title: </w:t>
      </w:r>
      <w:r w:rsidR="009F461D">
        <w:rPr>
          <w:b/>
          <w:lang w:val="en-GB"/>
        </w:rPr>
        <w:t>Enhancement of crablet production</w:t>
      </w:r>
      <w:r w:rsidR="005F3B0F">
        <w:rPr>
          <w:b/>
          <w:lang w:val="en-GB"/>
        </w:rPr>
        <w:t xml:space="preserve"> in</w:t>
      </w:r>
      <w:r w:rsidR="00554F15">
        <w:rPr>
          <w:b/>
          <w:lang w:val="en-GB"/>
        </w:rPr>
        <w:t xml:space="preserve"> mud crab larvae culture</w:t>
      </w:r>
    </w:p>
    <w:p w14:paraId="1C70AA61" w14:textId="185B8E4A" w:rsidR="00F97E69" w:rsidRPr="00F97E69" w:rsidRDefault="00F97E69" w:rsidP="00F97E69">
      <w:pPr>
        <w:tabs>
          <w:tab w:val="left" w:pos="357"/>
        </w:tabs>
        <w:spacing w:line="480" w:lineRule="auto"/>
        <w:jc w:val="center"/>
        <w:rPr>
          <w:lang w:val="en-GB"/>
        </w:rPr>
      </w:pPr>
      <w:r w:rsidRPr="00F97E69">
        <w:rPr>
          <w:lang w:val="en-GB"/>
        </w:rPr>
        <w:t>Gunarto Gunarto</w:t>
      </w:r>
      <w:r w:rsidRPr="00F97E69">
        <w:rPr>
          <w:vertAlign w:val="superscript"/>
          <w:lang w:val="en-GB"/>
        </w:rPr>
        <w:t>1</w:t>
      </w:r>
      <w:r w:rsidRPr="00F97E69">
        <w:rPr>
          <w:lang w:val="en-GB"/>
        </w:rPr>
        <w:t xml:space="preserve">*, Muliani Muliani </w:t>
      </w:r>
      <w:r w:rsidRPr="00F97E69">
        <w:rPr>
          <w:vertAlign w:val="superscript"/>
          <w:lang w:val="en-GB"/>
        </w:rPr>
        <w:t>1</w:t>
      </w:r>
      <w:r w:rsidRPr="00F97E69">
        <w:rPr>
          <w:lang w:val="en-GB"/>
        </w:rPr>
        <w:t>,</w:t>
      </w:r>
      <w:r w:rsidRPr="00F97E69">
        <w:rPr>
          <w:vertAlign w:val="superscript"/>
          <w:lang w:val="en-GB"/>
        </w:rPr>
        <w:t xml:space="preserve"> </w:t>
      </w:r>
      <w:r w:rsidRPr="00F97E69">
        <w:rPr>
          <w:lang w:val="en-GB"/>
        </w:rPr>
        <w:t>Bunga Rante Tampangalo</w:t>
      </w:r>
      <w:r w:rsidRPr="00F97E69">
        <w:rPr>
          <w:vertAlign w:val="superscript"/>
          <w:lang w:val="en-GB"/>
        </w:rPr>
        <w:t>1</w:t>
      </w:r>
      <w:r w:rsidRPr="00F97E69">
        <w:rPr>
          <w:lang w:val="en-GB"/>
        </w:rPr>
        <w:t>, Nurbaya Nurbaya</w:t>
      </w:r>
      <w:r w:rsidRPr="00F97E69">
        <w:rPr>
          <w:vertAlign w:val="superscript"/>
          <w:lang w:val="en-GB"/>
        </w:rPr>
        <w:t>1</w:t>
      </w:r>
      <w:r w:rsidRPr="00F97E69">
        <w:rPr>
          <w:lang w:val="en-GB"/>
        </w:rPr>
        <w:t xml:space="preserve">, and </w:t>
      </w:r>
      <w:r w:rsidRPr="00F97E69">
        <w:rPr>
          <w:color w:val="0E101A"/>
          <w:lang w:val="en-GB" w:eastAsia="en-ID"/>
        </w:rPr>
        <w:t>Yustian Rovi Alfiansah</w:t>
      </w:r>
      <w:r w:rsidRPr="00F97E69">
        <w:rPr>
          <w:color w:val="0E101A"/>
          <w:vertAlign w:val="superscript"/>
          <w:lang w:val="en-GB" w:eastAsia="en-ID"/>
        </w:rPr>
        <w:t>2</w:t>
      </w:r>
    </w:p>
    <w:p w14:paraId="2945151F" w14:textId="77777777" w:rsidR="00F97E69" w:rsidRPr="00F97E69" w:rsidRDefault="00F97E69" w:rsidP="00F97E69">
      <w:pPr>
        <w:tabs>
          <w:tab w:val="left" w:pos="357"/>
        </w:tabs>
        <w:spacing w:line="480" w:lineRule="auto"/>
        <w:jc w:val="center"/>
        <w:rPr>
          <w:i/>
          <w:iCs/>
          <w:lang w:val="en"/>
        </w:rPr>
      </w:pPr>
      <w:r w:rsidRPr="00F97E69">
        <w:rPr>
          <w:i/>
          <w:iCs/>
          <w:vertAlign w:val="superscript"/>
          <w:lang w:val="en-GB"/>
        </w:rPr>
        <w:t>1</w:t>
      </w:r>
      <w:r w:rsidRPr="00F97E69">
        <w:rPr>
          <w:i/>
          <w:iCs/>
          <w:lang w:val="en"/>
        </w:rPr>
        <w:t>Research Center for Fisheries, National Research and Innovation Agency, Bogor, West Java, Indonesia</w:t>
      </w:r>
    </w:p>
    <w:p w14:paraId="5A47FD7C" w14:textId="77777777" w:rsidR="00F97E69" w:rsidRPr="00F97E69" w:rsidRDefault="00F97E69" w:rsidP="00F97E69">
      <w:pPr>
        <w:tabs>
          <w:tab w:val="left" w:pos="357"/>
        </w:tabs>
        <w:spacing w:line="480" w:lineRule="auto"/>
        <w:rPr>
          <w:i/>
          <w:iCs/>
          <w:lang w:val="en"/>
        </w:rPr>
      </w:pPr>
      <w:r w:rsidRPr="00F97E69">
        <w:rPr>
          <w:i/>
          <w:iCs/>
          <w:vertAlign w:val="superscript"/>
          <w:lang w:val="en-GB"/>
        </w:rPr>
        <w:t>2</w:t>
      </w:r>
      <w:r w:rsidRPr="00F97E69">
        <w:rPr>
          <w:i/>
          <w:iCs/>
          <w:lang w:val="en"/>
        </w:rPr>
        <w:t>Research Center for Applied Microbiology, National Research and Innovation Agency, Bogor, West Java, Indonesia</w:t>
      </w:r>
    </w:p>
    <w:p w14:paraId="50D26703" w14:textId="5AF09094" w:rsidR="00F97E69" w:rsidRDefault="00F97E69" w:rsidP="00F97E69">
      <w:pPr>
        <w:shd w:val="clear" w:color="auto" w:fill="FFFFFF"/>
        <w:spacing w:line="480" w:lineRule="auto"/>
        <w:jc w:val="center"/>
        <w:textAlignment w:val="baseline"/>
        <w:rPr>
          <w:rStyle w:val="Hyperlink"/>
          <w:sz w:val="22"/>
          <w:szCs w:val="22"/>
          <w:lang w:val="en-GB"/>
        </w:rPr>
      </w:pPr>
      <w:r w:rsidRPr="007268CC">
        <w:rPr>
          <w:sz w:val="22"/>
          <w:szCs w:val="22"/>
          <w:lang w:val="en-GB"/>
        </w:rPr>
        <w:t xml:space="preserve">*) </w:t>
      </w:r>
      <w:r w:rsidR="00BC19F7">
        <w:rPr>
          <w:sz w:val="22"/>
          <w:szCs w:val="22"/>
          <w:lang w:val="en-GB"/>
        </w:rPr>
        <w:t>For Correspondence Email</w:t>
      </w:r>
      <w:r w:rsidRPr="007268CC">
        <w:rPr>
          <w:sz w:val="22"/>
          <w:szCs w:val="22"/>
          <w:lang w:val="en-GB"/>
        </w:rPr>
        <w:t xml:space="preserve">: </w:t>
      </w:r>
      <w:hyperlink r:id="rId8" w:history="1">
        <w:r w:rsidRPr="007268CC">
          <w:rPr>
            <w:rStyle w:val="Hyperlink"/>
            <w:sz w:val="22"/>
            <w:szCs w:val="22"/>
            <w:lang w:val="en-GB"/>
          </w:rPr>
          <w:t>gunartom@yahoo.com</w:t>
        </w:r>
      </w:hyperlink>
    </w:p>
    <w:p w14:paraId="012DA03C" w14:textId="32E9C971" w:rsidR="00462314" w:rsidRPr="005C06C8" w:rsidRDefault="00462314" w:rsidP="00462314">
      <w:pPr>
        <w:pStyle w:val="ListParagraph"/>
        <w:spacing w:after="0" w:line="480" w:lineRule="auto"/>
        <w:ind w:left="851" w:right="425" w:hanging="851"/>
        <w:rPr>
          <w:rStyle w:val="Hyperlink"/>
          <w:rFonts w:ascii="Times New Roman" w:eastAsia="Batang" w:hAnsi="Times New Roman" w:cs="Times New Roman"/>
          <w:bCs/>
          <w:color w:val="auto"/>
          <w:sz w:val="24"/>
          <w:szCs w:val="24"/>
        </w:rPr>
      </w:pPr>
      <w:r w:rsidRPr="005C06C8">
        <w:rPr>
          <w:rStyle w:val="Hyperlink"/>
          <w:rFonts w:ascii="Times New Roman" w:eastAsia="Batang" w:hAnsi="Times New Roman" w:cs="Times New Roman"/>
          <w:bCs/>
          <w:color w:val="auto"/>
          <w:sz w:val="24"/>
          <w:szCs w:val="24"/>
        </w:rPr>
        <w:t xml:space="preserve">Contributed unequally to this work </w:t>
      </w:r>
      <w:r w:rsidR="00E1113A">
        <w:rPr>
          <w:rStyle w:val="Hyperlink"/>
          <w:rFonts w:ascii="Times New Roman" w:eastAsia="Batang" w:hAnsi="Times New Roman" w:cs="Times New Roman"/>
          <w:bCs/>
          <w:color w:val="auto"/>
          <w:sz w:val="24"/>
          <w:szCs w:val="24"/>
        </w:rPr>
        <w:t>as</w:t>
      </w:r>
      <w:r w:rsidRPr="005C06C8">
        <w:rPr>
          <w:rStyle w:val="Hyperlink"/>
          <w:rFonts w:ascii="Times New Roman" w:eastAsia="Batang" w:hAnsi="Times New Roman" w:cs="Times New Roman"/>
          <w:bCs/>
          <w:color w:val="auto"/>
          <w:sz w:val="24"/>
          <w:szCs w:val="24"/>
        </w:rPr>
        <w:t xml:space="preserve"> explained below</w:t>
      </w:r>
    </w:p>
    <w:p w14:paraId="4E68CF66" w14:textId="77777777" w:rsidR="00462314" w:rsidRPr="002C76BA" w:rsidRDefault="00462314" w:rsidP="00462314">
      <w:pPr>
        <w:pStyle w:val="ListParagraph"/>
        <w:spacing w:after="0" w:line="480" w:lineRule="auto"/>
        <w:ind w:left="851" w:right="425" w:hanging="851"/>
        <w:rPr>
          <w:rFonts w:ascii="Times New Roman" w:hAnsi="Times New Roman" w:cs="Times New Roman"/>
          <w:i/>
          <w:iCs/>
          <w:sz w:val="24"/>
          <w:szCs w:val="24"/>
        </w:rPr>
      </w:pPr>
      <w:r w:rsidRPr="002C76BA">
        <w:rPr>
          <w:rFonts w:ascii="Times New Roman" w:hAnsi="Times New Roman" w:cs="Times New Roman"/>
          <w:i/>
          <w:iCs/>
          <w:sz w:val="24"/>
          <w:szCs w:val="24"/>
        </w:rPr>
        <w:t>Received:                                       Accepted:                              Published:</w:t>
      </w:r>
    </w:p>
    <w:p w14:paraId="10C7AF50" w14:textId="0CDC44D0" w:rsidR="00717A82" w:rsidRDefault="00612773" w:rsidP="00B37A0D">
      <w:pPr>
        <w:shd w:val="clear" w:color="auto" w:fill="FFFFFF"/>
        <w:spacing w:line="480" w:lineRule="auto"/>
        <w:ind w:left="2041" w:hanging="2041"/>
        <w:jc w:val="both"/>
        <w:textAlignment w:val="baseline"/>
        <w:rPr>
          <w:bCs/>
          <w:lang w:val="en-GB"/>
        </w:rPr>
      </w:pPr>
      <w:r w:rsidRPr="00911EE7">
        <w:rPr>
          <w:b/>
          <w:bCs/>
          <w:color w:val="000000"/>
          <w:shd w:val="clear" w:color="auto" w:fill="FFFFFF"/>
        </w:rPr>
        <w:t>Novelty Statement</w:t>
      </w:r>
      <w:r w:rsidRPr="00D906AF">
        <w:rPr>
          <w:color w:val="000000"/>
          <w:shd w:val="clear" w:color="auto" w:fill="FFFFFF"/>
        </w:rPr>
        <w:t>:</w:t>
      </w:r>
      <w:r w:rsidR="0031037D">
        <w:rPr>
          <w:color w:val="000000"/>
          <w:shd w:val="clear" w:color="auto" w:fill="FFFFFF"/>
        </w:rPr>
        <w:t xml:space="preserve"> </w:t>
      </w:r>
      <w:r w:rsidR="00234BC7">
        <w:rPr>
          <w:color w:val="000000"/>
          <w:shd w:val="clear" w:color="auto" w:fill="FFFFFF"/>
        </w:rPr>
        <w:t>1). T</w:t>
      </w:r>
      <w:r w:rsidR="00523718">
        <w:rPr>
          <w:rFonts w:eastAsia="BatangChe"/>
          <w:color w:val="000000"/>
        </w:rPr>
        <w:t xml:space="preserve">he application of erythromycin </w:t>
      </w:r>
      <w:r w:rsidR="00AE7C67">
        <w:rPr>
          <w:bCs/>
          <w:lang w:val="en-GB"/>
        </w:rPr>
        <w:t>15 mg L</w:t>
      </w:r>
      <w:r w:rsidR="00AE7C67" w:rsidRPr="00DA09C4">
        <w:rPr>
          <w:bCs/>
          <w:vertAlign w:val="superscript"/>
          <w:lang w:val="en-GB"/>
        </w:rPr>
        <w:t>-1</w:t>
      </w:r>
      <w:r w:rsidR="00AE7C67">
        <w:rPr>
          <w:bCs/>
          <w:vertAlign w:val="superscript"/>
          <w:lang w:val="en-GB"/>
        </w:rPr>
        <w:t xml:space="preserve"> </w:t>
      </w:r>
      <w:r w:rsidR="00523718">
        <w:rPr>
          <w:rFonts w:eastAsia="BatangChe"/>
          <w:color w:val="000000"/>
        </w:rPr>
        <w:t xml:space="preserve">to </w:t>
      </w:r>
      <w:r w:rsidR="00523718">
        <w:t xml:space="preserve">fight against bacterial pathogens </w:t>
      </w:r>
      <w:r w:rsidR="00523718">
        <w:rPr>
          <w:rFonts w:eastAsia="BatangChe"/>
          <w:color w:val="000000"/>
        </w:rPr>
        <w:t>from the first-day larvae stocking in the</w:t>
      </w:r>
      <w:r w:rsidR="00CC40FF">
        <w:rPr>
          <w:rFonts w:eastAsia="BatangChe"/>
          <w:color w:val="000000"/>
        </w:rPr>
        <w:t xml:space="preserve"> rearing</w:t>
      </w:r>
      <w:r w:rsidR="00523718">
        <w:rPr>
          <w:rFonts w:eastAsia="BatangChe"/>
          <w:color w:val="000000"/>
        </w:rPr>
        <w:t xml:space="preserve"> tank can prevent </w:t>
      </w:r>
      <w:r w:rsidR="0016628D">
        <w:rPr>
          <w:rFonts w:eastAsia="BatangChe"/>
          <w:color w:val="000000"/>
        </w:rPr>
        <w:t xml:space="preserve">mass mortality of </w:t>
      </w:r>
      <w:r w:rsidR="00AF0AF3">
        <w:rPr>
          <w:rFonts w:eastAsia="BatangChe"/>
          <w:color w:val="000000"/>
        </w:rPr>
        <w:t xml:space="preserve">mud crab, </w:t>
      </w:r>
      <w:r w:rsidR="00AF0AF3" w:rsidRPr="00CC40FF">
        <w:rPr>
          <w:rFonts w:eastAsia="BatangChe"/>
          <w:i/>
          <w:iCs/>
          <w:color w:val="000000"/>
        </w:rPr>
        <w:t>Scylla</w:t>
      </w:r>
      <w:r w:rsidR="00AF0AF3">
        <w:rPr>
          <w:rFonts w:eastAsia="BatangChe"/>
          <w:color w:val="000000"/>
        </w:rPr>
        <w:t xml:space="preserve"> spp. </w:t>
      </w:r>
      <w:r w:rsidR="00523718">
        <w:rPr>
          <w:rFonts w:eastAsia="BatangChe"/>
          <w:color w:val="000000"/>
        </w:rPr>
        <w:t>larvae in the earlier days of rearing due to bacterial pathogenic</w:t>
      </w:r>
      <w:r w:rsidR="00CB6AE4">
        <w:rPr>
          <w:rFonts w:eastAsia="BatangChe"/>
          <w:color w:val="000000"/>
        </w:rPr>
        <w:t xml:space="preserve">. </w:t>
      </w:r>
      <w:r w:rsidR="00234BC7">
        <w:rPr>
          <w:rFonts w:eastAsia="BatangChe"/>
          <w:color w:val="000000"/>
        </w:rPr>
        <w:t xml:space="preserve">2). </w:t>
      </w:r>
      <w:r w:rsidR="007C6F94">
        <w:rPr>
          <w:rFonts w:eastAsia="BatangChe"/>
          <w:color w:val="000000"/>
        </w:rPr>
        <w:t>M</w:t>
      </w:r>
      <w:r w:rsidR="00A509DA">
        <w:rPr>
          <w:rFonts w:eastAsia="BatangChe"/>
          <w:color w:val="000000"/>
        </w:rPr>
        <w:t>ass mortality</w:t>
      </w:r>
      <w:r w:rsidR="00FA48AA">
        <w:rPr>
          <w:rFonts w:eastAsia="BatangChe"/>
          <w:color w:val="000000"/>
        </w:rPr>
        <w:t xml:space="preserve"> </w:t>
      </w:r>
      <w:r w:rsidR="009E0DFA">
        <w:rPr>
          <w:rFonts w:eastAsia="BatangChe"/>
          <w:color w:val="000000"/>
        </w:rPr>
        <w:t xml:space="preserve">of </w:t>
      </w:r>
      <w:r w:rsidR="00FA48AA">
        <w:rPr>
          <w:rFonts w:eastAsia="BatangChe"/>
          <w:color w:val="000000"/>
        </w:rPr>
        <w:t xml:space="preserve">the larvae </w:t>
      </w:r>
      <w:r w:rsidR="00BD29B1">
        <w:rPr>
          <w:rFonts w:eastAsia="BatangChe"/>
          <w:color w:val="000000"/>
        </w:rPr>
        <w:t xml:space="preserve">still </w:t>
      </w:r>
      <w:r w:rsidR="00154E59">
        <w:rPr>
          <w:rFonts w:eastAsia="BatangChe"/>
          <w:color w:val="000000"/>
        </w:rPr>
        <w:t xml:space="preserve">often </w:t>
      </w:r>
      <w:r w:rsidR="00897311">
        <w:rPr>
          <w:rFonts w:eastAsia="BatangChe"/>
          <w:color w:val="000000"/>
        </w:rPr>
        <w:t>occur</w:t>
      </w:r>
      <w:r w:rsidR="00D80CCE">
        <w:rPr>
          <w:rFonts w:eastAsia="BatangChe"/>
          <w:color w:val="000000"/>
        </w:rPr>
        <w:t>s</w:t>
      </w:r>
      <w:r w:rsidR="00897311">
        <w:rPr>
          <w:rFonts w:eastAsia="BatangChe"/>
          <w:color w:val="000000"/>
        </w:rPr>
        <w:t xml:space="preserve"> </w:t>
      </w:r>
      <w:r w:rsidR="00FA48AA">
        <w:rPr>
          <w:rFonts w:eastAsia="BatangChe"/>
          <w:color w:val="000000"/>
        </w:rPr>
        <w:t>after being reared for more than 10 days</w:t>
      </w:r>
      <w:r w:rsidR="00C2360D">
        <w:rPr>
          <w:rFonts w:eastAsia="BatangChe"/>
          <w:color w:val="000000"/>
        </w:rPr>
        <w:t xml:space="preserve">, or whenever </w:t>
      </w:r>
      <w:r w:rsidR="00FB1D63">
        <w:rPr>
          <w:rFonts w:eastAsia="BatangChe"/>
          <w:color w:val="000000"/>
        </w:rPr>
        <w:t xml:space="preserve">larvae </w:t>
      </w:r>
      <w:r w:rsidR="00C2360D">
        <w:rPr>
          <w:rFonts w:eastAsia="BatangChe"/>
          <w:color w:val="000000"/>
        </w:rPr>
        <w:t>succe</w:t>
      </w:r>
      <w:r w:rsidR="009E0DFA">
        <w:rPr>
          <w:rFonts w:eastAsia="BatangChe"/>
          <w:color w:val="000000"/>
        </w:rPr>
        <w:t>ssful</w:t>
      </w:r>
      <w:r w:rsidR="007065D2">
        <w:rPr>
          <w:rFonts w:eastAsia="BatangChe"/>
          <w:color w:val="000000"/>
        </w:rPr>
        <w:t>ly</w:t>
      </w:r>
      <w:r w:rsidR="00FA48AA">
        <w:rPr>
          <w:rFonts w:eastAsia="BatangChe"/>
          <w:color w:val="000000"/>
        </w:rPr>
        <w:t xml:space="preserve"> </w:t>
      </w:r>
      <w:r w:rsidR="009E0DFA">
        <w:rPr>
          <w:rFonts w:eastAsia="BatangChe"/>
          <w:color w:val="000000"/>
        </w:rPr>
        <w:t xml:space="preserve">develop into </w:t>
      </w:r>
      <w:r w:rsidR="008371E5">
        <w:rPr>
          <w:rFonts w:eastAsia="BatangChe"/>
          <w:color w:val="000000"/>
        </w:rPr>
        <w:t xml:space="preserve">the </w:t>
      </w:r>
      <w:r w:rsidR="008E6045">
        <w:rPr>
          <w:rFonts w:eastAsia="BatangChe"/>
          <w:color w:val="000000"/>
        </w:rPr>
        <w:t>consecutive</w:t>
      </w:r>
      <w:r w:rsidR="00523718">
        <w:rPr>
          <w:rFonts w:eastAsia="BatangChe"/>
          <w:color w:val="000000"/>
        </w:rPr>
        <w:t xml:space="preserve"> </w:t>
      </w:r>
      <w:r w:rsidR="007065D2">
        <w:rPr>
          <w:rFonts w:eastAsia="BatangChe"/>
          <w:color w:val="000000"/>
        </w:rPr>
        <w:t xml:space="preserve">stage, crablet </w:t>
      </w:r>
      <w:r w:rsidR="00523718">
        <w:rPr>
          <w:rFonts w:eastAsia="BatangChe"/>
          <w:color w:val="000000"/>
        </w:rPr>
        <w:t xml:space="preserve">production is still </w:t>
      </w:r>
      <w:r w:rsidR="006A72ED">
        <w:rPr>
          <w:rFonts w:eastAsia="BatangChe"/>
          <w:color w:val="000000"/>
        </w:rPr>
        <w:t xml:space="preserve">a </w:t>
      </w:r>
      <w:r w:rsidR="00523718">
        <w:rPr>
          <w:rFonts w:eastAsia="BatangChe"/>
          <w:color w:val="000000"/>
        </w:rPr>
        <w:t>low number</w:t>
      </w:r>
      <w:r w:rsidR="0007152F">
        <w:rPr>
          <w:rFonts w:eastAsia="BatangChe"/>
          <w:color w:val="000000"/>
        </w:rPr>
        <w:t xml:space="preserve">. </w:t>
      </w:r>
      <w:r w:rsidR="00DA2898">
        <w:rPr>
          <w:rFonts w:eastAsia="BatangChe"/>
          <w:color w:val="000000"/>
        </w:rPr>
        <w:t xml:space="preserve">3). </w:t>
      </w:r>
      <w:r w:rsidR="00653A93">
        <w:rPr>
          <w:rFonts w:eastAsia="BatangChe"/>
          <w:color w:val="000000"/>
        </w:rPr>
        <w:t>S</w:t>
      </w:r>
      <w:r w:rsidR="0042277E">
        <w:rPr>
          <w:rFonts w:eastAsia="BatangChe"/>
          <w:color w:val="000000"/>
        </w:rPr>
        <w:t xml:space="preserve">ubsequent treatment is </w:t>
      </w:r>
      <w:r w:rsidR="004540B5">
        <w:rPr>
          <w:rFonts w:eastAsia="BatangChe"/>
          <w:color w:val="000000"/>
        </w:rPr>
        <w:t xml:space="preserve">needed </w:t>
      </w:r>
      <w:r w:rsidR="009373EF">
        <w:rPr>
          <w:rFonts w:eastAsia="BatangChe"/>
          <w:color w:val="000000"/>
        </w:rPr>
        <w:t>to enhance</w:t>
      </w:r>
      <w:r w:rsidR="00181DE0">
        <w:rPr>
          <w:rFonts w:eastAsia="BatangChe"/>
          <w:color w:val="000000"/>
        </w:rPr>
        <w:t xml:space="preserve"> crablet production. </w:t>
      </w:r>
      <w:r w:rsidR="00DA2898">
        <w:rPr>
          <w:rFonts w:eastAsia="BatangChe"/>
          <w:color w:val="000000"/>
        </w:rPr>
        <w:t xml:space="preserve">4). </w:t>
      </w:r>
      <w:r w:rsidR="000A3500">
        <w:rPr>
          <w:rFonts w:eastAsia="BatangChe"/>
          <w:color w:val="000000"/>
        </w:rPr>
        <w:t>B</w:t>
      </w:r>
      <w:r w:rsidR="004540B5">
        <w:rPr>
          <w:rFonts w:eastAsia="BatangChe"/>
          <w:color w:val="000000"/>
        </w:rPr>
        <w:t xml:space="preserve">y </w:t>
      </w:r>
      <w:r w:rsidR="000602E9">
        <w:rPr>
          <w:rFonts w:eastAsia="BatangChe"/>
          <w:color w:val="000000"/>
        </w:rPr>
        <w:t>t</w:t>
      </w:r>
      <w:r w:rsidR="0031037D">
        <w:rPr>
          <w:color w:val="000000"/>
          <w:shd w:val="clear" w:color="auto" w:fill="FFFFFF"/>
        </w:rPr>
        <w:t>he addition</w:t>
      </w:r>
      <w:r w:rsidR="006F0217" w:rsidRPr="00D906AF">
        <w:rPr>
          <w:color w:val="000000"/>
          <w:shd w:val="clear" w:color="auto" w:fill="FFFFFF"/>
        </w:rPr>
        <w:t xml:space="preserve"> </w:t>
      </w:r>
      <w:r w:rsidR="0031037D">
        <w:rPr>
          <w:color w:val="000000"/>
          <w:shd w:val="clear" w:color="auto" w:fill="FFFFFF"/>
        </w:rPr>
        <w:t xml:space="preserve">of </w:t>
      </w:r>
      <w:r w:rsidR="006F0217" w:rsidRPr="00D906AF">
        <w:rPr>
          <w:color w:val="000000"/>
          <w:shd w:val="clear" w:color="auto" w:fill="FFFFFF"/>
        </w:rPr>
        <w:t>probiotics</w:t>
      </w:r>
      <w:r w:rsidR="00D83076">
        <w:rPr>
          <w:color w:val="000000"/>
          <w:shd w:val="clear" w:color="auto" w:fill="FFFFFF"/>
        </w:rPr>
        <w:t xml:space="preserve">, </w:t>
      </w:r>
      <w:r w:rsidR="00D83076" w:rsidRPr="00D83076">
        <w:rPr>
          <w:i/>
          <w:iCs/>
          <w:color w:val="000000"/>
          <w:shd w:val="clear" w:color="auto" w:fill="FFFFFF"/>
        </w:rPr>
        <w:t>Bacillus subtilis</w:t>
      </w:r>
      <w:r w:rsidR="006F0217" w:rsidRPr="00D906AF">
        <w:rPr>
          <w:color w:val="000000"/>
          <w:shd w:val="clear" w:color="auto" w:fill="FFFFFF"/>
        </w:rPr>
        <w:t xml:space="preserve"> </w:t>
      </w:r>
      <w:r w:rsidR="00D83076">
        <w:rPr>
          <w:color w:val="000000"/>
          <w:shd w:val="clear" w:color="auto" w:fill="FFFFFF"/>
        </w:rPr>
        <w:t>(10</w:t>
      </w:r>
      <w:r w:rsidR="00D83076" w:rsidRPr="00E31F62">
        <w:rPr>
          <w:color w:val="000000"/>
          <w:shd w:val="clear" w:color="auto" w:fill="FFFFFF"/>
          <w:vertAlign w:val="superscript"/>
        </w:rPr>
        <w:t>8</w:t>
      </w:r>
      <w:r w:rsidR="00D83076">
        <w:rPr>
          <w:color w:val="000000"/>
          <w:shd w:val="clear" w:color="auto" w:fill="FFFFFF"/>
        </w:rPr>
        <w:t xml:space="preserve"> CFU </w:t>
      </w:r>
      <w:r w:rsidR="005244D9">
        <w:rPr>
          <w:color w:val="000000"/>
          <w:shd w:val="clear" w:color="auto" w:fill="FFFFFF"/>
        </w:rPr>
        <w:t>g</w:t>
      </w:r>
      <w:r w:rsidR="00E31F62" w:rsidRPr="00E31F62">
        <w:rPr>
          <w:color w:val="000000"/>
          <w:shd w:val="clear" w:color="auto" w:fill="FFFFFF"/>
          <w:vertAlign w:val="superscript"/>
        </w:rPr>
        <w:t>-1</w:t>
      </w:r>
      <w:r w:rsidR="00E31F62">
        <w:rPr>
          <w:color w:val="000000"/>
          <w:shd w:val="clear" w:color="auto" w:fill="FFFFFF"/>
        </w:rPr>
        <w:t xml:space="preserve">) </w:t>
      </w:r>
      <w:r w:rsidR="006F0217" w:rsidRPr="00D906AF">
        <w:rPr>
          <w:color w:val="000000"/>
          <w:shd w:val="clear" w:color="auto" w:fill="FFFFFF"/>
        </w:rPr>
        <w:t>at the doses 5 mg</w:t>
      </w:r>
      <w:r w:rsidR="00311886" w:rsidRPr="00D906AF">
        <w:rPr>
          <w:color w:val="000000"/>
          <w:shd w:val="clear" w:color="auto" w:fill="FFFFFF"/>
        </w:rPr>
        <w:t xml:space="preserve"> L</w:t>
      </w:r>
      <w:r w:rsidR="00311886" w:rsidRPr="006129EE">
        <w:rPr>
          <w:color w:val="000000"/>
          <w:shd w:val="clear" w:color="auto" w:fill="FFFFFF"/>
          <w:vertAlign w:val="superscript"/>
        </w:rPr>
        <w:t>-1</w:t>
      </w:r>
      <w:r w:rsidR="00311886" w:rsidRPr="00D906AF">
        <w:rPr>
          <w:color w:val="000000"/>
          <w:shd w:val="clear" w:color="auto" w:fill="FFFFFF"/>
        </w:rPr>
        <w:t xml:space="preserve"> </w:t>
      </w:r>
      <w:r w:rsidR="00D1581F">
        <w:rPr>
          <w:color w:val="000000"/>
          <w:shd w:val="clear" w:color="auto" w:fill="FFFFFF"/>
        </w:rPr>
        <w:t>or</w:t>
      </w:r>
      <w:r w:rsidR="00311886" w:rsidRPr="00D906AF">
        <w:rPr>
          <w:color w:val="000000"/>
          <w:shd w:val="clear" w:color="auto" w:fill="FFFFFF"/>
        </w:rPr>
        <w:t xml:space="preserve"> 7.5 mg L</w:t>
      </w:r>
      <w:r w:rsidR="00311886" w:rsidRPr="006129EE">
        <w:rPr>
          <w:color w:val="000000"/>
          <w:shd w:val="clear" w:color="auto" w:fill="FFFFFF"/>
          <w:vertAlign w:val="superscript"/>
        </w:rPr>
        <w:t>-1</w:t>
      </w:r>
      <w:r w:rsidR="00311886" w:rsidRPr="00D906AF">
        <w:rPr>
          <w:color w:val="000000"/>
          <w:shd w:val="clear" w:color="auto" w:fill="FFFFFF"/>
        </w:rPr>
        <w:t xml:space="preserve"> </w:t>
      </w:r>
      <w:r w:rsidR="0031037D">
        <w:rPr>
          <w:color w:val="000000"/>
          <w:shd w:val="clear" w:color="auto" w:fill="FFFFFF"/>
        </w:rPr>
        <w:t>applied</w:t>
      </w:r>
      <w:r w:rsidR="00311886" w:rsidRPr="00D906AF">
        <w:rPr>
          <w:color w:val="000000"/>
          <w:shd w:val="clear" w:color="auto" w:fill="FFFFFF"/>
        </w:rPr>
        <w:t xml:space="preserve"> </w:t>
      </w:r>
      <w:r w:rsidR="00BD2BB9">
        <w:rPr>
          <w:color w:val="000000"/>
          <w:shd w:val="clear" w:color="auto" w:fill="FFFFFF"/>
        </w:rPr>
        <w:t xml:space="preserve">periodically </w:t>
      </w:r>
      <w:r w:rsidR="009856A4">
        <w:rPr>
          <w:color w:val="000000"/>
          <w:shd w:val="clear" w:color="auto" w:fill="FFFFFF"/>
        </w:rPr>
        <w:t xml:space="preserve">during larvae rearing </w:t>
      </w:r>
      <w:r w:rsidR="00BD2BB9">
        <w:rPr>
          <w:color w:val="000000"/>
          <w:shd w:val="clear" w:color="auto" w:fill="FFFFFF"/>
        </w:rPr>
        <w:t xml:space="preserve">every three days </w:t>
      </w:r>
      <w:r w:rsidR="00650AE5">
        <w:rPr>
          <w:color w:val="000000"/>
          <w:shd w:val="clear" w:color="auto" w:fill="FFFFFF"/>
        </w:rPr>
        <w:t>start</w:t>
      </w:r>
      <w:r w:rsidR="00196595">
        <w:rPr>
          <w:color w:val="000000"/>
          <w:shd w:val="clear" w:color="auto" w:fill="FFFFFF"/>
        </w:rPr>
        <w:t>ing</w:t>
      </w:r>
      <w:r w:rsidR="00650AE5">
        <w:rPr>
          <w:color w:val="000000"/>
          <w:shd w:val="clear" w:color="auto" w:fill="FFFFFF"/>
        </w:rPr>
        <w:t xml:space="preserve"> at day </w:t>
      </w:r>
      <w:r w:rsidR="00EB238C">
        <w:rPr>
          <w:color w:val="000000"/>
          <w:shd w:val="clear" w:color="auto" w:fill="FFFFFF"/>
        </w:rPr>
        <w:t>eight</w:t>
      </w:r>
      <w:r w:rsidR="00B40142" w:rsidRPr="00D906AF">
        <w:rPr>
          <w:color w:val="000000"/>
          <w:shd w:val="clear" w:color="auto" w:fill="FFFFFF"/>
        </w:rPr>
        <w:t xml:space="preserve"> of </w:t>
      </w:r>
      <w:r w:rsidR="00737F96" w:rsidRPr="00D906AF">
        <w:rPr>
          <w:color w:val="000000"/>
          <w:shd w:val="clear" w:color="auto" w:fill="FFFFFF"/>
        </w:rPr>
        <w:t xml:space="preserve">larvae </w:t>
      </w:r>
      <w:r w:rsidR="00B40142" w:rsidRPr="00D906AF">
        <w:rPr>
          <w:color w:val="000000"/>
          <w:shd w:val="clear" w:color="auto" w:fill="FFFFFF"/>
        </w:rPr>
        <w:t xml:space="preserve">rearing </w:t>
      </w:r>
      <w:r w:rsidR="007132B5">
        <w:rPr>
          <w:color w:val="000000"/>
          <w:shd w:val="clear" w:color="auto" w:fill="FFFFFF"/>
        </w:rPr>
        <w:t xml:space="preserve">until </w:t>
      </w:r>
      <w:r w:rsidR="007D7E13">
        <w:rPr>
          <w:color w:val="000000"/>
          <w:shd w:val="clear" w:color="auto" w:fill="FFFFFF"/>
        </w:rPr>
        <w:t xml:space="preserve">the first </w:t>
      </w:r>
      <w:r w:rsidR="00444B06">
        <w:rPr>
          <w:color w:val="000000"/>
          <w:shd w:val="clear" w:color="auto" w:fill="FFFFFF"/>
        </w:rPr>
        <w:t xml:space="preserve">instar of crablet </w:t>
      </w:r>
      <w:r w:rsidR="0031037D">
        <w:rPr>
          <w:color w:val="000000"/>
          <w:shd w:val="clear" w:color="auto" w:fill="FFFFFF"/>
        </w:rPr>
        <w:t xml:space="preserve">was </w:t>
      </w:r>
      <w:r w:rsidR="00B40142" w:rsidRPr="00D906AF">
        <w:rPr>
          <w:color w:val="000000"/>
          <w:shd w:val="clear" w:color="auto" w:fill="FFFFFF"/>
        </w:rPr>
        <w:t xml:space="preserve">able to </w:t>
      </w:r>
      <w:r w:rsidR="0031037D">
        <w:rPr>
          <w:color w:val="000000"/>
          <w:shd w:val="clear" w:color="auto" w:fill="FFFFFF"/>
        </w:rPr>
        <w:t>increase</w:t>
      </w:r>
      <w:r w:rsidR="00B40142" w:rsidRPr="00D906AF">
        <w:rPr>
          <w:color w:val="000000"/>
          <w:shd w:val="clear" w:color="auto" w:fill="FFFFFF"/>
        </w:rPr>
        <w:t xml:space="preserve"> crablet production</w:t>
      </w:r>
      <w:r w:rsidR="00D1581F">
        <w:rPr>
          <w:color w:val="000000"/>
          <w:shd w:val="clear" w:color="auto" w:fill="FFFFFF"/>
        </w:rPr>
        <w:t xml:space="preserve"> higher</w:t>
      </w:r>
      <w:r w:rsidR="001F5096">
        <w:rPr>
          <w:color w:val="000000"/>
          <w:shd w:val="clear" w:color="auto" w:fill="FFFFFF"/>
        </w:rPr>
        <w:t xml:space="preserve"> </w:t>
      </w:r>
      <w:r w:rsidR="006D1254">
        <w:rPr>
          <w:color w:val="000000"/>
          <w:shd w:val="clear" w:color="auto" w:fill="FFFFFF"/>
        </w:rPr>
        <w:t xml:space="preserve">by </w:t>
      </w:r>
      <w:r w:rsidR="001F5096">
        <w:rPr>
          <w:bCs/>
          <w:lang w:val="en-GB"/>
        </w:rPr>
        <w:t xml:space="preserve">27.9-31.81% compared to 0 </w:t>
      </w:r>
      <w:r w:rsidR="001F5096" w:rsidRPr="00F22F89">
        <w:rPr>
          <w:bCs/>
          <w:lang w:val="en-GB"/>
        </w:rPr>
        <w:t>mg L</w:t>
      </w:r>
      <w:r w:rsidR="001F5096" w:rsidRPr="00F22F89">
        <w:rPr>
          <w:bCs/>
          <w:vertAlign w:val="superscript"/>
          <w:lang w:val="en-GB"/>
        </w:rPr>
        <w:t>-1</w:t>
      </w:r>
      <w:r w:rsidR="00B84787">
        <w:rPr>
          <w:bCs/>
          <w:lang w:val="en-GB"/>
        </w:rPr>
        <w:t xml:space="preserve"> (</w:t>
      </w:r>
      <w:r w:rsidR="003A136C">
        <w:rPr>
          <w:bCs/>
          <w:lang w:val="en-GB"/>
        </w:rPr>
        <w:t>added</w:t>
      </w:r>
      <w:r w:rsidR="005244D9">
        <w:rPr>
          <w:bCs/>
          <w:lang w:val="en-GB"/>
        </w:rPr>
        <w:t xml:space="preserve"> erythromycin 15 mg L</w:t>
      </w:r>
      <w:r w:rsidR="005244D9" w:rsidRPr="00DA09C4">
        <w:rPr>
          <w:bCs/>
          <w:vertAlign w:val="superscript"/>
          <w:lang w:val="en-GB"/>
        </w:rPr>
        <w:t>-1</w:t>
      </w:r>
      <w:r w:rsidR="00DA09C4">
        <w:rPr>
          <w:bCs/>
          <w:lang w:val="en-GB"/>
        </w:rPr>
        <w:t xml:space="preserve"> only).</w:t>
      </w:r>
    </w:p>
    <w:p w14:paraId="71AAC7E1" w14:textId="77777777" w:rsidR="00DA2898" w:rsidRDefault="00DA2898" w:rsidP="00F97E69">
      <w:pPr>
        <w:shd w:val="clear" w:color="auto" w:fill="FFFFFF"/>
        <w:spacing w:line="480" w:lineRule="auto"/>
        <w:jc w:val="both"/>
        <w:textAlignment w:val="baseline"/>
        <w:rPr>
          <w:b/>
          <w:bCs/>
          <w:color w:val="000000"/>
          <w:shd w:val="clear" w:color="auto" w:fill="FFFFFF"/>
        </w:rPr>
      </w:pPr>
    </w:p>
    <w:p w14:paraId="23D2DB74" w14:textId="79489C8D" w:rsidR="00F97E69" w:rsidRPr="00C34ED1" w:rsidRDefault="00F97E69" w:rsidP="00F97E69">
      <w:pPr>
        <w:shd w:val="clear" w:color="auto" w:fill="FFFFFF"/>
        <w:spacing w:line="480" w:lineRule="auto"/>
        <w:jc w:val="both"/>
        <w:textAlignment w:val="baseline"/>
        <w:rPr>
          <w:b/>
          <w:bCs/>
          <w:color w:val="000000"/>
          <w:shd w:val="clear" w:color="auto" w:fill="FFFFFF"/>
        </w:rPr>
      </w:pPr>
      <w:r w:rsidRPr="00C34ED1">
        <w:rPr>
          <w:b/>
          <w:bCs/>
          <w:color w:val="000000"/>
          <w:shd w:val="clear" w:color="auto" w:fill="FFFFFF"/>
        </w:rPr>
        <w:lastRenderedPageBreak/>
        <w:t xml:space="preserve">Abstract </w:t>
      </w:r>
    </w:p>
    <w:p w14:paraId="7252E457" w14:textId="1294AAD0" w:rsidR="00F97E69" w:rsidRPr="00481FE8" w:rsidRDefault="00FE0A80" w:rsidP="00F97E69">
      <w:pPr>
        <w:tabs>
          <w:tab w:val="left" w:pos="357"/>
        </w:tabs>
        <w:spacing w:line="480" w:lineRule="auto"/>
        <w:jc w:val="both"/>
        <w:rPr>
          <w:bCs/>
          <w:lang w:val="en-GB"/>
        </w:rPr>
      </w:pPr>
      <w:r>
        <w:rPr>
          <w:iCs/>
        </w:rPr>
        <w:t xml:space="preserve">    </w:t>
      </w:r>
      <w:r w:rsidR="00F97E69" w:rsidRPr="00F22F89">
        <w:rPr>
          <w:iCs/>
        </w:rPr>
        <w:t xml:space="preserve">Mass mortalities of </w:t>
      </w:r>
      <w:r w:rsidR="0057509A">
        <w:rPr>
          <w:iCs/>
        </w:rPr>
        <w:t>S</w:t>
      </w:r>
      <w:r w:rsidR="00F97E69" w:rsidRPr="00F22F89">
        <w:rPr>
          <w:i/>
          <w:iCs/>
        </w:rPr>
        <w:t>cylla</w:t>
      </w:r>
      <w:r w:rsidR="00F97E69" w:rsidRPr="00F22F89">
        <w:rPr>
          <w:iCs/>
        </w:rPr>
        <w:t xml:space="preserve"> </w:t>
      </w:r>
      <w:r w:rsidR="00973613" w:rsidRPr="00973613">
        <w:rPr>
          <w:i/>
        </w:rPr>
        <w:t>tranquebarica</w:t>
      </w:r>
      <w:r w:rsidR="00973613">
        <w:rPr>
          <w:iCs/>
        </w:rPr>
        <w:t xml:space="preserve"> </w:t>
      </w:r>
      <w:r w:rsidR="00F97E69" w:rsidRPr="00F22F89">
        <w:rPr>
          <w:iCs/>
        </w:rPr>
        <w:t xml:space="preserve">larvae </w:t>
      </w:r>
      <w:r w:rsidR="00E334FD">
        <w:rPr>
          <w:iCs/>
        </w:rPr>
        <w:t>o</w:t>
      </w:r>
      <w:r w:rsidR="00084AD6">
        <w:rPr>
          <w:iCs/>
        </w:rPr>
        <w:t xml:space="preserve">ften occurred </w:t>
      </w:r>
      <w:r w:rsidR="001E5979">
        <w:rPr>
          <w:iCs/>
        </w:rPr>
        <w:t>even though</w:t>
      </w:r>
      <w:r w:rsidR="00471CE2">
        <w:rPr>
          <w:iCs/>
        </w:rPr>
        <w:t xml:space="preserve"> </w:t>
      </w:r>
      <w:r w:rsidR="0024053F">
        <w:rPr>
          <w:iCs/>
        </w:rPr>
        <w:t xml:space="preserve">erythromycin </w:t>
      </w:r>
      <w:r w:rsidR="004727FA">
        <w:rPr>
          <w:iCs/>
        </w:rPr>
        <w:t>was a</w:t>
      </w:r>
      <w:r w:rsidR="0024053F">
        <w:rPr>
          <w:iCs/>
        </w:rPr>
        <w:t xml:space="preserve">dded to the </w:t>
      </w:r>
      <w:r w:rsidR="00AA0BFE">
        <w:rPr>
          <w:iCs/>
        </w:rPr>
        <w:t xml:space="preserve">medium </w:t>
      </w:r>
      <w:r w:rsidR="0024053F">
        <w:rPr>
          <w:iCs/>
        </w:rPr>
        <w:t xml:space="preserve">for larvae rearing. </w:t>
      </w:r>
      <w:r w:rsidR="00F97E69" w:rsidRPr="00F22F89">
        <w:rPr>
          <w:iCs/>
        </w:rPr>
        <w:t xml:space="preserve">The </w:t>
      </w:r>
      <w:r w:rsidR="00F97E69">
        <w:rPr>
          <w:iCs/>
        </w:rPr>
        <w:t>study aim</w:t>
      </w:r>
      <w:r w:rsidR="00F97E69" w:rsidRPr="00F22F89">
        <w:rPr>
          <w:iCs/>
        </w:rPr>
        <w:t xml:space="preserve">s to </w:t>
      </w:r>
      <w:r w:rsidR="00F97E69" w:rsidRPr="00F22F89">
        <w:rPr>
          <w:bCs/>
          <w:lang w:val="en-GB"/>
        </w:rPr>
        <w:t xml:space="preserve">obtain </w:t>
      </w:r>
      <w:r w:rsidR="00F97E69" w:rsidRPr="00F22F89">
        <w:rPr>
          <w:iCs/>
        </w:rPr>
        <w:t xml:space="preserve">suitable doses of probiotics containing </w:t>
      </w:r>
      <w:r w:rsidR="00F97E69" w:rsidRPr="00F22F89">
        <w:rPr>
          <w:i/>
        </w:rPr>
        <w:t>Bacillus subtilis</w:t>
      </w:r>
      <w:r w:rsidR="00F97E69" w:rsidRPr="00F22F89">
        <w:rPr>
          <w:iCs/>
        </w:rPr>
        <w:t xml:space="preserve"> </w:t>
      </w:r>
      <w:r w:rsidR="00566439" w:rsidRPr="00F22F89">
        <w:rPr>
          <w:bCs/>
          <w:lang w:val="en-GB"/>
        </w:rPr>
        <w:t>(10</w:t>
      </w:r>
      <w:r w:rsidR="00566439" w:rsidRPr="00F22F89">
        <w:rPr>
          <w:bCs/>
          <w:vertAlign w:val="superscript"/>
          <w:lang w:val="en-GB"/>
        </w:rPr>
        <w:t>8</w:t>
      </w:r>
      <w:r w:rsidR="00566439" w:rsidRPr="00F22F89">
        <w:rPr>
          <w:bCs/>
          <w:lang w:val="en-GB"/>
        </w:rPr>
        <w:t xml:space="preserve"> CFU</w:t>
      </w:r>
      <w:r w:rsidR="00566439">
        <w:rPr>
          <w:bCs/>
          <w:lang w:val="en-GB"/>
        </w:rPr>
        <w:t xml:space="preserve"> g</w:t>
      </w:r>
      <w:r w:rsidR="00566439" w:rsidRPr="002525F9">
        <w:rPr>
          <w:bCs/>
          <w:vertAlign w:val="superscript"/>
          <w:lang w:val="en-GB"/>
        </w:rPr>
        <w:t>-1</w:t>
      </w:r>
      <w:r w:rsidR="00566439" w:rsidRPr="00F22F89">
        <w:rPr>
          <w:bCs/>
          <w:lang w:val="en-GB"/>
        </w:rPr>
        <w:t xml:space="preserve">) </w:t>
      </w:r>
      <w:r w:rsidR="00F865BE">
        <w:rPr>
          <w:bCs/>
          <w:lang w:val="en-GB"/>
        </w:rPr>
        <w:t xml:space="preserve">as subsequent treatment </w:t>
      </w:r>
      <w:r w:rsidR="003B7DAC">
        <w:rPr>
          <w:iCs/>
        </w:rPr>
        <w:t>a</w:t>
      </w:r>
      <w:r w:rsidR="00F8407D">
        <w:rPr>
          <w:iCs/>
        </w:rPr>
        <w:t xml:space="preserve">dded </w:t>
      </w:r>
      <w:r w:rsidR="00D46166">
        <w:rPr>
          <w:iCs/>
        </w:rPr>
        <w:t xml:space="preserve">to </w:t>
      </w:r>
      <w:r w:rsidR="00D46166" w:rsidRPr="00D46166">
        <w:rPr>
          <w:i/>
        </w:rPr>
        <w:t>Scylla</w:t>
      </w:r>
      <w:r w:rsidR="00394439" w:rsidRPr="00DA387E">
        <w:rPr>
          <w:bCs/>
          <w:i/>
          <w:iCs/>
          <w:lang w:val="en-GB"/>
        </w:rPr>
        <w:t xml:space="preserve"> tranquebarica</w:t>
      </w:r>
      <w:r w:rsidR="00394439" w:rsidRPr="00DA387E">
        <w:rPr>
          <w:bCs/>
          <w:lang w:val="en-GB"/>
        </w:rPr>
        <w:t xml:space="preserve"> </w:t>
      </w:r>
      <w:r w:rsidR="00DA387E" w:rsidRPr="00DA387E">
        <w:rPr>
          <w:bCs/>
          <w:lang w:val="en-GB"/>
        </w:rPr>
        <w:t>larvae rearing</w:t>
      </w:r>
      <w:r w:rsidR="00153FD0">
        <w:rPr>
          <w:bCs/>
          <w:lang w:val="en-GB"/>
        </w:rPr>
        <w:t>, to increase crablet production</w:t>
      </w:r>
      <w:r w:rsidR="00353B61">
        <w:rPr>
          <w:bCs/>
          <w:lang w:val="en-GB"/>
        </w:rPr>
        <w:t xml:space="preserve">. </w:t>
      </w:r>
      <w:r w:rsidR="00920746">
        <w:rPr>
          <w:bCs/>
          <w:lang w:val="en-GB"/>
        </w:rPr>
        <w:t>L</w:t>
      </w:r>
      <w:r w:rsidR="008A799E">
        <w:rPr>
          <w:iCs/>
        </w:rPr>
        <w:t xml:space="preserve">arvae reared </w:t>
      </w:r>
      <w:r w:rsidR="00C311C0">
        <w:rPr>
          <w:iCs/>
        </w:rPr>
        <w:t xml:space="preserve">in </w:t>
      </w:r>
      <w:r w:rsidR="00D00A7B">
        <w:rPr>
          <w:iCs/>
        </w:rPr>
        <w:t xml:space="preserve">12 </w:t>
      </w:r>
      <w:r w:rsidR="00C311C0">
        <w:rPr>
          <w:iCs/>
        </w:rPr>
        <w:t xml:space="preserve">conical fiber tanks </w:t>
      </w:r>
      <w:r w:rsidR="00EF6087">
        <w:rPr>
          <w:iCs/>
        </w:rPr>
        <w:t>were filled</w:t>
      </w:r>
      <w:r w:rsidR="008A799E">
        <w:rPr>
          <w:iCs/>
        </w:rPr>
        <w:t xml:space="preserve"> </w:t>
      </w:r>
      <w:r w:rsidR="00EF6087">
        <w:rPr>
          <w:iCs/>
        </w:rPr>
        <w:t xml:space="preserve">with </w:t>
      </w:r>
      <w:r w:rsidR="00BD096B">
        <w:rPr>
          <w:iCs/>
        </w:rPr>
        <w:t xml:space="preserve">200 L </w:t>
      </w:r>
      <w:r w:rsidR="00040867">
        <w:rPr>
          <w:bCs/>
          <w:lang w:val="en-GB"/>
        </w:rPr>
        <w:t xml:space="preserve">sterile </w:t>
      </w:r>
      <w:r w:rsidR="0091630B">
        <w:rPr>
          <w:bCs/>
          <w:lang w:val="en-GB"/>
        </w:rPr>
        <w:t>seawater</w:t>
      </w:r>
      <w:r w:rsidR="00040867">
        <w:rPr>
          <w:bCs/>
          <w:lang w:val="en-GB"/>
        </w:rPr>
        <w:t xml:space="preserve"> </w:t>
      </w:r>
      <w:r w:rsidR="00307302">
        <w:rPr>
          <w:bCs/>
          <w:lang w:val="en-GB"/>
        </w:rPr>
        <w:t>c</w:t>
      </w:r>
      <w:r w:rsidR="00573608">
        <w:rPr>
          <w:bCs/>
          <w:lang w:val="en-GB"/>
        </w:rPr>
        <w:t>ontaining</w:t>
      </w:r>
      <w:r w:rsidR="00A654C3">
        <w:rPr>
          <w:bCs/>
          <w:lang w:val="en-GB"/>
        </w:rPr>
        <w:t xml:space="preserve"> 15</w:t>
      </w:r>
      <w:r w:rsidR="006C517B">
        <w:rPr>
          <w:bCs/>
          <w:lang w:val="en-GB"/>
        </w:rPr>
        <w:t xml:space="preserve"> mg L</w:t>
      </w:r>
      <w:r w:rsidR="006C517B" w:rsidRPr="006C517B">
        <w:rPr>
          <w:bCs/>
          <w:vertAlign w:val="superscript"/>
          <w:lang w:val="en-GB"/>
        </w:rPr>
        <w:t>-1</w:t>
      </w:r>
      <w:r w:rsidR="00237BA8">
        <w:rPr>
          <w:bCs/>
          <w:vertAlign w:val="superscript"/>
          <w:lang w:val="en-GB"/>
        </w:rPr>
        <w:t xml:space="preserve"> </w:t>
      </w:r>
      <w:r w:rsidR="006D5240">
        <w:rPr>
          <w:bCs/>
          <w:lang w:val="en-GB"/>
        </w:rPr>
        <w:t>erythromycin</w:t>
      </w:r>
      <w:r w:rsidR="00F97E69" w:rsidRPr="00F22F89">
        <w:rPr>
          <w:bCs/>
          <w:lang w:val="en-GB"/>
        </w:rPr>
        <w:t xml:space="preserve">. </w:t>
      </w:r>
      <w:r w:rsidR="000D70B4">
        <w:rPr>
          <w:bCs/>
          <w:lang w:val="en-GB"/>
        </w:rPr>
        <w:t xml:space="preserve">Larvae fed rotifer, </w:t>
      </w:r>
      <w:r w:rsidR="000D70B4" w:rsidRPr="008942F4">
        <w:rPr>
          <w:bCs/>
          <w:i/>
          <w:iCs/>
          <w:lang w:val="en-GB"/>
        </w:rPr>
        <w:t xml:space="preserve">Brachionus </w:t>
      </w:r>
      <w:r w:rsidR="001C3014" w:rsidRPr="001C3014">
        <w:rPr>
          <w:bCs/>
          <w:lang w:val="en-GB"/>
        </w:rPr>
        <w:t>sp</w:t>
      </w:r>
      <w:r w:rsidR="008942F4">
        <w:rPr>
          <w:bCs/>
          <w:lang w:val="en-GB"/>
        </w:rPr>
        <w:t>. O</w:t>
      </w:r>
      <w:r w:rsidR="008942F4" w:rsidRPr="00F22F89">
        <w:rPr>
          <w:bCs/>
          <w:lang w:val="en-GB"/>
        </w:rPr>
        <w:t>n the eighth day of larvae rearing</w:t>
      </w:r>
      <w:r w:rsidR="00776BAD">
        <w:rPr>
          <w:bCs/>
          <w:lang w:val="en-GB"/>
        </w:rPr>
        <w:t>,</w:t>
      </w:r>
      <w:r w:rsidR="008942F4">
        <w:rPr>
          <w:bCs/>
          <w:lang w:val="en-GB"/>
        </w:rPr>
        <w:t xml:space="preserve"> </w:t>
      </w:r>
      <w:r w:rsidR="00776BAD">
        <w:rPr>
          <w:bCs/>
          <w:lang w:val="en-GB"/>
        </w:rPr>
        <w:t>f</w:t>
      </w:r>
      <w:r w:rsidR="00F97E69" w:rsidRPr="00F22F89">
        <w:rPr>
          <w:bCs/>
          <w:lang w:val="en-GB"/>
        </w:rPr>
        <w:t xml:space="preserve">our different doses </w:t>
      </w:r>
      <w:r w:rsidR="00DA36C4" w:rsidRPr="00EC04D8">
        <w:rPr>
          <w:bCs/>
          <w:lang w:val="en-GB"/>
        </w:rPr>
        <w:t>of</w:t>
      </w:r>
      <w:r w:rsidR="00DA36C4" w:rsidRPr="00F22F89">
        <w:rPr>
          <w:bCs/>
          <w:lang w:val="en-GB"/>
        </w:rPr>
        <w:t xml:space="preserve"> probiotics </w:t>
      </w:r>
      <w:r w:rsidR="00AE57BE">
        <w:rPr>
          <w:bCs/>
          <w:lang w:val="en-GB"/>
        </w:rPr>
        <w:t>(</w:t>
      </w:r>
      <w:r w:rsidR="00AE57BE" w:rsidRPr="00F22F89">
        <w:rPr>
          <w:bCs/>
          <w:lang w:val="en-GB"/>
        </w:rPr>
        <w:t>A= 2.5 mg L</w:t>
      </w:r>
      <w:r w:rsidR="00AE57BE" w:rsidRPr="00F22F89">
        <w:rPr>
          <w:bCs/>
          <w:vertAlign w:val="superscript"/>
          <w:lang w:val="en-GB"/>
        </w:rPr>
        <w:t>−1</w:t>
      </w:r>
      <w:r w:rsidR="00AE57BE" w:rsidRPr="00F22F89">
        <w:rPr>
          <w:bCs/>
          <w:lang w:val="en-GB"/>
        </w:rPr>
        <w:t>, B=5 mg L</w:t>
      </w:r>
      <w:r w:rsidR="00AE57BE" w:rsidRPr="00F22F89">
        <w:rPr>
          <w:bCs/>
          <w:vertAlign w:val="superscript"/>
          <w:lang w:val="en-GB"/>
        </w:rPr>
        <w:t>−1</w:t>
      </w:r>
      <w:r w:rsidR="00AE57BE" w:rsidRPr="00F22F89">
        <w:rPr>
          <w:bCs/>
          <w:lang w:val="en-GB"/>
        </w:rPr>
        <w:t>, C=7.5 mg L</w:t>
      </w:r>
      <w:r w:rsidR="00AE57BE" w:rsidRPr="00F22F89">
        <w:rPr>
          <w:bCs/>
          <w:vertAlign w:val="superscript"/>
          <w:lang w:val="en-GB"/>
        </w:rPr>
        <w:t>−1</w:t>
      </w:r>
      <w:r w:rsidR="00AE57BE" w:rsidRPr="00F22F89">
        <w:rPr>
          <w:bCs/>
          <w:lang w:val="en-GB"/>
        </w:rPr>
        <w:t>, and D=0 mg L</w:t>
      </w:r>
      <w:r w:rsidR="00AE57BE" w:rsidRPr="00B46862">
        <w:rPr>
          <w:bCs/>
          <w:vertAlign w:val="superscript"/>
          <w:lang w:val="en-GB"/>
        </w:rPr>
        <w:t>−1</w:t>
      </w:r>
      <w:r w:rsidR="00EC04D8">
        <w:rPr>
          <w:bCs/>
          <w:lang w:val="en-GB"/>
        </w:rPr>
        <w:t xml:space="preserve">) </w:t>
      </w:r>
      <w:r w:rsidR="00F97E69" w:rsidRPr="00F22F89">
        <w:rPr>
          <w:bCs/>
          <w:lang w:val="en-GB"/>
        </w:rPr>
        <w:t xml:space="preserve">containing </w:t>
      </w:r>
      <w:r w:rsidR="00F97E69" w:rsidRPr="00F22F89">
        <w:rPr>
          <w:bCs/>
          <w:i/>
          <w:iCs/>
          <w:lang w:val="en-GB"/>
        </w:rPr>
        <w:t>B</w:t>
      </w:r>
      <w:r w:rsidR="001C3014">
        <w:rPr>
          <w:bCs/>
          <w:i/>
          <w:iCs/>
          <w:lang w:val="en-GB"/>
        </w:rPr>
        <w:t>acillus</w:t>
      </w:r>
      <w:r w:rsidR="00F97E69" w:rsidRPr="00F22F89">
        <w:rPr>
          <w:bCs/>
          <w:i/>
          <w:iCs/>
          <w:lang w:val="en-GB"/>
        </w:rPr>
        <w:t xml:space="preserve"> subtilis</w:t>
      </w:r>
      <w:r w:rsidR="00F97E69" w:rsidRPr="00F22F89">
        <w:rPr>
          <w:bCs/>
          <w:lang w:val="en-GB"/>
        </w:rPr>
        <w:t xml:space="preserve"> were applied </w:t>
      </w:r>
      <w:r w:rsidR="009E637D">
        <w:rPr>
          <w:bCs/>
          <w:lang w:val="en-GB"/>
        </w:rPr>
        <w:t>w</w:t>
      </w:r>
      <w:r w:rsidR="000C0AD0">
        <w:rPr>
          <w:bCs/>
          <w:lang w:val="en-GB"/>
        </w:rPr>
        <w:t xml:space="preserve">ith </w:t>
      </w:r>
      <w:r w:rsidR="00417EE3">
        <w:rPr>
          <w:bCs/>
          <w:lang w:val="en-GB"/>
        </w:rPr>
        <w:t>intervals</w:t>
      </w:r>
      <w:r w:rsidR="000C0AD0">
        <w:rPr>
          <w:bCs/>
          <w:lang w:val="en-GB"/>
        </w:rPr>
        <w:t xml:space="preserve"> every three days</w:t>
      </w:r>
      <w:r w:rsidR="00347617">
        <w:rPr>
          <w:bCs/>
          <w:lang w:val="en-GB"/>
        </w:rPr>
        <w:t xml:space="preserve"> until larvae develop </w:t>
      </w:r>
      <w:r w:rsidR="00054D5D">
        <w:rPr>
          <w:bCs/>
          <w:lang w:val="en-GB"/>
        </w:rPr>
        <w:t>in</w:t>
      </w:r>
      <w:r w:rsidR="00347617">
        <w:rPr>
          <w:bCs/>
          <w:lang w:val="en-GB"/>
        </w:rPr>
        <w:t>to the crablet</w:t>
      </w:r>
      <w:r w:rsidR="00534AC8">
        <w:rPr>
          <w:bCs/>
          <w:lang w:val="en-GB"/>
        </w:rPr>
        <w:t xml:space="preserve"> stage</w:t>
      </w:r>
      <w:r w:rsidR="00B27F82">
        <w:rPr>
          <w:bCs/>
          <w:lang w:val="en-GB"/>
        </w:rPr>
        <w:t>. N</w:t>
      </w:r>
      <w:r w:rsidR="00F97E69" w:rsidRPr="00F22F89">
        <w:rPr>
          <w:bCs/>
          <w:lang w:val="en-GB"/>
        </w:rPr>
        <w:t xml:space="preserve">ext-generation sequencing analysis </w:t>
      </w:r>
      <w:r w:rsidR="00CE702E">
        <w:rPr>
          <w:bCs/>
          <w:lang w:val="en-GB"/>
        </w:rPr>
        <w:t>t</w:t>
      </w:r>
      <w:r w:rsidR="00F97E69" w:rsidRPr="00F22F89">
        <w:rPr>
          <w:bCs/>
          <w:lang w:val="en-GB"/>
        </w:rPr>
        <w:t xml:space="preserve">o </w:t>
      </w:r>
      <w:r w:rsidR="00265391">
        <w:rPr>
          <w:bCs/>
          <w:lang w:val="en-GB"/>
        </w:rPr>
        <w:t>observe</w:t>
      </w:r>
      <w:r w:rsidR="00F97E69" w:rsidRPr="00F22F89">
        <w:rPr>
          <w:bCs/>
          <w:lang w:val="en-GB"/>
        </w:rPr>
        <w:t xml:space="preserve"> the abundance of microbiota </w:t>
      </w:r>
      <w:r w:rsidR="002B2D9C" w:rsidRPr="00F22F89">
        <w:rPr>
          <w:bCs/>
          <w:lang w:val="en-GB"/>
        </w:rPr>
        <w:t xml:space="preserve">including </w:t>
      </w:r>
      <w:r w:rsidR="002B2D9C" w:rsidRPr="00F22F89">
        <w:rPr>
          <w:bCs/>
          <w:i/>
          <w:iCs/>
          <w:lang w:val="en-GB"/>
        </w:rPr>
        <w:t>Vibrio</w:t>
      </w:r>
      <w:r w:rsidR="002B2D9C" w:rsidRPr="00F22F89">
        <w:rPr>
          <w:bCs/>
          <w:lang w:val="en-GB"/>
        </w:rPr>
        <w:t xml:space="preserve"> spp</w:t>
      </w:r>
      <w:r w:rsidR="00524AF5">
        <w:rPr>
          <w:bCs/>
          <w:lang w:val="en-GB"/>
        </w:rPr>
        <w:t>.</w:t>
      </w:r>
      <w:r w:rsidR="002B2D9C" w:rsidRPr="00F22F89">
        <w:rPr>
          <w:bCs/>
          <w:lang w:val="en-GB"/>
        </w:rPr>
        <w:t xml:space="preserve"> </w:t>
      </w:r>
      <w:r w:rsidR="00F97E69" w:rsidRPr="00F22F89">
        <w:rPr>
          <w:bCs/>
          <w:lang w:val="en-GB"/>
        </w:rPr>
        <w:t xml:space="preserve">in the </w:t>
      </w:r>
      <w:r w:rsidR="00C165CB">
        <w:rPr>
          <w:bCs/>
          <w:lang w:val="en-GB"/>
        </w:rPr>
        <w:t>m</w:t>
      </w:r>
      <w:r w:rsidR="00F97E69" w:rsidRPr="00F22F89">
        <w:rPr>
          <w:bCs/>
          <w:lang w:val="en-GB"/>
        </w:rPr>
        <w:t xml:space="preserve">egalopa and the water media. </w:t>
      </w:r>
      <w:r w:rsidR="00D7768F">
        <w:rPr>
          <w:bCs/>
          <w:lang w:val="en-GB"/>
        </w:rPr>
        <w:t>Raw</w:t>
      </w:r>
      <w:r w:rsidR="00F97E69" w:rsidRPr="00F22F89">
        <w:rPr>
          <w:bCs/>
          <w:lang w:val="en-GB"/>
        </w:rPr>
        <w:t xml:space="preserve"> DNA samples </w:t>
      </w:r>
      <w:r w:rsidR="00675E08">
        <w:rPr>
          <w:bCs/>
          <w:lang w:val="en-GB"/>
        </w:rPr>
        <w:t xml:space="preserve">were taken </w:t>
      </w:r>
      <w:r w:rsidR="00F97E69" w:rsidRPr="00F22F89">
        <w:rPr>
          <w:bCs/>
          <w:lang w:val="en-GB"/>
        </w:rPr>
        <w:t xml:space="preserve">from each treatment for NGS analysis. Ammonia, nitrite, total organic matter (TOM), larvae, </w:t>
      </w:r>
      <w:r w:rsidR="00A403FB">
        <w:rPr>
          <w:bCs/>
          <w:lang w:val="en-GB"/>
        </w:rPr>
        <w:t>megalopa</w:t>
      </w:r>
      <w:r w:rsidR="00360495">
        <w:rPr>
          <w:bCs/>
          <w:lang w:val="en-GB"/>
        </w:rPr>
        <w:t>,</w:t>
      </w:r>
      <w:r w:rsidR="00A403FB">
        <w:rPr>
          <w:bCs/>
          <w:lang w:val="en-GB"/>
        </w:rPr>
        <w:t xml:space="preserve"> </w:t>
      </w:r>
      <w:r w:rsidR="00F97E69" w:rsidRPr="00F22F89">
        <w:rPr>
          <w:bCs/>
          <w:lang w:val="en-GB"/>
        </w:rPr>
        <w:t>and crablet production were monitored. Based on the NGS analysis, the</w:t>
      </w:r>
      <w:r w:rsidR="00F97E69" w:rsidRPr="00F22F89">
        <w:rPr>
          <w:bCs/>
          <w:i/>
          <w:iCs/>
          <w:lang w:val="en-GB"/>
        </w:rPr>
        <w:t xml:space="preserve"> Vibrio </w:t>
      </w:r>
      <w:r w:rsidR="00F97E69" w:rsidRPr="00F22F89">
        <w:rPr>
          <w:bCs/>
          <w:lang w:val="en-GB"/>
        </w:rPr>
        <w:t>spp</w:t>
      </w:r>
      <w:r w:rsidR="00F97E69" w:rsidRPr="00F22F89">
        <w:rPr>
          <w:bCs/>
          <w:i/>
          <w:iCs/>
          <w:lang w:val="en-GB"/>
        </w:rPr>
        <w:t xml:space="preserve">. </w:t>
      </w:r>
      <w:r w:rsidR="00F97E69" w:rsidRPr="00F22F89">
        <w:rPr>
          <w:bCs/>
          <w:lang w:val="en-GB"/>
        </w:rPr>
        <w:t>decreased significantly (</w:t>
      </w:r>
      <w:r w:rsidR="00F97E69" w:rsidRPr="00F22F89">
        <w:rPr>
          <w:bCs/>
          <w:i/>
          <w:iCs/>
          <w:lang w:val="en-GB"/>
        </w:rPr>
        <w:t>p</w:t>
      </w:r>
      <w:r w:rsidR="00F97E69" w:rsidRPr="00F22F89">
        <w:rPr>
          <w:bCs/>
          <w:lang w:val="en-GB"/>
        </w:rPr>
        <w:t xml:space="preserve">&lt;0.05) </w:t>
      </w:r>
      <w:r w:rsidR="0089083E">
        <w:rPr>
          <w:bCs/>
          <w:lang w:val="en-GB"/>
        </w:rPr>
        <w:t>i</w:t>
      </w:r>
      <w:r w:rsidR="00F97E69" w:rsidRPr="00F22F89">
        <w:rPr>
          <w:bCs/>
          <w:lang w:val="en-GB"/>
        </w:rPr>
        <w:t xml:space="preserve">n megalopa treated with a dosage of </w:t>
      </w:r>
      <w:r w:rsidR="003D5B0D">
        <w:rPr>
          <w:bCs/>
          <w:lang w:val="en-GB"/>
        </w:rPr>
        <w:t>2</w:t>
      </w:r>
      <w:r w:rsidR="002D5E51" w:rsidRPr="00F22F89">
        <w:rPr>
          <w:bCs/>
          <w:lang w:val="en-GB"/>
        </w:rPr>
        <w:t xml:space="preserve">.5 mg </w:t>
      </w:r>
      <w:r w:rsidR="003D5B0D" w:rsidRPr="00F22F89">
        <w:rPr>
          <w:bCs/>
          <w:lang w:val="en-GB"/>
        </w:rPr>
        <w:t>L</w:t>
      </w:r>
      <w:r w:rsidR="003D5B0D" w:rsidRPr="00F22F89">
        <w:rPr>
          <w:bCs/>
          <w:vertAlign w:val="superscript"/>
          <w:lang w:val="en-GB"/>
        </w:rPr>
        <w:t>-1</w:t>
      </w:r>
      <w:r w:rsidR="003D5B0D" w:rsidRPr="00F22F89">
        <w:rPr>
          <w:bCs/>
          <w:lang w:val="en-GB"/>
        </w:rPr>
        <w:t xml:space="preserve"> </w:t>
      </w:r>
      <w:r w:rsidR="003D5B0D">
        <w:rPr>
          <w:bCs/>
          <w:lang w:val="en-GB"/>
        </w:rPr>
        <w:t xml:space="preserve">(A) and </w:t>
      </w:r>
      <w:r w:rsidR="002D5E51" w:rsidRPr="00F22F89">
        <w:rPr>
          <w:bCs/>
          <w:lang w:val="en-GB"/>
        </w:rPr>
        <w:t>L</w:t>
      </w:r>
      <w:r w:rsidR="002D5E51" w:rsidRPr="00F22F89">
        <w:rPr>
          <w:bCs/>
          <w:vertAlign w:val="superscript"/>
          <w:lang w:val="en-GB"/>
        </w:rPr>
        <w:t>-1</w:t>
      </w:r>
      <w:r w:rsidR="002D5E51" w:rsidRPr="00F22F89">
        <w:rPr>
          <w:bCs/>
          <w:lang w:val="en-GB"/>
        </w:rPr>
        <w:t xml:space="preserve"> </w:t>
      </w:r>
      <w:r w:rsidR="00F97E69" w:rsidRPr="00F22F89">
        <w:rPr>
          <w:bCs/>
          <w:lang w:val="en-GB"/>
        </w:rPr>
        <w:t>7.5 mg L</w:t>
      </w:r>
      <w:r w:rsidR="00F97E69" w:rsidRPr="00F22F89">
        <w:rPr>
          <w:bCs/>
          <w:vertAlign w:val="superscript"/>
          <w:lang w:val="en-GB"/>
        </w:rPr>
        <w:t>-1</w:t>
      </w:r>
      <w:r w:rsidR="00F97E69" w:rsidRPr="00F22F89">
        <w:rPr>
          <w:bCs/>
          <w:lang w:val="en-GB"/>
        </w:rPr>
        <w:t xml:space="preserve"> (C) and in the </w:t>
      </w:r>
      <w:r w:rsidR="00271007">
        <w:rPr>
          <w:bCs/>
          <w:lang w:val="en-GB"/>
        </w:rPr>
        <w:t>medium</w:t>
      </w:r>
      <w:r w:rsidR="00F97E69" w:rsidRPr="00F22F89">
        <w:rPr>
          <w:bCs/>
          <w:lang w:val="en-GB"/>
        </w:rPr>
        <w:t xml:space="preserve"> for larvae rearing treated </w:t>
      </w:r>
      <w:r w:rsidR="00D31E88">
        <w:rPr>
          <w:bCs/>
          <w:lang w:val="en-GB"/>
        </w:rPr>
        <w:t>probiotic</w:t>
      </w:r>
      <w:r w:rsidR="00F97E69" w:rsidRPr="00F22F89">
        <w:rPr>
          <w:bCs/>
          <w:lang w:val="en-GB"/>
        </w:rPr>
        <w:t xml:space="preserve"> dosage of 5.0 mg L</w:t>
      </w:r>
      <w:r w:rsidR="00F97E69" w:rsidRPr="00F22F89">
        <w:rPr>
          <w:bCs/>
          <w:vertAlign w:val="superscript"/>
          <w:lang w:val="en-GB"/>
        </w:rPr>
        <w:t>-1</w:t>
      </w:r>
      <w:r w:rsidR="00F97E69" w:rsidRPr="00F22F89">
        <w:rPr>
          <w:bCs/>
          <w:lang w:val="en-GB"/>
        </w:rPr>
        <w:t xml:space="preserve"> (</w:t>
      </w:r>
      <w:r w:rsidR="00FB078A">
        <w:rPr>
          <w:bCs/>
          <w:lang w:val="en-GB"/>
        </w:rPr>
        <w:t>F</w:t>
      </w:r>
      <w:r w:rsidR="00F97E69" w:rsidRPr="00F22F89">
        <w:rPr>
          <w:bCs/>
          <w:lang w:val="en-GB"/>
        </w:rPr>
        <w:t xml:space="preserve">). </w:t>
      </w:r>
      <w:r w:rsidR="00BA16C5">
        <w:rPr>
          <w:bCs/>
          <w:lang w:val="en-GB"/>
        </w:rPr>
        <w:t>Ammonia</w:t>
      </w:r>
      <w:r w:rsidR="007E53DD">
        <w:rPr>
          <w:bCs/>
          <w:lang w:val="en-GB"/>
        </w:rPr>
        <w:t xml:space="preserve"> and </w:t>
      </w:r>
      <w:r w:rsidR="00F97E69" w:rsidRPr="00F22F89">
        <w:rPr>
          <w:bCs/>
          <w:lang w:val="en-GB"/>
        </w:rPr>
        <w:t>TOM decreased significantly (</w:t>
      </w:r>
      <w:r w:rsidR="00F97E69" w:rsidRPr="00F22F89">
        <w:rPr>
          <w:bCs/>
          <w:i/>
          <w:iCs/>
          <w:lang w:val="en-GB"/>
        </w:rPr>
        <w:t>p</w:t>
      </w:r>
      <w:r w:rsidR="00F97E69" w:rsidRPr="00F22F89">
        <w:rPr>
          <w:bCs/>
          <w:lang w:val="en-GB"/>
        </w:rPr>
        <w:t>&lt;0.05) in B and C treatments</w:t>
      </w:r>
      <w:r w:rsidR="007D2052">
        <w:rPr>
          <w:bCs/>
          <w:lang w:val="en-GB"/>
        </w:rPr>
        <w:t xml:space="preserve">, </w:t>
      </w:r>
      <w:r w:rsidR="00013329">
        <w:rPr>
          <w:bCs/>
          <w:lang w:val="en-GB"/>
        </w:rPr>
        <w:t>resulting in a</w:t>
      </w:r>
      <w:r w:rsidR="00F97E69" w:rsidRPr="00F22F89">
        <w:rPr>
          <w:bCs/>
          <w:lang w:val="en-GB"/>
        </w:rPr>
        <w:t xml:space="preserve"> higher number of zoea </w:t>
      </w:r>
      <w:r w:rsidR="004D07FE">
        <w:rPr>
          <w:bCs/>
          <w:lang w:val="en-GB"/>
        </w:rPr>
        <w:t>survival</w:t>
      </w:r>
      <w:r w:rsidR="00C350FF">
        <w:rPr>
          <w:bCs/>
          <w:lang w:val="en-GB"/>
        </w:rPr>
        <w:t>,</w:t>
      </w:r>
      <w:r w:rsidR="004D07FE">
        <w:rPr>
          <w:bCs/>
          <w:lang w:val="en-GB"/>
        </w:rPr>
        <w:t xml:space="preserve"> </w:t>
      </w:r>
      <w:r w:rsidR="00F97E69" w:rsidRPr="00F22F89">
        <w:rPr>
          <w:bCs/>
          <w:lang w:val="en-GB"/>
        </w:rPr>
        <w:t xml:space="preserve">finally </w:t>
      </w:r>
      <w:r w:rsidR="00013329">
        <w:rPr>
          <w:bCs/>
          <w:lang w:val="en-GB"/>
        </w:rPr>
        <w:t>resulting</w:t>
      </w:r>
      <w:r w:rsidR="00F97E69" w:rsidRPr="00F22F89">
        <w:rPr>
          <w:bCs/>
          <w:lang w:val="en-GB"/>
        </w:rPr>
        <w:t xml:space="preserve"> in a significantly high crablet production</w:t>
      </w:r>
      <w:r w:rsidR="007B43FD">
        <w:rPr>
          <w:bCs/>
          <w:lang w:val="en-GB"/>
        </w:rPr>
        <w:t xml:space="preserve"> </w:t>
      </w:r>
      <w:r w:rsidR="00813CC4">
        <w:rPr>
          <w:bCs/>
          <w:lang w:val="en-GB"/>
        </w:rPr>
        <w:t>in the</w:t>
      </w:r>
      <w:r w:rsidR="00F97E69" w:rsidRPr="00F22F89">
        <w:rPr>
          <w:bCs/>
          <w:lang w:val="en-GB"/>
        </w:rPr>
        <w:t xml:space="preserve"> dosage of 5 mg L</w:t>
      </w:r>
      <w:r w:rsidR="00F97E69" w:rsidRPr="00F22F89">
        <w:rPr>
          <w:bCs/>
          <w:vertAlign w:val="superscript"/>
          <w:lang w:val="en-GB"/>
        </w:rPr>
        <w:t>-1</w:t>
      </w:r>
      <w:r w:rsidR="00F97E69" w:rsidRPr="00F22F89">
        <w:rPr>
          <w:bCs/>
          <w:lang w:val="en-GB"/>
        </w:rPr>
        <w:t xml:space="preserve"> </w:t>
      </w:r>
      <w:r w:rsidR="00244DD4">
        <w:rPr>
          <w:bCs/>
          <w:lang w:val="en-GB"/>
        </w:rPr>
        <w:t>and</w:t>
      </w:r>
      <w:r w:rsidR="00F97E69" w:rsidRPr="00F22F89">
        <w:rPr>
          <w:bCs/>
          <w:lang w:val="en-GB"/>
        </w:rPr>
        <w:t xml:space="preserve"> 7.5 mg L</w:t>
      </w:r>
      <w:r w:rsidR="00F97E69" w:rsidRPr="00F22F89">
        <w:rPr>
          <w:bCs/>
          <w:vertAlign w:val="superscript"/>
          <w:lang w:val="en-GB"/>
        </w:rPr>
        <w:t>-1</w:t>
      </w:r>
      <w:r w:rsidR="00920A1A">
        <w:rPr>
          <w:bCs/>
          <w:lang w:val="en-GB"/>
        </w:rPr>
        <w:t xml:space="preserve">, </w:t>
      </w:r>
      <w:r w:rsidR="00F97E69" w:rsidRPr="00F22F89">
        <w:rPr>
          <w:bCs/>
          <w:lang w:val="en-GB"/>
        </w:rPr>
        <w:t xml:space="preserve">improving crablet </w:t>
      </w:r>
      <w:r w:rsidR="00013230">
        <w:rPr>
          <w:bCs/>
          <w:lang w:val="en-GB"/>
        </w:rPr>
        <w:t>p</w:t>
      </w:r>
      <w:r w:rsidR="0042014F">
        <w:rPr>
          <w:bCs/>
          <w:lang w:val="en-GB"/>
        </w:rPr>
        <w:t xml:space="preserve">roduction </w:t>
      </w:r>
      <w:r w:rsidR="00920A1A">
        <w:rPr>
          <w:bCs/>
          <w:lang w:val="en-GB"/>
        </w:rPr>
        <w:t>higher</w:t>
      </w:r>
      <w:r w:rsidR="00FF17B7">
        <w:rPr>
          <w:bCs/>
          <w:lang w:val="en-GB"/>
        </w:rPr>
        <w:t xml:space="preserve"> </w:t>
      </w:r>
      <w:r w:rsidR="00B64AF2">
        <w:rPr>
          <w:bCs/>
          <w:lang w:val="en-GB"/>
        </w:rPr>
        <w:t xml:space="preserve">by </w:t>
      </w:r>
      <w:r w:rsidR="000F1755">
        <w:rPr>
          <w:bCs/>
          <w:lang w:val="en-GB"/>
        </w:rPr>
        <w:t>27.9-</w:t>
      </w:r>
      <w:r w:rsidR="00FF17B7">
        <w:rPr>
          <w:bCs/>
          <w:lang w:val="en-GB"/>
        </w:rPr>
        <w:t>31.81</w:t>
      </w:r>
      <w:r w:rsidR="000F1755">
        <w:rPr>
          <w:bCs/>
          <w:lang w:val="en-GB"/>
        </w:rPr>
        <w:t>%</w:t>
      </w:r>
      <w:r w:rsidR="00B41C90">
        <w:rPr>
          <w:bCs/>
          <w:lang w:val="en-GB"/>
        </w:rPr>
        <w:t xml:space="preserve"> compared to </w:t>
      </w:r>
      <w:r w:rsidR="00A1595D">
        <w:rPr>
          <w:bCs/>
          <w:lang w:val="en-GB"/>
        </w:rPr>
        <w:t xml:space="preserve">0 </w:t>
      </w:r>
      <w:r w:rsidR="00A1595D" w:rsidRPr="00F22F89">
        <w:rPr>
          <w:bCs/>
          <w:lang w:val="en-GB"/>
        </w:rPr>
        <w:t>mg L</w:t>
      </w:r>
      <w:r w:rsidR="00A1595D" w:rsidRPr="00F22F89">
        <w:rPr>
          <w:bCs/>
          <w:vertAlign w:val="superscript"/>
          <w:lang w:val="en-GB"/>
        </w:rPr>
        <w:t>-1</w:t>
      </w:r>
      <w:r w:rsidR="00481FE8">
        <w:rPr>
          <w:bCs/>
          <w:lang w:val="en-GB"/>
        </w:rPr>
        <w:t>.</w:t>
      </w:r>
    </w:p>
    <w:p w14:paraId="5F4923FB" w14:textId="08F17E71" w:rsidR="00F97E69" w:rsidRPr="00F97E69" w:rsidRDefault="00F97E69" w:rsidP="004D13A3">
      <w:pPr>
        <w:shd w:val="clear" w:color="auto" w:fill="FFFFFF"/>
        <w:tabs>
          <w:tab w:val="left" w:pos="1440"/>
        </w:tabs>
        <w:spacing w:line="480" w:lineRule="auto"/>
        <w:jc w:val="both"/>
        <w:textAlignment w:val="baseline"/>
        <w:rPr>
          <w:rFonts w:eastAsia="BatangChe"/>
          <w:color w:val="000000"/>
        </w:rPr>
      </w:pPr>
      <w:r w:rsidRPr="00F97E69">
        <w:rPr>
          <w:rFonts w:eastAsia="BatangChe"/>
          <w:b/>
          <w:color w:val="000000"/>
          <w:lang w:eastAsia="ko-KR"/>
        </w:rPr>
        <w:t>Keywords</w:t>
      </w:r>
      <w:r w:rsidRPr="00F97E69">
        <w:rPr>
          <w:rFonts w:eastAsia="BatangChe"/>
          <w:color w:val="000000"/>
          <w:lang w:eastAsia="ko-KR"/>
        </w:rPr>
        <w:t>:</w:t>
      </w:r>
      <w:r w:rsidRPr="00F97E69">
        <w:rPr>
          <w:rFonts w:eastAsia="BatangChe"/>
          <w:color w:val="000000"/>
        </w:rPr>
        <w:t xml:space="preserve"> Crablet, probiotic, </w:t>
      </w:r>
      <w:r w:rsidRPr="00F97E69">
        <w:rPr>
          <w:rFonts w:eastAsia="BatangChe"/>
          <w:i/>
          <w:iCs/>
          <w:color w:val="000000"/>
        </w:rPr>
        <w:t>Vibrio</w:t>
      </w:r>
      <w:r w:rsidRPr="00F97E69">
        <w:rPr>
          <w:rFonts w:eastAsia="BatangChe"/>
          <w:color w:val="000000"/>
        </w:rPr>
        <w:t>, Water quality</w:t>
      </w:r>
    </w:p>
    <w:p w14:paraId="66FCE617" w14:textId="3ED90DAF" w:rsidR="00F97E69" w:rsidRPr="00F97E69" w:rsidRDefault="00F47CBE" w:rsidP="00F47CBE">
      <w:pPr>
        <w:shd w:val="clear" w:color="auto" w:fill="FFFFFF"/>
        <w:spacing w:line="480" w:lineRule="auto"/>
        <w:textAlignment w:val="baseline"/>
        <w:rPr>
          <w:b/>
          <w:bCs/>
          <w:color w:val="000000"/>
          <w:shd w:val="clear" w:color="auto" w:fill="FFFFFF"/>
        </w:rPr>
      </w:pPr>
      <w:r>
        <w:rPr>
          <w:b/>
          <w:bCs/>
          <w:color w:val="000000"/>
          <w:shd w:val="clear" w:color="auto" w:fill="FFFFFF"/>
        </w:rPr>
        <w:t xml:space="preserve">1. </w:t>
      </w:r>
      <w:r w:rsidR="00F97E69" w:rsidRPr="00F97E69">
        <w:rPr>
          <w:b/>
          <w:bCs/>
          <w:color w:val="000000"/>
          <w:shd w:val="clear" w:color="auto" w:fill="FFFFFF"/>
        </w:rPr>
        <w:t>Introduction</w:t>
      </w:r>
    </w:p>
    <w:p w14:paraId="6EE67A40" w14:textId="18605E77" w:rsidR="00885AEF" w:rsidRDefault="00F97E69" w:rsidP="00F97E69">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In the Asia Pacific region, mud crab (</w:t>
      </w:r>
      <w:r w:rsidRPr="00F97E69">
        <w:rPr>
          <w:rFonts w:eastAsia="BatangChe"/>
          <w:i/>
          <w:iCs/>
          <w:color w:val="000000"/>
        </w:rPr>
        <w:t>Scylla</w:t>
      </w:r>
      <w:r w:rsidRPr="00F97E69">
        <w:rPr>
          <w:rFonts w:eastAsia="BatangChe"/>
          <w:color w:val="000000"/>
        </w:rPr>
        <w:t xml:space="preserve"> spp.) is highly valuable economically </w:t>
      </w:r>
      <w:r w:rsidRPr="00F97E69">
        <w:rPr>
          <w:rFonts w:eastAsia="BatangChe"/>
          <w:color w:val="000000"/>
        </w:rPr>
        <w:fldChar w:fldCharType="begin" w:fldLock="1"/>
      </w:r>
      <w:r w:rsidR="002E0166">
        <w:rPr>
          <w:rFonts w:eastAsia="BatangChe"/>
          <w:color w:val="000000"/>
        </w:rPr>
        <w:instrText>ADDIN CSL_CITATION {"citationItems":[{"id":"ITEM-1","itemData":{"author":[{"dropping-particle":"","family":"Keenan","given":"C.","non-dropping-particle":"","parse-names":false,"suffix":""},{"dropping-particle":"","family":"Blackshaw","given":"A.","non-dropping-particle":"","parse-names":false,"suffix":""}],"container-title":"ACIAR Proceedings","editor":[{"dropping-particle":"","family":"C.P, Keenan","given":"A. Blackshaw","non-dropping-particle":"","parse-names":false,"suffix":""}],"id":"ITEM-1","issued":{"date-parts":[["1999"]]},"publisher-place":"Canberra","title":"Mud Crab Aquaculture and Biology.","type":"paper-conference"},"uris":["http://www.mendeley.com/documents/?uuid=bd524d36-1d66-4005-b97e-c6bf7550f14e","http://www.mendeley.com/documents/?uuid=9ee9fd20-4e11-4fd9-ab6e-b091cb719f13"]}],"mendeley":{"formattedCitation":"(Keenan &amp; Blackshaw, 1999)","plainTextFormattedCitation":"(Keenan &amp; Blackshaw, 1999)","previouslyFormattedCitation":"(Keenan &amp; Blackshaw, 1999)"},"properties":{"noteIndex":0},"schema":"https://github.com/citation-style-language/schema/raw/master/csl-citation.json"}</w:instrText>
      </w:r>
      <w:r w:rsidRPr="00F97E69">
        <w:rPr>
          <w:rFonts w:eastAsia="BatangChe"/>
          <w:color w:val="000000"/>
        </w:rPr>
        <w:fldChar w:fldCharType="separate"/>
      </w:r>
      <w:r w:rsidR="008C688F" w:rsidRPr="008C688F">
        <w:rPr>
          <w:rFonts w:eastAsia="BatangChe"/>
          <w:noProof/>
          <w:color w:val="000000"/>
        </w:rPr>
        <w:t>(Keenan &amp; Blackshaw, 1999)</w:t>
      </w:r>
      <w:r w:rsidRPr="00F97E69">
        <w:rPr>
          <w:rFonts w:eastAsia="BatangChe"/>
          <w:color w:val="000000"/>
        </w:rPr>
        <w:fldChar w:fldCharType="end"/>
      </w:r>
      <w:r w:rsidR="00F012C2">
        <w:rPr>
          <w:rFonts w:eastAsia="BatangChe"/>
          <w:color w:val="000000"/>
        </w:rPr>
        <w:t xml:space="preserve"> especially </w:t>
      </w:r>
      <w:r w:rsidR="00D57ECC">
        <w:rPr>
          <w:rFonts w:eastAsia="BatangChe"/>
          <w:color w:val="000000"/>
        </w:rPr>
        <w:t>i</w:t>
      </w:r>
      <w:r w:rsidR="00535E9D">
        <w:rPr>
          <w:rFonts w:eastAsia="BatangChe"/>
          <w:color w:val="000000"/>
        </w:rPr>
        <w:t xml:space="preserve">n </w:t>
      </w:r>
      <w:r w:rsidR="00CC33FB">
        <w:rPr>
          <w:rFonts w:eastAsia="BatangChe"/>
          <w:color w:val="000000"/>
        </w:rPr>
        <w:t>their</w:t>
      </w:r>
      <w:r w:rsidR="0041747D">
        <w:rPr>
          <w:rFonts w:eastAsia="BatangChe"/>
          <w:color w:val="000000"/>
        </w:rPr>
        <w:t xml:space="preserve"> </w:t>
      </w:r>
      <w:r w:rsidR="00F2782E">
        <w:rPr>
          <w:rFonts w:eastAsia="BatangChe"/>
          <w:color w:val="000000"/>
        </w:rPr>
        <w:t>bodyweight</w:t>
      </w:r>
      <w:r w:rsidR="00535E9D">
        <w:rPr>
          <w:rFonts w:eastAsia="BatangChe"/>
          <w:color w:val="000000"/>
        </w:rPr>
        <w:t xml:space="preserve"> size</w:t>
      </w:r>
      <w:r w:rsidR="000F0C3B">
        <w:rPr>
          <w:rFonts w:eastAsia="BatangChe"/>
          <w:color w:val="000000"/>
        </w:rPr>
        <w:t>s</w:t>
      </w:r>
      <w:r w:rsidR="00535E9D">
        <w:rPr>
          <w:rFonts w:eastAsia="BatangChe"/>
          <w:color w:val="000000"/>
        </w:rPr>
        <w:t xml:space="preserve"> </w:t>
      </w:r>
      <w:r w:rsidR="00CC33FB">
        <w:rPr>
          <w:rFonts w:eastAsia="BatangChe"/>
          <w:color w:val="000000"/>
        </w:rPr>
        <w:t xml:space="preserve">of </w:t>
      </w:r>
      <w:r w:rsidR="00211FD1">
        <w:rPr>
          <w:rFonts w:eastAsia="BatangChe"/>
          <w:color w:val="000000"/>
        </w:rPr>
        <w:t>more than</w:t>
      </w:r>
      <w:r w:rsidR="00535E9D">
        <w:rPr>
          <w:rFonts w:eastAsia="BatangChe"/>
          <w:color w:val="000000"/>
        </w:rPr>
        <w:t xml:space="preserve"> 200g</w:t>
      </w:r>
      <w:r w:rsidR="0025327B">
        <w:rPr>
          <w:rFonts w:eastAsia="BatangChe"/>
          <w:color w:val="000000"/>
        </w:rPr>
        <w:t>/ind.</w:t>
      </w:r>
      <w:r w:rsidR="00535E9D">
        <w:rPr>
          <w:rFonts w:eastAsia="BatangChe"/>
          <w:color w:val="000000"/>
        </w:rPr>
        <w:t xml:space="preserve"> and softshell crab (60-100g</w:t>
      </w:r>
      <w:r w:rsidR="0025327B">
        <w:rPr>
          <w:rFonts w:eastAsia="BatangChe"/>
          <w:color w:val="000000"/>
        </w:rPr>
        <w:t>/ind</w:t>
      </w:r>
      <w:r w:rsidR="00920F7D">
        <w:rPr>
          <w:rFonts w:eastAsia="BatangChe"/>
          <w:color w:val="000000"/>
        </w:rPr>
        <w:t>.</w:t>
      </w:r>
      <w:r w:rsidR="000270E7">
        <w:rPr>
          <w:rFonts w:eastAsia="BatangChe"/>
          <w:color w:val="000000"/>
        </w:rPr>
        <w:t>).</w:t>
      </w:r>
      <w:r w:rsidR="00BC02E9">
        <w:rPr>
          <w:rFonts w:eastAsia="BatangChe"/>
          <w:color w:val="000000"/>
        </w:rPr>
        <w:t xml:space="preserve"> </w:t>
      </w:r>
      <w:r w:rsidR="004027A5">
        <w:rPr>
          <w:rFonts w:eastAsia="BatangChe"/>
          <w:color w:val="000000"/>
        </w:rPr>
        <w:t xml:space="preserve">Therefore, </w:t>
      </w:r>
      <w:r w:rsidR="00520823">
        <w:rPr>
          <w:rFonts w:eastAsia="BatangChe"/>
          <w:color w:val="000000"/>
        </w:rPr>
        <w:t>in Indonesia</w:t>
      </w:r>
      <w:r w:rsidR="006A1317">
        <w:rPr>
          <w:rFonts w:eastAsia="BatangChe"/>
          <w:color w:val="000000"/>
        </w:rPr>
        <w:t>,</w:t>
      </w:r>
      <w:r w:rsidR="00520823">
        <w:rPr>
          <w:rFonts w:eastAsia="BatangChe"/>
          <w:color w:val="000000"/>
        </w:rPr>
        <w:t xml:space="preserve"> </w:t>
      </w:r>
      <w:r w:rsidR="004027A5">
        <w:rPr>
          <w:rFonts w:eastAsia="BatangChe"/>
          <w:color w:val="000000"/>
        </w:rPr>
        <w:t>m</w:t>
      </w:r>
      <w:r w:rsidR="00BC02E9">
        <w:rPr>
          <w:rFonts w:eastAsia="BatangChe"/>
          <w:color w:val="000000"/>
        </w:rPr>
        <w:t xml:space="preserve">ud crab culture in </w:t>
      </w:r>
      <w:r w:rsidR="00991C7A">
        <w:rPr>
          <w:rFonts w:eastAsia="BatangChe"/>
          <w:color w:val="000000"/>
        </w:rPr>
        <w:t>brackish water</w:t>
      </w:r>
      <w:r w:rsidR="00BC02E9">
        <w:rPr>
          <w:rFonts w:eastAsia="BatangChe"/>
          <w:color w:val="000000"/>
        </w:rPr>
        <w:t xml:space="preserve"> </w:t>
      </w:r>
      <w:r w:rsidR="008F1FC3">
        <w:rPr>
          <w:rFonts w:eastAsia="BatangChe"/>
          <w:color w:val="000000"/>
        </w:rPr>
        <w:t xml:space="preserve">ponds </w:t>
      </w:r>
      <w:r w:rsidR="00BC02E9">
        <w:rPr>
          <w:rFonts w:eastAsia="BatangChe"/>
          <w:color w:val="000000"/>
        </w:rPr>
        <w:t>ha</w:t>
      </w:r>
      <w:r w:rsidR="00D57ECC">
        <w:rPr>
          <w:rFonts w:eastAsia="BatangChe"/>
          <w:color w:val="000000"/>
        </w:rPr>
        <w:t>s</w:t>
      </w:r>
      <w:r w:rsidR="00BC02E9">
        <w:rPr>
          <w:rFonts w:eastAsia="BatangChe"/>
          <w:color w:val="000000"/>
        </w:rPr>
        <w:t xml:space="preserve"> been developed</w:t>
      </w:r>
      <w:r w:rsidRPr="00F97E69">
        <w:rPr>
          <w:rFonts w:eastAsia="BatangChe"/>
          <w:color w:val="000000"/>
        </w:rPr>
        <w:t xml:space="preserve"> </w:t>
      </w:r>
      <w:r w:rsidR="00BC02E9">
        <w:rPr>
          <w:rFonts w:eastAsia="BatangChe"/>
          <w:color w:val="000000"/>
        </w:rPr>
        <w:t xml:space="preserve">in some places </w:t>
      </w:r>
      <w:r w:rsidRPr="00F97E69">
        <w:rPr>
          <w:rFonts w:eastAsia="BatangChe"/>
          <w:color w:val="000000"/>
        </w:rPr>
        <w:fldChar w:fldCharType="begin" w:fldLock="1"/>
      </w:r>
      <w:r w:rsidR="002E0166">
        <w:rPr>
          <w:rFonts w:eastAsia="BatangChe"/>
          <w:color w:val="000000"/>
        </w:rPr>
        <w:instrText>ADDIN CSL_CITATION {"citationItems":[{"id":"ITEM-1","itemData":{"abstract":"Interspecific hybridization in mud crabs hardly occurs in uncontrolled conditions (in the wild). Therefore, the purpose of this study is to investigate the reproductive performance of female broodstock (fecundity, hatchability and crablet production) after mating with the same species and interspecific hybridization among Scylla spp. in controlled tanks. Four rounded fiberglass tanks, 1 m high and with a diameter of 2.1 m, were filled with 32 ppt saline filtered seawater. Then, 10 pairs (male/female) of mud crab broodstocks were stocked in each tank for mating and hybridization. The study involved four treatments: 1. Scylla paramamosain male paired with S. tranquebarica female; 2. S. tranquebarica male paired with S. paramamosain female; 3. S. tranquebarica male paired with the females of S. paramamosain, S. olivacea, and S. tranquebarica; 4. S. paramamosain male paired with females of S. tranquebarica, S. olivacea, and S. paramamosain. The number of precopulation and copulation incidences were recorded daily. Post copulated female crabs grew individually in different tanks until the gonads matured and the crabs spawned. The results of the research showed that the precopulation incidence obtained in treatment tanks 2, 3 and 4 were not significantly different (P&gt;0.05), but they were significantly higher than the treatment in tank 1 (P&lt;0.05). The interspecific hybridization between the female of S. paramamosain and the male of S. tranquebarica resulted in egg fecundities from 32200 to 1868000 eggs, and a hatching rate between 2 and 45%. It also resulted in crablet-D10 (after days 10) production between 32-123 individuals. Futhermore, S. olivacea female copulated with S. tranquebarica male had an egg fecundity of 758000 eggs, a hatching rate of 98%, and a crablet production of 620 individuals. The mating of S. paramamosain female with S. paramamosain male resulted in an egg fecundity of 1574000 eggs, hatching rate of 90% and crablet production of 1012 individuals. Futhermore, the mating of S. tranquebarica female with S. tranquebarica male resulted in an egg fecundity of 975500 eggs, a hatching rate of 89% and a crablet production of 628 individuals.","author":[{"dropping-particle":"","family":"Gunarto","given":"","non-dropping-particle":"","parse-names":false,"suffix":""},{"dropping-particle":"","family":"Herlinah","given":"","non-dropping-particle":"","parse-names":false,"suffix":""},{"dropping-particle":"","family":"Sulaeman","given":"","non-dropping-particle":"","parse-names":false,"suffix":""}],"container-title":"AACL Bioflux","id":"ITEM-1","issue":"1","issued":{"date-parts":[["2020"]]},"page":"428-438","title":"The mating success and hybridization of Mud crab, Scylla spp. in controlled tanks","type":"article-journal","volume":"13"},"uris":["http://www.mendeley.com/documents/?uuid=b14d4842-d3a2-3d23-9a6f-ec1d6dd8e444","http://www.mendeley.com/documents/?uuid=c20caeba-af51-48c5-ad27-60a04b4c7926"]},{"id":"ITEM-2","itemData":{"DOI":"10.1007/s10499-016-0070-5","ISSN":"1573143X","abstract":"Mud crabs (Scylla) are promising aquaculture crustaceans due to their fast growth and good market demand. High rates of larval mortalities associated with bacterial diseases in hatcheries are one of the major obstacles to the growth of Scylla aquaculture. Currently, antibiotics are used extensively in Scylla larval culture to improve survival rate, but its use poses numerous risks. The aim of this study was to determine the culture performance of Scylla paramamosain larvae with the use of a probiotic, namely a multispecies Bacillus, at various concentrations. In this study, the effects of Bacillus spp. were tested in three trials. There were higher average larval survivals in treatments with a multispecies Bacillus probiotics added compared with the control, especially at concentrations of 1.00 × 104 (12.33–18.33 ± 1.76–3.76 % compared to 1.67–3.67 ± 1.67–1.76 %; P &lt; 0.05) and 2.00 × 104 cfu/ml. This was significantly lower than the control (1.33 ± 1.33 cfu/ml compared to 32.67 ± 11.05 cfu/ml) during the later days post-hatching. Green colonies Vibrios are known to be pathogenic to Scylla larvae, and thus lower numbers are desirable in culture. The recommended concentration of the multispecies Bacillus to be added into S. paramamosain larvae was therefore 1.00 × 104 and 2.00 × 104 cfu/ml (0.50 and 1.00 g/50 l, respectively). The use of Bacillus as a probiotic is an ideal alternative to antibiotics in Scylla hatcheries to provide a consistent, commercially feasible production of seedlings.","author":[{"dropping-particle":"","family":"Talib","given":"Anita","non-dropping-particle":"","parse-names":false,"suffix":""},{"dropping-particle":"","family":"Onn","given":"Kwong Kok","non-dropping-particle":"","parse-names":false,"suffix":""},{"dropping-particle":"","family":"Chowdury","given":"Md Arif","non-dropping-particle":"","parse-names":false,"suffix":""},{"dropping-particle":"","family":"Din","given":"Wan Mustaffa Wan","non-dropping-particle":"","parse-names":false,"suffix":""},{"dropping-particle":"","family":"Yahya","given":"Khairun","non-dropping-particle":"","parse-names":false,"suffix":""}],"container-title":"Aquaculture International","id":"ITEM-2","issue":"2","issued":{"date-parts":[["2017","4","1"]]},"page":"849-866","publisher":"Springer International Publishing","title":"The beneficial effects of multispecies Bacillus as probiotics in enhancing culture performance for mud crab Scylla paramamosain larval culture","type":"article-journal","volume":"25"},"uris":["http://www.mendeley.com/documents/?uuid=1a0918c4-3e8c-388b-b693-21ef11770873"]}],"mendeley":{"formattedCitation":"(Gunarto et al., 2020; Talib et al., 2017)","manualFormatting":"(Gunarto et al., 2020; Talib et al., 2017)","plainTextFormattedCitation":"(Gunarto et al., 2020; Talib et al., 2017)","previouslyFormattedCitation":"(Gunarto et al., 2020; Talib et al., 2017)"},"properties":{"noteIndex":0},"schema":"https://github.com/citation-style-language/schema/raw/master/csl-citation.json"}</w:instrText>
      </w:r>
      <w:r w:rsidRPr="00F97E69">
        <w:rPr>
          <w:rFonts w:eastAsia="BatangChe"/>
          <w:color w:val="000000"/>
        </w:rPr>
        <w:fldChar w:fldCharType="separate"/>
      </w:r>
      <w:r w:rsidRPr="00F97E69">
        <w:rPr>
          <w:rFonts w:eastAsia="BatangChe"/>
          <w:noProof/>
          <w:color w:val="000000"/>
        </w:rPr>
        <w:t>(Gunarto et al., 2020)</w:t>
      </w:r>
      <w:r w:rsidRPr="00F97E69">
        <w:rPr>
          <w:rFonts w:eastAsia="BatangChe"/>
          <w:color w:val="000000"/>
        </w:rPr>
        <w:fldChar w:fldCharType="end"/>
      </w:r>
      <w:r w:rsidRPr="00F97E69">
        <w:rPr>
          <w:rFonts w:eastAsia="BatangChe"/>
          <w:color w:val="000000"/>
        </w:rPr>
        <w:t xml:space="preserve">. </w:t>
      </w:r>
      <w:r w:rsidR="00332414">
        <w:rPr>
          <w:rFonts w:eastAsia="BatangChe"/>
          <w:color w:val="000000"/>
        </w:rPr>
        <w:t xml:space="preserve">Unfortunately, up to now </w:t>
      </w:r>
      <w:r w:rsidR="00A53F4B">
        <w:rPr>
          <w:rFonts w:eastAsia="BatangChe"/>
          <w:color w:val="000000"/>
        </w:rPr>
        <w:t xml:space="preserve">mud crab seed for culturing </w:t>
      </w:r>
      <w:r w:rsidR="00C72DCC">
        <w:rPr>
          <w:rFonts w:eastAsia="BatangChe"/>
          <w:color w:val="000000"/>
        </w:rPr>
        <w:t>is mostly caught</w:t>
      </w:r>
      <w:r w:rsidR="00A53F4B">
        <w:rPr>
          <w:rFonts w:eastAsia="BatangChe"/>
          <w:color w:val="000000"/>
        </w:rPr>
        <w:t xml:space="preserve"> in the wild</w:t>
      </w:r>
      <w:r w:rsidR="008660D8">
        <w:rPr>
          <w:rFonts w:eastAsia="BatangChe"/>
          <w:color w:val="000000"/>
        </w:rPr>
        <w:t xml:space="preserve">, whereas mud crab seed from hatchery </w:t>
      </w:r>
      <w:r w:rsidR="00B04853">
        <w:rPr>
          <w:rFonts w:eastAsia="BatangChe"/>
          <w:color w:val="000000"/>
        </w:rPr>
        <w:t xml:space="preserve">is </w:t>
      </w:r>
      <w:r w:rsidR="008660D8">
        <w:rPr>
          <w:rFonts w:eastAsia="BatangChe"/>
          <w:color w:val="000000"/>
        </w:rPr>
        <w:t xml:space="preserve">still </w:t>
      </w:r>
      <w:r w:rsidR="00AD5C2F">
        <w:rPr>
          <w:rFonts w:eastAsia="BatangChe"/>
          <w:color w:val="000000"/>
        </w:rPr>
        <w:t xml:space="preserve">in low </w:t>
      </w:r>
      <w:r w:rsidR="00FA0474">
        <w:rPr>
          <w:rFonts w:eastAsia="BatangChe"/>
          <w:color w:val="000000"/>
        </w:rPr>
        <w:lastRenderedPageBreak/>
        <w:t>production</w:t>
      </w:r>
      <w:r w:rsidR="00406D49">
        <w:rPr>
          <w:rFonts w:eastAsia="BatangChe"/>
          <w:color w:val="000000"/>
        </w:rPr>
        <w:t xml:space="preserve">. </w:t>
      </w:r>
      <w:r w:rsidRPr="00F97E69">
        <w:rPr>
          <w:rFonts w:eastAsia="BatangChe"/>
          <w:color w:val="000000"/>
        </w:rPr>
        <w:t xml:space="preserve">Thus, </w:t>
      </w:r>
      <w:r w:rsidR="00486F4E">
        <w:rPr>
          <w:rFonts w:eastAsia="BatangChe"/>
          <w:color w:val="000000"/>
        </w:rPr>
        <w:t>research</w:t>
      </w:r>
      <w:r w:rsidRPr="00F97E69">
        <w:rPr>
          <w:rFonts w:eastAsia="BatangChe"/>
          <w:color w:val="000000"/>
        </w:rPr>
        <w:t xml:space="preserve"> to produce mass mud crab seeds </w:t>
      </w:r>
      <w:r w:rsidR="00CE6F33">
        <w:rPr>
          <w:rFonts w:eastAsia="BatangChe"/>
          <w:color w:val="000000"/>
        </w:rPr>
        <w:t xml:space="preserve">from </w:t>
      </w:r>
      <w:r w:rsidR="00C16F9F">
        <w:rPr>
          <w:rFonts w:eastAsia="BatangChe"/>
          <w:color w:val="000000"/>
        </w:rPr>
        <w:t xml:space="preserve">the </w:t>
      </w:r>
      <w:r w:rsidR="00CE6F33">
        <w:rPr>
          <w:rFonts w:eastAsia="BatangChe"/>
          <w:color w:val="000000"/>
        </w:rPr>
        <w:t xml:space="preserve">hatchery </w:t>
      </w:r>
      <w:r w:rsidR="00CB0658">
        <w:rPr>
          <w:rFonts w:eastAsia="BatangChe"/>
          <w:color w:val="000000"/>
        </w:rPr>
        <w:t xml:space="preserve">is very important </w:t>
      </w:r>
      <w:r w:rsidR="00CE6F33">
        <w:rPr>
          <w:rFonts w:eastAsia="BatangChe"/>
          <w:color w:val="000000"/>
        </w:rPr>
        <w:t>t</w:t>
      </w:r>
      <w:r w:rsidRPr="00F97E69">
        <w:rPr>
          <w:rFonts w:eastAsia="BatangChe"/>
          <w:color w:val="000000"/>
        </w:rPr>
        <w:t>o fulfill the needs of the crab seeds</w:t>
      </w:r>
      <w:r w:rsidR="00406D49">
        <w:rPr>
          <w:rFonts w:eastAsia="BatangChe"/>
          <w:color w:val="000000"/>
        </w:rPr>
        <w:t xml:space="preserve"> for </w:t>
      </w:r>
      <w:r w:rsidR="002C0A9C">
        <w:rPr>
          <w:rFonts w:eastAsia="BatangChe"/>
          <w:color w:val="000000"/>
        </w:rPr>
        <w:t>growth</w:t>
      </w:r>
      <w:r w:rsidR="000A4526">
        <w:rPr>
          <w:rFonts w:eastAsia="BatangChe"/>
          <w:color w:val="000000"/>
        </w:rPr>
        <w:t xml:space="preserve"> in brackish water ponds</w:t>
      </w:r>
      <w:r w:rsidRPr="00F97E69">
        <w:rPr>
          <w:rFonts w:eastAsia="BatangChe"/>
          <w:color w:val="000000"/>
        </w:rPr>
        <w:t xml:space="preserve">. </w:t>
      </w:r>
    </w:p>
    <w:p w14:paraId="36F7CC16" w14:textId="71A7C771" w:rsidR="00AF3F95" w:rsidRDefault="00E8694A" w:rsidP="00F97E69">
      <w:pPr>
        <w:shd w:val="clear" w:color="auto" w:fill="FFFFFF"/>
        <w:spacing w:line="480" w:lineRule="auto"/>
        <w:ind w:firstLineChars="100" w:firstLine="240"/>
        <w:jc w:val="both"/>
        <w:textAlignment w:val="baseline"/>
        <w:rPr>
          <w:rFonts w:eastAsia="BatangChe"/>
          <w:color w:val="000000"/>
        </w:rPr>
      </w:pPr>
      <w:r>
        <w:rPr>
          <w:rFonts w:eastAsia="BatangChe"/>
          <w:color w:val="000000"/>
        </w:rPr>
        <w:t>In Hatchery, t</w:t>
      </w:r>
      <w:r w:rsidR="00545461" w:rsidRPr="00F97E69">
        <w:rPr>
          <w:rFonts w:eastAsia="BatangChe"/>
          <w:color w:val="000000"/>
        </w:rPr>
        <w:t xml:space="preserve">he mass mortality of </w:t>
      </w:r>
      <w:r w:rsidR="00545461" w:rsidRPr="00F97E69">
        <w:rPr>
          <w:rFonts w:eastAsia="BatangChe"/>
          <w:i/>
          <w:iCs/>
          <w:color w:val="000000"/>
        </w:rPr>
        <w:t>Scylla</w:t>
      </w:r>
      <w:r w:rsidR="00545461" w:rsidRPr="00F97E69">
        <w:rPr>
          <w:rFonts w:eastAsia="BatangChe"/>
          <w:color w:val="000000"/>
        </w:rPr>
        <w:t xml:space="preserve"> spp. larvae </w:t>
      </w:r>
      <w:r w:rsidR="00DE11B4" w:rsidRPr="00F97E69">
        <w:rPr>
          <w:rFonts w:eastAsia="BatangChe"/>
          <w:color w:val="000000"/>
        </w:rPr>
        <w:t xml:space="preserve">rearing </w:t>
      </w:r>
      <w:r w:rsidR="00545461" w:rsidRPr="00F97E69">
        <w:rPr>
          <w:rFonts w:eastAsia="BatangChe"/>
          <w:color w:val="000000"/>
        </w:rPr>
        <w:t xml:space="preserve">frequently </w:t>
      </w:r>
      <w:r w:rsidR="009C4BD8">
        <w:rPr>
          <w:rFonts w:eastAsia="BatangChe"/>
          <w:color w:val="000000"/>
        </w:rPr>
        <w:t>occurs</w:t>
      </w:r>
      <w:r w:rsidR="00545461" w:rsidRPr="00F97E69">
        <w:rPr>
          <w:rFonts w:eastAsia="BatangChe"/>
          <w:color w:val="000000"/>
        </w:rPr>
        <w:t xml:space="preserve"> after </w:t>
      </w:r>
      <w:r w:rsidR="00B471C5">
        <w:rPr>
          <w:rFonts w:eastAsia="BatangChe"/>
          <w:color w:val="000000"/>
        </w:rPr>
        <w:t>a</w:t>
      </w:r>
      <w:r w:rsidR="004E34EE">
        <w:rPr>
          <w:rFonts w:eastAsia="BatangChe"/>
          <w:color w:val="000000"/>
        </w:rPr>
        <w:t xml:space="preserve"> </w:t>
      </w:r>
      <w:r w:rsidR="00B471C5">
        <w:rPr>
          <w:rFonts w:eastAsia="BatangChe"/>
          <w:color w:val="000000"/>
        </w:rPr>
        <w:t>few</w:t>
      </w:r>
      <w:r w:rsidR="00545461" w:rsidRPr="00F97E69">
        <w:rPr>
          <w:rFonts w:eastAsia="BatangChe"/>
          <w:color w:val="000000"/>
        </w:rPr>
        <w:t xml:space="preserve"> days</w:t>
      </w:r>
      <w:r w:rsidR="0027737A">
        <w:rPr>
          <w:rFonts w:eastAsia="BatangChe"/>
          <w:color w:val="000000"/>
        </w:rPr>
        <w:t xml:space="preserve"> of rearing</w:t>
      </w:r>
      <w:r w:rsidR="00A03698">
        <w:rPr>
          <w:rFonts w:eastAsia="BatangChe"/>
          <w:color w:val="000000"/>
        </w:rPr>
        <w:t xml:space="preserve">, </w:t>
      </w:r>
      <w:r w:rsidR="001A4E0A">
        <w:rPr>
          <w:rFonts w:eastAsia="BatangChe"/>
          <w:color w:val="000000"/>
        </w:rPr>
        <w:t>m</w:t>
      </w:r>
      <w:r w:rsidR="0069654B" w:rsidRPr="00F97E69">
        <w:rPr>
          <w:rFonts w:eastAsia="BatangChe"/>
          <w:color w:val="000000"/>
        </w:rPr>
        <w:t>ostly due to pathogenic bacterial infections</w:t>
      </w:r>
      <w:r w:rsidR="001A4E0A">
        <w:rPr>
          <w:rFonts w:eastAsia="BatangChe"/>
          <w:color w:val="000000"/>
        </w:rPr>
        <w:t xml:space="preserve"> such as</w:t>
      </w:r>
      <w:r w:rsidR="0069654B" w:rsidRPr="00F97E69">
        <w:rPr>
          <w:rFonts w:eastAsia="BatangChe"/>
          <w:color w:val="000000"/>
        </w:rPr>
        <w:t xml:space="preserve"> </w:t>
      </w:r>
      <w:r w:rsidR="0069654B" w:rsidRPr="00F97E69">
        <w:rPr>
          <w:rFonts w:eastAsia="BatangChe"/>
          <w:i/>
          <w:iCs/>
          <w:color w:val="000000"/>
        </w:rPr>
        <w:t>Vibrio harveyi</w:t>
      </w:r>
      <w:r w:rsidR="0069654B" w:rsidRPr="00F97E69">
        <w:rPr>
          <w:rFonts w:eastAsia="BatangChe"/>
          <w:color w:val="000000"/>
        </w:rPr>
        <w:t xml:space="preserve">, </w:t>
      </w:r>
      <w:r w:rsidR="0069654B" w:rsidRPr="00F97E69">
        <w:rPr>
          <w:rFonts w:eastAsia="BatangChe"/>
          <w:i/>
          <w:iCs/>
          <w:color w:val="000000"/>
        </w:rPr>
        <w:t>V. alginolyticus</w:t>
      </w:r>
      <w:r w:rsidR="0069654B" w:rsidRPr="00F97E69">
        <w:rPr>
          <w:rFonts w:eastAsia="BatangChe"/>
          <w:color w:val="000000"/>
        </w:rPr>
        <w:t xml:space="preserve">, </w:t>
      </w:r>
      <w:r w:rsidR="0069654B" w:rsidRPr="00F97E69">
        <w:rPr>
          <w:rFonts w:eastAsia="BatangChe"/>
          <w:i/>
          <w:iCs/>
          <w:color w:val="000000"/>
        </w:rPr>
        <w:t>V. parahaemolyticus</w:t>
      </w:r>
      <w:r w:rsidR="0069654B" w:rsidRPr="00F97E69">
        <w:rPr>
          <w:rFonts w:eastAsia="BatangChe"/>
          <w:color w:val="000000"/>
        </w:rPr>
        <w:t xml:space="preserve"> </w:t>
      </w:r>
      <w:r w:rsidR="0069654B" w:rsidRPr="00F97E69">
        <w:rPr>
          <w:rFonts w:eastAsia="BatangChe"/>
          <w:color w:val="000000"/>
        </w:rPr>
        <w:fldChar w:fldCharType="begin" w:fldLock="1"/>
      </w:r>
      <w:r w:rsidR="0069654B">
        <w:rPr>
          <w:rFonts w:eastAsia="BatangChe"/>
          <w:color w:val="000000"/>
        </w:rPr>
        <w:instrText>ADDIN CSL_CITATION {"citationItems":[{"id":"ITEM-1","itemData":{"DOI":"10.1007/s10499-016-0070-5","ISSN":"1573143X","abstract":"Mud crabs (Scylla) are promising aquaculture crustaceans due to their fast growth and good market demand. High rates of larval mortalities associated with bacterial diseases in hatcheries are one of the major obstacles to the growth of Scylla aquaculture. Currently, antibiotics are used extensively in Scylla larval culture to improve survival rate, but its use poses numerous risks. The aim of this study was to determine the culture performance of Scylla paramamosain larvae with the use of a probiotic, namely a multispecies Bacillus, at various concentrations. In this study, the effects of Bacillus spp. were tested in three trials. There were higher average larval survivals in treatments with a multispecies Bacillus probiotics added compared with the control, especially at concentrations of 1.00 × 104 (12.33–18.33 ± 1.76–3.76 % compared to 1.67–3.67 ± 1.67–1.76 %; P &lt; 0.05) and 2.00 × 104 cfu/ml. This was significantly lower than the control (1.33 ± 1.33 cfu/ml compared to 32.67 ± 11.05 cfu/ml) during the later days post-hatching. Green colonies Vibrios are known to be pathogenic to Scylla larvae, and thus lower numbers are desirable in culture. The recommended concentration of the multispecies Bacillus to be added into S. paramamosain larvae was therefore 1.00 × 104 and 2.00 × 104 cfu/ml (0.50 and 1.00 g/50 l, respectively). The use of Bacillus as a probiotic is an ideal alternative to antibiotics in Scylla hatcheries to provide a consistent, commercially feasible production of seedlings.","author":[{"dropping-particle":"","family":"Talib","given":"Anita","non-dropping-particle":"","parse-names":false,"suffix":""},{"dropping-particle":"","family":"Onn","given":"Kwong Kok","non-dropping-particle":"","parse-names":false,"suffix":""},{"dropping-particle":"","family":"Chowdury","given":"Md Arif","non-dropping-particle":"","parse-names":false,"suffix":""},{"dropping-particle":"","family":"Din","given":"Wan Mustaffa Wan","non-dropping-particle":"","parse-names":false,"suffix":""},{"dropping-particle":"","family":"Yahya","given":"Khairun","non-dropping-particle":"","parse-names":false,"suffix":""}],"container-title":"Aquaculture International","id":"ITEM-1","issue":"2","issued":{"date-parts":[["2017","4","1"]]},"page":"849-866","publisher":"Springer International Publishing","title":"The beneficial effects of multispecies Bacillus as probiotics in enhancing culture performance for mud crab Scylla paramamosain larval culture","type":"article-journal","volume":"25"},"uris":["http://www.mendeley.com/documents/?uuid=b575847e-ec4a-4bfe-b659-a9615924bb4f","http://www.mendeley.com/documents/?uuid=1a0918c4-3e8c-388b-b693-21ef11770873"]}],"mendeley":{"formattedCitation":"(Talib et al., 2017)","plainTextFormattedCitation":"(Talib et al., 2017)","previouslyFormattedCitation":"(Talib et al., 2017)"},"properties":{"noteIndex":0},"schema":"https://github.com/citation-style-language/schema/raw/master/csl-citation.json"}</w:instrText>
      </w:r>
      <w:r w:rsidR="0069654B" w:rsidRPr="00F97E69">
        <w:rPr>
          <w:rFonts w:eastAsia="BatangChe"/>
          <w:color w:val="000000"/>
        </w:rPr>
        <w:fldChar w:fldCharType="separate"/>
      </w:r>
      <w:r w:rsidR="0069654B" w:rsidRPr="008C688F">
        <w:rPr>
          <w:rFonts w:eastAsia="BatangChe"/>
          <w:noProof/>
          <w:color w:val="000000"/>
        </w:rPr>
        <w:t>(Talib et al., 2017)</w:t>
      </w:r>
      <w:r w:rsidR="0069654B" w:rsidRPr="00F97E69">
        <w:rPr>
          <w:rFonts w:eastAsia="BatangChe"/>
          <w:color w:val="000000"/>
        </w:rPr>
        <w:fldChar w:fldCharType="end"/>
      </w:r>
      <w:r w:rsidR="0069654B" w:rsidRPr="00F97E69">
        <w:rPr>
          <w:rFonts w:eastAsia="BatangChe"/>
          <w:color w:val="000000"/>
        </w:rPr>
        <w:t>.</w:t>
      </w:r>
      <w:r w:rsidR="0069654B">
        <w:rPr>
          <w:rFonts w:eastAsia="BatangChe"/>
          <w:color w:val="000000"/>
        </w:rPr>
        <w:t xml:space="preserve"> </w:t>
      </w:r>
      <w:r w:rsidR="006F14FC">
        <w:rPr>
          <w:rFonts w:eastAsia="BatangChe"/>
          <w:color w:val="000000"/>
        </w:rPr>
        <w:t>T</w:t>
      </w:r>
      <w:r w:rsidR="009C4BD8">
        <w:rPr>
          <w:rFonts w:eastAsia="BatangChe"/>
          <w:color w:val="000000"/>
        </w:rPr>
        <w:t>herefore</w:t>
      </w:r>
      <w:r w:rsidR="006F14FC">
        <w:rPr>
          <w:rFonts w:eastAsia="BatangChe"/>
          <w:color w:val="000000"/>
        </w:rPr>
        <w:t>,</w:t>
      </w:r>
      <w:r w:rsidR="00A32AFD">
        <w:rPr>
          <w:rFonts w:eastAsia="BatangChe"/>
          <w:color w:val="000000"/>
        </w:rPr>
        <w:t xml:space="preserve"> </w:t>
      </w:r>
      <w:r w:rsidR="0000388D">
        <w:rPr>
          <w:rFonts w:eastAsia="BatangChe"/>
          <w:color w:val="000000"/>
        </w:rPr>
        <w:t xml:space="preserve">the application of </w:t>
      </w:r>
      <w:r w:rsidR="00220681">
        <w:rPr>
          <w:rFonts w:eastAsia="BatangChe"/>
          <w:color w:val="000000"/>
        </w:rPr>
        <w:t xml:space="preserve">erythromycin </w:t>
      </w:r>
      <w:r w:rsidR="00310FB8">
        <w:rPr>
          <w:rFonts w:eastAsia="BatangChe"/>
          <w:color w:val="000000"/>
        </w:rPr>
        <w:t xml:space="preserve">in the medium for </w:t>
      </w:r>
      <w:r w:rsidR="00CD3EF9">
        <w:rPr>
          <w:rFonts w:eastAsia="BatangChe"/>
          <w:color w:val="000000"/>
        </w:rPr>
        <w:t xml:space="preserve">larvae rearing </w:t>
      </w:r>
      <w:r w:rsidR="004E27CE">
        <w:rPr>
          <w:rFonts w:eastAsia="BatangChe"/>
          <w:color w:val="000000"/>
        </w:rPr>
        <w:t xml:space="preserve">to </w:t>
      </w:r>
      <w:r w:rsidR="00D84EB2">
        <w:t>f</w:t>
      </w:r>
      <w:r w:rsidR="004E27CE">
        <w:t>i</w:t>
      </w:r>
      <w:r w:rsidR="00D84EB2">
        <w:t>ght against bacterial pathogens</w:t>
      </w:r>
      <w:r w:rsidR="004E27CE">
        <w:t xml:space="preserve"> </w:t>
      </w:r>
      <w:r w:rsidR="00CD3EF9">
        <w:rPr>
          <w:rFonts w:eastAsia="BatangChe"/>
          <w:color w:val="000000"/>
        </w:rPr>
        <w:t xml:space="preserve">was </w:t>
      </w:r>
      <w:r w:rsidR="0081235F">
        <w:rPr>
          <w:rFonts w:eastAsia="BatangChe"/>
          <w:color w:val="000000"/>
        </w:rPr>
        <w:t>conducted</w:t>
      </w:r>
      <w:r w:rsidR="00CD3EF9">
        <w:rPr>
          <w:rFonts w:eastAsia="BatangChe"/>
          <w:color w:val="000000"/>
        </w:rPr>
        <w:t xml:space="preserve"> in the</w:t>
      </w:r>
      <w:r w:rsidR="0000388D">
        <w:rPr>
          <w:rFonts w:eastAsia="BatangChe"/>
          <w:color w:val="000000"/>
        </w:rPr>
        <w:t xml:space="preserve"> </w:t>
      </w:r>
      <w:r w:rsidR="00A05E0E">
        <w:rPr>
          <w:rFonts w:eastAsia="BatangChe"/>
          <w:color w:val="000000"/>
        </w:rPr>
        <w:t>first day</w:t>
      </w:r>
      <w:r w:rsidR="0000388D">
        <w:rPr>
          <w:rFonts w:eastAsia="BatangChe"/>
          <w:color w:val="000000"/>
        </w:rPr>
        <w:t xml:space="preserve"> </w:t>
      </w:r>
      <w:r w:rsidR="006E2216">
        <w:rPr>
          <w:rFonts w:eastAsia="BatangChe"/>
          <w:color w:val="000000"/>
        </w:rPr>
        <w:t>before larvae stocked in the tanks</w:t>
      </w:r>
      <w:r w:rsidR="004A0FE2">
        <w:rPr>
          <w:rFonts w:eastAsia="BatangChe"/>
          <w:color w:val="000000"/>
        </w:rPr>
        <w:t xml:space="preserve"> c</w:t>
      </w:r>
      <w:r w:rsidR="00711176">
        <w:rPr>
          <w:rFonts w:eastAsia="BatangChe"/>
          <w:color w:val="000000"/>
        </w:rPr>
        <w:t>an prevent</w:t>
      </w:r>
      <w:r w:rsidR="006B15CB">
        <w:rPr>
          <w:rFonts w:eastAsia="BatangChe"/>
          <w:color w:val="000000"/>
        </w:rPr>
        <w:t xml:space="preserve"> </w:t>
      </w:r>
      <w:r w:rsidR="004A0FE2">
        <w:rPr>
          <w:rFonts w:eastAsia="BatangChe"/>
          <w:color w:val="000000"/>
        </w:rPr>
        <w:t xml:space="preserve">mass </w:t>
      </w:r>
      <w:r w:rsidR="00D10FD7">
        <w:rPr>
          <w:rFonts w:eastAsia="BatangChe"/>
          <w:color w:val="000000"/>
        </w:rPr>
        <w:t xml:space="preserve">larvae mortality </w:t>
      </w:r>
      <w:r w:rsidR="00EE07D1">
        <w:rPr>
          <w:rFonts w:eastAsia="BatangChe"/>
          <w:color w:val="000000"/>
        </w:rPr>
        <w:t xml:space="preserve">due to bacterial pathogenic </w:t>
      </w:r>
      <w:r w:rsidR="00F76752">
        <w:rPr>
          <w:rFonts w:eastAsia="BatangChe"/>
          <w:color w:val="000000"/>
        </w:rPr>
        <w:t xml:space="preserve">in </w:t>
      </w:r>
      <w:r w:rsidR="00940D5B">
        <w:rPr>
          <w:rFonts w:eastAsia="BatangChe"/>
          <w:color w:val="000000"/>
        </w:rPr>
        <w:t xml:space="preserve">the </w:t>
      </w:r>
      <w:r w:rsidR="008402E1">
        <w:rPr>
          <w:rFonts w:eastAsia="BatangChe"/>
          <w:color w:val="000000"/>
        </w:rPr>
        <w:t>earl</w:t>
      </w:r>
      <w:r w:rsidR="00D10FD7">
        <w:rPr>
          <w:rFonts w:eastAsia="BatangChe"/>
          <w:color w:val="000000"/>
        </w:rPr>
        <w:t>y</w:t>
      </w:r>
      <w:r w:rsidR="00940D5B">
        <w:rPr>
          <w:rFonts w:eastAsia="BatangChe"/>
          <w:color w:val="000000"/>
        </w:rPr>
        <w:t xml:space="preserve"> rearing</w:t>
      </w:r>
      <w:r w:rsidR="00B04853">
        <w:rPr>
          <w:rFonts w:eastAsia="BatangChe"/>
          <w:color w:val="000000"/>
        </w:rPr>
        <w:t>,</w:t>
      </w:r>
      <w:r w:rsidR="003651DB">
        <w:rPr>
          <w:rFonts w:eastAsia="BatangChe"/>
          <w:color w:val="000000"/>
        </w:rPr>
        <w:t xml:space="preserve"> and </w:t>
      </w:r>
      <w:r w:rsidR="00002F49">
        <w:rPr>
          <w:rFonts w:eastAsia="BatangChe"/>
          <w:color w:val="000000"/>
        </w:rPr>
        <w:t xml:space="preserve">larvae </w:t>
      </w:r>
      <w:r w:rsidR="003651DB">
        <w:rPr>
          <w:rFonts w:eastAsia="BatangChe"/>
          <w:color w:val="000000"/>
        </w:rPr>
        <w:t xml:space="preserve">can </w:t>
      </w:r>
      <w:r w:rsidR="000C52D6">
        <w:rPr>
          <w:rFonts w:eastAsia="BatangChe"/>
          <w:color w:val="000000"/>
        </w:rPr>
        <w:t>develop</w:t>
      </w:r>
      <w:r w:rsidR="003651DB">
        <w:rPr>
          <w:rFonts w:eastAsia="BatangChe"/>
          <w:color w:val="000000"/>
        </w:rPr>
        <w:t xml:space="preserve"> into </w:t>
      </w:r>
      <w:r w:rsidR="007D7281">
        <w:rPr>
          <w:rFonts w:eastAsia="BatangChe"/>
          <w:color w:val="000000"/>
        </w:rPr>
        <w:t xml:space="preserve">subsequent </w:t>
      </w:r>
      <w:r w:rsidR="00002F49">
        <w:rPr>
          <w:rFonts w:eastAsia="BatangChe"/>
          <w:color w:val="000000"/>
        </w:rPr>
        <w:t>s</w:t>
      </w:r>
      <w:r w:rsidR="003651DB">
        <w:rPr>
          <w:rFonts w:eastAsia="BatangChe"/>
          <w:color w:val="000000"/>
        </w:rPr>
        <w:t>tage</w:t>
      </w:r>
      <w:r w:rsidR="00B04853">
        <w:rPr>
          <w:rFonts w:eastAsia="BatangChe"/>
          <w:color w:val="000000"/>
        </w:rPr>
        <w:t>s</w:t>
      </w:r>
      <w:r w:rsidR="00614EE1">
        <w:rPr>
          <w:rFonts w:eastAsia="BatangChe"/>
          <w:color w:val="000000"/>
        </w:rPr>
        <w:t xml:space="preserve">. </w:t>
      </w:r>
      <w:r w:rsidR="00E42A6A">
        <w:rPr>
          <w:rFonts w:eastAsia="BatangChe"/>
          <w:color w:val="000000"/>
        </w:rPr>
        <w:t xml:space="preserve">However, </w:t>
      </w:r>
      <w:r w:rsidR="00AB531D">
        <w:rPr>
          <w:rFonts w:eastAsia="BatangChe"/>
          <w:color w:val="000000"/>
        </w:rPr>
        <w:t xml:space="preserve">larvae often die after being reared for more than 10 days and </w:t>
      </w:r>
      <w:r w:rsidR="00E42A6A">
        <w:rPr>
          <w:rFonts w:eastAsia="BatangChe"/>
          <w:color w:val="000000"/>
        </w:rPr>
        <w:t xml:space="preserve">crablet production is </w:t>
      </w:r>
      <w:r w:rsidR="00ED4AE5">
        <w:rPr>
          <w:rFonts w:eastAsia="BatangChe"/>
          <w:color w:val="000000"/>
        </w:rPr>
        <w:t>low in</w:t>
      </w:r>
      <w:r w:rsidR="00E42A6A">
        <w:rPr>
          <w:rFonts w:eastAsia="BatangChe"/>
          <w:color w:val="000000"/>
        </w:rPr>
        <w:t xml:space="preserve"> number. </w:t>
      </w:r>
      <w:r w:rsidR="00614EE1">
        <w:rPr>
          <w:rFonts w:eastAsia="BatangChe"/>
          <w:color w:val="000000"/>
        </w:rPr>
        <w:t>I</w:t>
      </w:r>
      <w:r w:rsidR="0083374C">
        <w:rPr>
          <w:rFonts w:eastAsia="BatangChe"/>
          <w:color w:val="000000"/>
        </w:rPr>
        <w:t>n</w:t>
      </w:r>
      <w:r w:rsidR="00614EE1">
        <w:rPr>
          <w:rFonts w:eastAsia="BatangChe"/>
          <w:color w:val="000000"/>
        </w:rPr>
        <w:t xml:space="preserve"> contrast </w:t>
      </w:r>
      <w:r w:rsidR="00BD04FB">
        <w:rPr>
          <w:rFonts w:eastAsia="BatangChe"/>
          <w:color w:val="000000"/>
        </w:rPr>
        <w:t xml:space="preserve">to </w:t>
      </w:r>
      <w:r w:rsidR="00215662">
        <w:rPr>
          <w:rFonts w:eastAsia="BatangChe"/>
          <w:color w:val="000000"/>
        </w:rPr>
        <w:t xml:space="preserve">the </w:t>
      </w:r>
      <w:r w:rsidR="00614EE1">
        <w:rPr>
          <w:rFonts w:eastAsia="BatangChe"/>
          <w:color w:val="000000"/>
        </w:rPr>
        <w:t>probiotics</w:t>
      </w:r>
      <w:r w:rsidR="00A66E30">
        <w:rPr>
          <w:rFonts w:eastAsia="BatangChe"/>
          <w:color w:val="000000"/>
        </w:rPr>
        <w:t xml:space="preserve">, </w:t>
      </w:r>
      <w:r w:rsidR="00A66E30" w:rsidRPr="00A66E30">
        <w:rPr>
          <w:rFonts w:eastAsia="BatangChe"/>
          <w:i/>
          <w:iCs/>
          <w:color w:val="000000"/>
        </w:rPr>
        <w:t>B. subtilis</w:t>
      </w:r>
      <w:r w:rsidR="00614EE1">
        <w:rPr>
          <w:rFonts w:eastAsia="BatangChe"/>
          <w:color w:val="000000"/>
        </w:rPr>
        <w:t xml:space="preserve"> application</w:t>
      </w:r>
      <w:r w:rsidR="003252B1">
        <w:rPr>
          <w:rFonts w:eastAsia="BatangChe"/>
          <w:color w:val="000000"/>
        </w:rPr>
        <w:t xml:space="preserve"> since the first</w:t>
      </w:r>
      <w:r w:rsidR="00F10A0A">
        <w:rPr>
          <w:rFonts w:eastAsia="BatangChe"/>
          <w:color w:val="000000"/>
        </w:rPr>
        <w:t>-</w:t>
      </w:r>
      <w:r w:rsidR="003252B1">
        <w:rPr>
          <w:rFonts w:eastAsia="BatangChe"/>
          <w:color w:val="000000"/>
        </w:rPr>
        <w:t>day larvae stocking</w:t>
      </w:r>
      <w:r w:rsidR="007E478A">
        <w:rPr>
          <w:rFonts w:eastAsia="BatangChe"/>
          <w:color w:val="000000"/>
        </w:rPr>
        <w:t xml:space="preserve">, </w:t>
      </w:r>
      <w:r w:rsidR="00F861B5">
        <w:rPr>
          <w:rFonts w:eastAsia="BatangChe"/>
          <w:color w:val="000000"/>
        </w:rPr>
        <w:t xml:space="preserve">mostly </w:t>
      </w:r>
      <w:r w:rsidR="007E478A">
        <w:rPr>
          <w:rFonts w:eastAsia="BatangChe"/>
          <w:color w:val="000000"/>
        </w:rPr>
        <w:t xml:space="preserve">the larvae </w:t>
      </w:r>
      <w:r w:rsidR="00A2536B">
        <w:rPr>
          <w:rFonts w:eastAsia="BatangChe"/>
          <w:color w:val="000000"/>
        </w:rPr>
        <w:t>fail to</w:t>
      </w:r>
      <w:r w:rsidR="00981250">
        <w:rPr>
          <w:rFonts w:eastAsia="BatangChe"/>
          <w:color w:val="000000"/>
        </w:rPr>
        <w:t xml:space="preserve"> develop</w:t>
      </w:r>
      <w:r w:rsidR="00253662">
        <w:rPr>
          <w:rFonts w:eastAsia="BatangChe"/>
          <w:color w:val="000000"/>
        </w:rPr>
        <w:t xml:space="preserve"> </w:t>
      </w:r>
      <w:r w:rsidR="00954277">
        <w:rPr>
          <w:rFonts w:eastAsia="BatangChe"/>
          <w:color w:val="000000"/>
        </w:rPr>
        <w:t>in</w:t>
      </w:r>
      <w:r w:rsidR="00253662">
        <w:rPr>
          <w:rFonts w:eastAsia="BatangChe"/>
          <w:color w:val="000000"/>
        </w:rPr>
        <w:t xml:space="preserve">to </w:t>
      </w:r>
      <w:r w:rsidR="00745D3D">
        <w:rPr>
          <w:rFonts w:eastAsia="BatangChe"/>
          <w:color w:val="000000"/>
        </w:rPr>
        <w:t xml:space="preserve">the </w:t>
      </w:r>
      <w:r w:rsidR="003A4D51">
        <w:rPr>
          <w:rFonts w:eastAsia="BatangChe"/>
          <w:color w:val="000000"/>
        </w:rPr>
        <w:t>subsequent</w:t>
      </w:r>
      <w:r w:rsidR="00253662">
        <w:rPr>
          <w:rFonts w:eastAsia="BatangChe"/>
          <w:color w:val="000000"/>
        </w:rPr>
        <w:t xml:space="preserve"> stage</w:t>
      </w:r>
      <w:r w:rsidR="003651DB">
        <w:rPr>
          <w:rFonts w:eastAsia="BatangChe"/>
          <w:color w:val="000000"/>
        </w:rPr>
        <w:t xml:space="preserve"> </w:t>
      </w:r>
      <w:r w:rsidR="00B92A72">
        <w:rPr>
          <w:rFonts w:eastAsia="BatangChe"/>
          <w:color w:val="000000"/>
        </w:rPr>
        <w:fldChar w:fldCharType="begin" w:fldLock="1"/>
      </w:r>
      <w:r w:rsidR="00B92A72">
        <w:rPr>
          <w:rFonts w:eastAsia="BatangChe"/>
          <w:color w:val="000000"/>
        </w:rPr>
        <w:instrText>ADDIN CSL_CITATION {"citationItems":[{"id":"ITEM-1","itemData":{"DOI":"10.1007/s41208-021-00327-y","ISBN":"0123456789","ISSN":"02125919","abstract":"Antibiotics, chemicals, and probiotics are often used in aquaculture activities to successfully culture species. The purpose of this study was to compare the effectiveness of the application of erythromycin, elbayou, and Rica-1 probiotic in the rearing of S. paramamosain mud crab larvae development to the crablet stage. The newly hatched healthy larvae zoea-1 were cultured in nine fiber tanks with a volume of 200 L each at the density of 80 ind. L−1. The three treatments tested consisted of A) Erythromycin; B) Elbayou; and C) Rica-1 probiotic with a dose of 15 mg L−1 each. Each treatment with three replications. Several parameters were monitored including the larvae density, larvae stage development, and water quality parameters such as ammonia, nitrite, total organic matter (TOM), Vibrio sp, and total bacteria population. At the Day of Rearing (DOR)-15, the larvae developed into zoea-5 with a density of 15.3 ± 2.1 ind. L−1 (A); 16.3 ± 2.5 ind. L−1 (B), and 7.3 ± 1.5 ind. L−1 (C). At DOR-19, some larvae zoea-5 successfully metamorphosed into the megalopa stages. The crablet-D15 production in erythromycin treatment was 141.2 ± 34.1 ind. tank−1, significantly different (P &lt; 0.05) from the Elbayou treatment production of 70.0 ± 3.74 ind. tank−1. However, there was no significant crablet production from the RICA-1 probiotic treatment due to megalopa's death as a consequence of Vibrio harveyi infection. As a result, the erythromycin application of 15 mg L−1 was the most effective for increasing crablet production in rearing mud crab larvae.","author":[{"dropping-particle":"","family":"Gunarto","given":"Gunarto","non-dropping-particle":"","parse-names":false,"suffix":""},{"dropping-particle":"","family":"Tampangalo","given":"Bunga Rante","non-dropping-particle":"","parse-names":false,"suffix":""},{"dropping-particle":"","family":"Muliani","given":"Muliani","non-dropping-particle":"","parse-names":false,"suffix":""}],"container-title":"Thalassas","id":"ITEM-1","issued":{"date-parts":[["2021"]]},"page":"465-475","title":"The Application of Erythromycin, Elbayou, and Rica-1 Probiotic in the Rearing of Scylla paramamosain Mud Crab Larvae Development into the Crablet Stage","type":"article-journal","volume":"37"},"uris":["http://www.mendeley.com/documents/?uuid=502c578e-4699-4dab-a94f-4e9fcef0eed6"]}],"mendeley":{"formattedCitation":"(Gunarto et al., 2021)","plainTextFormattedCitation":"(Gunarto et al., 2021)"},"properties":{"noteIndex":0},"schema":"https://github.com/citation-style-language/schema/raw/master/csl-citation.json"}</w:instrText>
      </w:r>
      <w:r w:rsidR="00B92A72">
        <w:rPr>
          <w:rFonts w:eastAsia="BatangChe"/>
          <w:color w:val="000000"/>
        </w:rPr>
        <w:fldChar w:fldCharType="separate"/>
      </w:r>
      <w:r w:rsidR="00B92A72" w:rsidRPr="002E0166">
        <w:rPr>
          <w:rFonts w:eastAsia="BatangChe"/>
          <w:noProof/>
          <w:color w:val="000000"/>
        </w:rPr>
        <w:t>(Gunarto et al., 2021)</w:t>
      </w:r>
      <w:r w:rsidR="00B92A72">
        <w:rPr>
          <w:rFonts w:eastAsia="BatangChe"/>
          <w:color w:val="000000"/>
        </w:rPr>
        <w:fldChar w:fldCharType="end"/>
      </w:r>
      <w:r w:rsidR="005539AB">
        <w:rPr>
          <w:rFonts w:eastAsia="BatangChe"/>
          <w:color w:val="000000"/>
        </w:rPr>
        <w:t xml:space="preserve">. </w:t>
      </w:r>
      <w:r w:rsidR="00306F98">
        <w:rPr>
          <w:rFonts w:eastAsia="BatangChe"/>
          <w:color w:val="000000"/>
        </w:rPr>
        <w:t xml:space="preserve">Therefore, </w:t>
      </w:r>
      <w:r w:rsidR="00CE15A9">
        <w:rPr>
          <w:rFonts w:eastAsia="BatangChe"/>
          <w:color w:val="000000"/>
        </w:rPr>
        <w:t xml:space="preserve">the </w:t>
      </w:r>
      <w:r w:rsidR="00BB49C9">
        <w:rPr>
          <w:rFonts w:eastAsia="BatangChe"/>
          <w:color w:val="000000"/>
        </w:rPr>
        <w:t>probiotics</w:t>
      </w:r>
      <w:r w:rsidR="00CE15A9">
        <w:rPr>
          <w:rFonts w:eastAsia="BatangChe"/>
          <w:color w:val="000000"/>
        </w:rPr>
        <w:t xml:space="preserve"> </w:t>
      </w:r>
      <w:r w:rsidR="00784FB8">
        <w:rPr>
          <w:rFonts w:eastAsia="BatangChe"/>
          <w:color w:val="000000"/>
        </w:rPr>
        <w:t xml:space="preserve">application </w:t>
      </w:r>
      <w:r w:rsidR="00583AC6">
        <w:rPr>
          <w:rFonts w:eastAsia="BatangChe"/>
          <w:color w:val="000000"/>
        </w:rPr>
        <w:t xml:space="preserve">directed </w:t>
      </w:r>
      <w:r w:rsidR="009C66AD">
        <w:rPr>
          <w:rFonts w:eastAsia="BatangChe"/>
          <w:color w:val="000000"/>
        </w:rPr>
        <w:t>to the</w:t>
      </w:r>
      <w:r w:rsidR="00583AC6">
        <w:rPr>
          <w:rFonts w:eastAsia="BatangChe"/>
          <w:color w:val="000000"/>
        </w:rPr>
        <w:t xml:space="preserve"> </w:t>
      </w:r>
      <w:r w:rsidR="00827B56">
        <w:rPr>
          <w:rFonts w:eastAsia="BatangChe"/>
          <w:color w:val="000000"/>
        </w:rPr>
        <w:t>medium</w:t>
      </w:r>
      <w:r w:rsidR="00583AC6">
        <w:rPr>
          <w:rFonts w:eastAsia="BatangChe"/>
          <w:color w:val="000000"/>
        </w:rPr>
        <w:t xml:space="preserve"> for</w:t>
      </w:r>
      <w:r w:rsidR="00BB49C9">
        <w:rPr>
          <w:rFonts w:eastAsia="BatangChe"/>
          <w:color w:val="000000"/>
        </w:rPr>
        <w:t xml:space="preserve"> </w:t>
      </w:r>
      <w:r w:rsidR="00A32AFD">
        <w:rPr>
          <w:rFonts w:eastAsia="BatangChe"/>
          <w:color w:val="000000"/>
        </w:rPr>
        <w:t xml:space="preserve">larvae rearing </w:t>
      </w:r>
      <w:r w:rsidR="00657BA8">
        <w:rPr>
          <w:rFonts w:eastAsia="BatangChe"/>
          <w:color w:val="000000"/>
        </w:rPr>
        <w:t xml:space="preserve">as the </w:t>
      </w:r>
      <w:r w:rsidR="005203C0">
        <w:rPr>
          <w:rFonts w:eastAsia="BatangChe"/>
          <w:color w:val="000000"/>
        </w:rPr>
        <w:t>subsequent</w:t>
      </w:r>
      <w:r w:rsidR="00D64587">
        <w:rPr>
          <w:rFonts w:eastAsia="BatangChe"/>
          <w:color w:val="000000"/>
        </w:rPr>
        <w:t xml:space="preserve"> </w:t>
      </w:r>
      <w:r w:rsidR="00AF3F95">
        <w:rPr>
          <w:rFonts w:eastAsia="BatangChe"/>
          <w:color w:val="000000"/>
        </w:rPr>
        <w:t>e</w:t>
      </w:r>
      <w:r w:rsidR="00D64587">
        <w:rPr>
          <w:rFonts w:eastAsia="BatangChe"/>
          <w:color w:val="000000"/>
        </w:rPr>
        <w:t>rythromycin application</w:t>
      </w:r>
      <w:r w:rsidR="00F718A2">
        <w:rPr>
          <w:rFonts w:eastAsia="BatangChe"/>
          <w:color w:val="000000"/>
        </w:rPr>
        <w:t xml:space="preserve"> </w:t>
      </w:r>
      <w:r w:rsidR="00CE529E">
        <w:rPr>
          <w:rFonts w:eastAsia="BatangChe"/>
          <w:color w:val="000000"/>
        </w:rPr>
        <w:t>conducted a</w:t>
      </w:r>
      <w:r w:rsidR="005B001A">
        <w:rPr>
          <w:rFonts w:eastAsia="BatangChe"/>
          <w:color w:val="000000"/>
        </w:rPr>
        <w:t xml:space="preserve"> </w:t>
      </w:r>
      <w:r w:rsidR="00374FD0">
        <w:rPr>
          <w:rFonts w:eastAsia="BatangChe"/>
          <w:color w:val="000000"/>
        </w:rPr>
        <w:t xml:space="preserve">week </w:t>
      </w:r>
      <w:r w:rsidR="009039CE">
        <w:rPr>
          <w:rFonts w:eastAsia="BatangChe"/>
          <w:color w:val="000000"/>
        </w:rPr>
        <w:t>later</w:t>
      </w:r>
      <w:r w:rsidR="00044535">
        <w:rPr>
          <w:rFonts w:eastAsia="BatangChe"/>
          <w:color w:val="000000"/>
        </w:rPr>
        <w:t xml:space="preserve"> after erythromycin application</w:t>
      </w:r>
      <w:r w:rsidR="00925BE0">
        <w:rPr>
          <w:rFonts w:eastAsia="BatangChe"/>
          <w:color w:val="000000"/>
        </w:rPr>
        <w:t>,</w:t>
      </w:r>
      <w:r w:rsidR="00B43C24">
        <w:rPr>
          <w:rFonts w:eastAsia="BatangChe"/>
          <w:color w:val="000000"/>
        </w:rPr>
        <w:t xml:space="preserve"> m</w:t>
      </w:r>
      <w:r w:rsidR="005D06E4">
        <w:rPr>
          <w:rFonts w:eastAsia="BatangChe"/>
          <w:color w:val="000000"/>
        </w:rPr>
        <w:t xml:space="preserve">ay </w:t>
      </w:r>
      <w:r w:rsidR="00925BE0">
        <w:rPr>
          <w:rFonts w:eastAsia="BatangChe"/>
          <w:color w:val="000000"/>
        </w:rPr>
        <w:t>a</w:t>
      </w:r>
      <w:r w:rsidR="00202AA0">
        <w:rPr>
          <w:rFonts w:eastAsia="BatangChe"/>
          <w:color w:val="000000"/>
        </w:rPr>
        <w:t>ble to pr</w:t>
      </w:r>
      <w:r w:rsidR="00F85CCF">
        <w:rPr>
          <w:rFonts w:eastAsia="BatangChe"/>
          <w:color w:val="000000"/>
        </w:rPr>
        <w:t xml:space="preserve">omote enhancing crablet production due to </w:t>
      </w:r>
      <w:r w:rsidR="00F0413A">
        <w:rPr>
          <w:rFonts w:eastAsia="BatangChe"/>
          <w:color w:val="000000"/>
        </w:rPr>
        <w:t xml:space="preserve">the </w:t>
      </w:r>
      <w:r w:rsidR="00DE3383">
        <w:rPr>
          <w:rFonts w:eastAsia="BatangChe"/>
          <w:color w:val="000000"/>
        </w:rPr>
        <w:t xml:space="preserve">capability of probiotics </w:t>
      </w:r>
      <w:r w:rsidR="00F32BB6">
        <w:rPr>
          <w:rFonts w:eastAsia="BatangChe"/>
          <w:color w:val="000000"/>
        </w:rPr>
        <w:t>themselves</w:t>
      </w:r>
      <w:r w:rsidR="005A2065">
        <w:rPr>
          <w:rFonts w:eastAsia="BatangChe"/>
          <w:color w:val="000000"/>
        </w:rPr>
        <w:t xml:space="preserve"> to </w:t>
      </w:r>
      <w:r w:rsidR="005623CF">
        <w:rPr>
          <w:rFonts w:eastAsia="BatangChe"/>
          <w:color w:val="000000"/>
        </w:rPr>
        <w:t>inhibit</w:t>
      </w:r>
      <w:r w:rsidR="00F32BB6">
        <w:rPr>
          <w:rFonts w:eastAsia="BatangChe"/>
          <w:color w:val="000000"/>
        </w:rPr>
        <w:t xml:space="preserve"> </w:t>
      </w:r>
      <w:r w:rsidR="005A2065">
        <w:rPr>
          <w:rFonts w:eastAsia="BatangChe"/>
          <w:color w:val="000000"/>
        </w:rPr>
        <w:t xml:space="preserve">pathogenic </w:t>
      </w:r>
      <w:r w:rsidR="00F32BB6">
        <w:rPr>
          <w:rFonts w:eastAsia="BatangChe"/>
          <w:color w:val="000000"/>
        </w:rPr>
        <w:t>bacteria</w:t>
      </w:r>
      <w:r w:rsidR="00FD17BF">
        <w:rPr>
          <w:rFonts w:eastAsia="BatangChe"/>
          <w:color w:val="000000"/>
        </w:rPr>
        <w:t xml:space="preserve"> </w:t>
      </w:r>
      <w:r w:rsidR="003375D8">
        <w:rPr>
          <w:rFonts w:eastAsia="BatangChe"/>
          <w:color w:val="000000"/>
        </w:rPr>
        <w:t>development</w:t>
      </w:r>
      <w:r w:rsidR="00AB2B9E">
        <w:rPr>
          <w:rFonts w:eastAsia="BatangChe"/>
          <w:color w:val="000000"/>
        </w:rPr>
        <w:t xml:space="preserve"> </w:t>
      </w:r>
      <w:r w:rsidR="00AB2B9E" w:rsidRPr="00F97E69">
        <w:rPr>
          <w:rFonts w:eastAsia="BatangChe"/>
          <w:color w:val="000000"/>
        </w:rPr>
        <w:fldChar w:fldCharType="begin" w:fldLock="1"/>
      </w:r>
      <w:r w:rsidR="00AB2B9E">
        <w:rPr>
          <w:rFonts w:eastAsia="BatangChe"/>
          <w:color w:val="000000"/>
        </w:rPr>
        <w:instrText>ADDIN CSL_CITATION {"citationItems":[{"id":"ITEM-1","itemData":{"DOI":"10.2983/035.036.0329","ISSN":"07308000","abstract":"Crab aquaculture has gained interest all over the world and is a delicacy in many places. Despite the recent progress made by crab aquaculture, diseases are of great concern in the crab industry. Until recently, the major tool for preventing and treating diseases in crab and other aquatic species was antibiotics; however, the use of antibiotics has its own problems calling for alternatives of which probiotics, prebiotics, and synbiotics have proven to be a suitable alternative. Treating bacterial diseases with antibiotics as prophylactic agents is proven not to be sustainable and ineffective. This is because pathogens are able to develop resistance. The purpose of this review was to look at the use of probiotics, prebiotics, and synbiotics in the crab aquaculture industry. From the available literature, it is evident that these immunostimulants have a major role to play in crab culture. The review shows that probiotics, prebiotics, and synbiotics improve the immune response of crabs. It also improves the microbiota of the gut, which leads to better digestion, absorption, and use of diets. It is evident that much has not been done with respect to the molecular mechanism regulating the effects these natural ingredients have on the immune system of crabs. It will, therefore, be prudent that further studies be carried out on how these ingredients affect growth, survival, and immune systems of crab, especially synbiotics which has not been given attention.","author":[{"dropping-particle":"","family":"Ayisi","given":"Christian Larbi","non-dropping-particle":"","parse-names":false,"suffix":""},{"dropping-particle":"","family":"Apraku","given":"Andrews","non-dropping-particle":"","parse-names":false,"suffix":""},{"dropping-particle":"","family":"Afriyie","given":"Gyamfua","non-dropping-particle":"","parse-names":false,"suffix":""}],"container-title":"Journal of Shellfish Research","id":"ITEM-1","issue":"3","issued":{"date-parts":[["2017"]]},"page":"799-806","title":"A review of probiotics, prebiotics, and synbiotics in crab: Present research, problems, and future perspective","type":"article-journal","volume":"36"},"uris":["http://www.mendeley.com/documents/?uuid=fa3f4101-ce18-4848-9c63-2efeb4ac6622","http://www.mendeley.com/documents/?uuid=9f72aba4-f7fc-4c97-8f71-eb1a23cea842"]},{"id":"ITEM-2","itemData":{"ISSN":"2068259X","abstract":"The ingestion of a large amount of certain types of beneficial bacteria can reduce the multiplication and development of pathogenic bacteria in the gut. A “probiotic” is a product that contains live microorganisms which positively influence the host intestinal microbiota by preventing the proliferation of pathogenic bacteria and promoting the growth and development of beneficial bacteria. Bacillus spp. are Gram-positive endospore-forming bacteria with beneficial effects in aquaculture industry. The dietary supplementation of Bacillus spp. in fish culture improved especially growth performance, immune response and the disease resistance of fish against pathogenic bacterial infections. The objective of the current paper is to review the recent published investigations reported in the scientific literature on the use of probiotic Bacillus spp. in aquaculture, focusing on their beneficial effects on the host. This review includes the main effects of Bacillus spp. administration in shrimp culture, carp culture, tilapia culture, and other fish culture.","author":[{"dropping-particle":"","family":"Buruiană","given":"Cristian Teodor","non-dropping-particle":"","parse-names":false,"suffix":""},{"dropping-particle":"","family":"Profir","given":"Alina Georgiana","non-dropping-particle":"","parse-names":false,"suffix":""},{"dropping-particle":"","family":"Vizireanu","given":"Camelia","non-dropping-particle":"","parse-names":false,"suffix":""}],"container-title":"Annals of the University Dunarea de Jos of Galati, Fascicle VI: Food Technology","id":"ITEM-2","issue":"2","issued":{"date-parts":[["2014"]]},"page":"9-17","title":"Effects of probiotic bacillus species in aquaculture – An overview","type":"article-journal","volume":"38"},"uris":["http://www.mendeley.com/documents/?uuid=6a4d23ca-9299-4def-ad66-335e27a33685","http://www.mendeley.com/documents/?uuid=ec4d479a-8d3e-4233-810c-dba0c8df0623"]},{"id":"ITEM-3","itemData":{"DOI":"10.1016/j.aqrep.2020.100503","ISSN":"23525134","abstract":"Aquaculture effluent is often associated with increased organic carbon, suspended solids, phosphates, nitrogenous species (nitrates, nitrites, and ammonia), chemical oxygen demand and biological oxygen demand. This is regarded as a global threat to aquatic ecosystems due to its influence on surrounding waters as well as groundwater. The threat of aquaculture effluent is not confined to the aquatic ecosystems as high levels of phosphorus and nitrogen may become poisonous to plants and change their protein synthesis, enzyme activities, photosynthesis, oxidative stress response, membrane permeability, and respiratory processes. Other forms of water pollution such as the presence of heavy metals as well as pathogenic microbes are issues of concern since they can be transferred through the food chain. Bacillus species have demonstrated great ability in the maintenance of water quality in aquaculture which is simple and cost-effective. This review highlights that Bacillus modulates a wide range of water quality parameters including physical (transparency and total dissolved solids) and chemical (pH, conductivity, chemical oxygen demand, dissolved oxygen, biological oxygen demand, alkalinity, phosphates, nitrogenous species, hardness) water quality parameters, heavy metals, oil spillage as well as maintenance of microbial balance; hence reduction in pathogenic microbes. The efficiency of Bacillus in modulating water quality is greatly dependent on factors such as mode of application, dissolved oxygen, pH, temperature, source of nutrients, strain type, and metal ions. This review further highlights aquaculture activities that lead to pollution and the possible mechanisms used by Bacillus for improving water quality. It is recommended that a range of optimum conditions be established to increase the efficiency of Bacillus in modulating water quality. A better understanding of Bacillus to the genetic level and the development of new genetic tools is also recommended since the ability of microorganisms to modulate water quality is related to their genetic make-up.","author":[{"dropping-particle":"","family":"Hlordzi","given":"Vivian","non-dropping-particle":"","parse-names":false,"suffix":""},{"dropping-particle":"","family":"Kuebutornye","given":"Felix K.A.","non-dropping-particle":"","parse-names":false,"suffix":""},{"dropping-particle":"","family":"Afriyie","given":"Gyamfua","non-dropping-particle":"","parse-names":false,"suffix":""},{"dropping-particle":"","family":"Abarike","given":"Emmanuel Delwin","non-dropping-particle":"","parse-names":false,"suffix":""},{"dropping-particle":"","family":"Lu","given":"Yishan","non-dropping-particle":"","parse-names":false,"suffix":""},{"dropping-particle":"","family":"Chi","given":"Shuyan","non-dropping-particle":"","parse-names":false,"suffix":""},{"dropping-particle":"","family":"Anokyewaa","given":"Melody A.","non-dropping-particle":"","parse-names":false,"suffix":""}],"container-title":"Aquaculture Reports","id":"ITEM-3","issued":{"date-parts":[["2020","11","1"]]},"page":"100503","publisher":"Elsevier B.V.","title":"The use of Bacillus species in maintenance of water quality in aquaculture: A review","type":"article","volume":"18"},"uris":["http://www.mendeley.com/documents/?uuid=b9a7d8a8-c097-3a51-bd73-4e52d72fee3c","http://www.mendeley.com/documents/?uuid=b4bd453c-aa4b-4775-87c8-f1ba0a46673e"]}],"mendeley":{"formattedCitation":"(Ayisi et al., 2017; Buruiană et al., 2014; Hlordzi et al., 2020)","plainTextFormattedCitation":"(Ayisi et al., 2017; Buruiană et al., 2014; Hlordzi et al., 2020)","previouslyFormattedCitation":"(Ayisi et al., 2017; Buruiană et al., 2014; Hlordzi et al., 2020)"},"properties":{"noteIndex":0},"schema":"https://github.com/citation-style-language/schema/raw/master/csl-citation.json"}</w:instrText>
      </w:r>
      <w:r w:rsidR="00AB2B9E" w:rsidRPr="00F97E69">
        <w:rPr>
          <w:rFonts w:eastAsia="BatangChe"/>
          <w:color w:val="000000"/>
        </w:rPr>
        <w:fldChar w:fldCharType="separate"/>
      </w:r>
      <w:r w:rsidR="00AB2B9E" w:rsidRPr="008C688F">
        <w:rPr>
          <w:rFonts w:eastAsia="BatangChe"/>
          <w:noProof/>
          <w:color w:val="000000"/>
        </w:rPr>
        <w:t>(Ayisi et al., 2017; Buruiană et al., 2014; Hlordzi et al., 2020)</w:t>
      </w:r>
      <w:r w:rsidR="00AB2B9E" w:rsidRPr="00F97E69">
        <w:rPr>
          <w:rFonts w:eastAsia="BatangChe"/>
          <w:color w:val="000000"/>
        </w:rPr>
        <w:fldChar w:fldCharType="end"/>
      </w:r>
      <w:r w:rsidR="00AB2B9E" w:rsidRPr="00F97E69">
        <w:rPr>
          <w:rFonts w:eastAsia="BatangChe"/>
          <w:color w:val="000000"/>
        </w:rPr>
        <w:t>.</w:t>
      </w:r>
      <w:r w:rsidR="00AF3F95">
        <w:rPr>
          <w:rFonts w:eastAsia="BatangChe"/>
          <w:color w:val="000000"/>
        </w:rPr>
        <w:t xml:space="preserve"> </w:t>
      </w:r>
    </w:p>
    <w:p w14:paraId="518CF860" w14:textId="1B3E64A4" w:rsidR="00FB2218" w:rsidRDefault="00AF3F95" w:rsidP="00F97E69">
      <w:pPr>
        <w:shd w:val="clear" w:color="auto" w:fill="FFFFFF"/>
        <w:spacing w:line="480" w:lineRule="auto"/>
        <w:ind w:firstLineChars="100" w:firstLine="240"/>
        <w:jc w:val="both"/>
        <w:textAlignment w:val="baseline"/>
        <w:rPr>
          <w:rFonts w:eastAsia="BatangChe"/>
          <w:color w:val="000000"/>
        </w:rPr>
      </w:pPr>
      <w:r>
        <w:rPr>
          <w:rFonts w:eastAsia="BatangChe"/>
          <w:color w:val="000000"/>
        </w:rPr>
        <w:t xml:space="preserve"> </w:t>
      </w:r>
      <w:r w:rsidR="00131D67" w:rsidRPr="00F97E69">
        <w:rPr>
          <w:rFonts w:eastAsia="BatangChe"/>
          <w:color w:val="000000"/>
        </w:rPr>
        <w:t xml:space="preserve">Probiotic bacteria have already been widely applied in aquaculture practices </w:t>
      </w:r>
      <w:r w:rsidR="00131D67" w:rsidRPr="00F97E69">
        <w:rPr>
          <w:rFonts w:eastAsia="BatangChe"/>
          <w:color w:val="000000"/>
        </w:rPr>
        <w:fldChar w:fldCharType="begin" w:fldLock="1"/>
      </w:r>
      <w:r w:rsidR="00131D67">
        <w:rPr>
          <w:rFonts w:eastAsia="BatangChe"/>
          <w:color w:val="000000"/>
        </w:rPr>
        <w:instrText>ADDIN CSL_CITATION {"citationItems":[{"id":"ITEM-1","itemData":{"DOI":"10.1016/J.FSI.2019.02.010","ISSN":"10959947","PMID":"30779995","abstract":"Probiotics use in aquaculture has gained attention as microbial candidates to maintain the health and the well-being of many aquaculture animals. Among the many microbial candidates, probiotic Bacillus has sporulation capacity that makes them survive harsh environmental conditions, are non-pathogenic and non-toxic when fed to fish, and can produce antimicrobial substances making them more suitable candidates compared to other probiotics. In this review, we discussed the necessity of using the probiotic Bacillus in sustainable aquaculture as a good alternative to improve feed utilization, stress response, immune response and disease resistance, maintenance of tissue integrity, and as well improvement of water quality for sustainable aquaculture. Therefore the findings of current researches about the effects of Bacillus application to improve the culture of aquatic animals for future research and development of Bacillus application in aquaculture have been summarised.","author":[{"dropping-particle":"","family":"Kuebutornye","given":"Felix K.A.","non-dropping-particle":"","parse-names":false,"suffix":""},{"dropping-particle":"","family":"Abarike","given":"Emmanuel Delwin","non-dropping-particle":"","parse-names":false,"suffix":""},{"dropping-particle":"","family":"Lu","given":"Yishan","non-dropping-particle":"","parse-names":false,"suffix":""}],"container-title":"Fish and Shellfish Immunology","id":"ITEM-1","issued":{"date-parts":[["2019","4","1"]]},"page":"820-828","publisher":"Academic Press","title":"A review on the application of Bacillus as probiotics in aquaculture","type":"article-journal","volume":"87"},"uris":["http://www.mendeley.com/documents/?uuid=416f1ccc-cfa4-3cef-ad72-46ba7a2bb28b","http://www.mendeley.com/documents/?uuid=e7da3476-46ed-48c1-9aef-07b0c778a823"]}],"mendeley":{"formattedCitation":"(Kuebutornye et al., 2019)","plainTextFormattedCitation":"(Kuebutornye et al., 2019)","previouslyFormattedCitation":"(Kuebutornye et al., 2019)"},"properties":{"noteIndex":0},"schema":"https://github.com/citation-style-language/schema/raw/master/csl-citation.json"}</w:instrText>
      </w:r>
      <w:r w:rsidR="00131D67" w:rsidRPr="00F97E69">
        <w:rPr>
          <w:rFonts w:eastAsia="BatangChe"/>
          <w:color w:val="000000"/>
        </w:rPr>
        <w:fldChar w:fldCharType="separate"/>
      </w:r>
      <w:r w:rsidR="00131D67" w:rsidRPr="008C688F">
        <w:rPr>
          <w:rFonts w:eastAsia="BatangChe"/>
          <w:noProof/>
          <w:color w:val="000000"/>
        </w:rPr>
        <w:t>(Kuebutornye et al., 2019)</w:t>
      </w:r>
      <w:r w:rsidR="00131D67" w:rsidRPr="00F97E69">
        <w:rPr>
          <w:rFonts w:eastAsia="BatangChe"/>
          <w:color w:val="000000"/>
        </w:rPr>
        <w:fldChar w:fldCharType="end"/>
      </w:r>
      <w:r w:rsidR="00131D67" w:rsidRPr="00F97E69">
        <w:rPr>
          <w:rFonts w:eastAsia="BatangChe"/>
          <w:color w:val="000000"/>
        </w:rPr>
        <w:t xml:space="preserve">. Beneficial probiotics application in </w:t>
      </w:r>
      <w:r w:rsidR="001077E0">
        <w:rPr>
          <w:rFonts w:eastAsia="BatangChe"/>
          <w:color w:val="000000"/>
        </w:rPr>
        <w:t xml:space="preserve">the medium for </w:t>
      </w:r>
      <w:r w:rsidR="00131D67" w:rsidRPr="00F97E69">
        <w:rPr>
          <w:rFonts w:eastAsia="BatangChe"/>
          <w:color w:val="000000"/>
        </w:rPr>
        <w:t xml:space="preserve">larvae rearing </w:t>
      </w:r>
      <w:r w:rsidR="00203693">
        <w:rPr>
          <w:rFonts w:eastAsia="BatangChe"/>
          <w:color w:val="000000"/>
        </w:rPr>
        <w:t xml:space="preserve">are </w:t>
      </w:r>
      <w:r w:rsidR="006E7583">
        <w:rPr>
          <w:rFonts w:eastAsia="BatangChe"/>
          <w:color w:val="000000"/>
        </w:rPr>
        <w:t>hoped</w:t>
      </w:r>
      <w:r w:rsidR="00131D67" w:rsidRPr="00F97E69">
        <w:rPr>
          <w:rFonts w:eastAsia="BatangChe"/>
          <w:color w:val="000000"/>
        </w:rPr>
        <w:t xml:space="preserve"> to reduce the </w:t>
      </w:r>
      <w:r w:rsidR="00656443">
        <w:rPr>
          <w:rFonts w:eastAsia="BatangChe"/>
          <w:color w:val="000000"/>
        </w:rPr>
        <w:t>d</w:t>
      </w:r>
      <w:r w:rsidR="00131D67" w:rsidRPr="00F97E69">
        <w:rPr>
          <w:rFonts w:eastAsia="BatangChe"/>
          <w:color w:val="000000"/>
        </w:rPr>
        <w:t xml:space="preserve">eveloping various diseases, including Vibriosis caused by </w:t>
      </w:r>
      <w:r w:rsidR="00131D67" w:rsidRPr="00F97E69">
        <w:rPr>
          <w:rFonts w:eastAsia="BatangChe"/>
          <w:i/>
          <w:iCs/>
          <w:color w:val="000000"/>
        </w:rPr>
        <w:t xml:space="preserve">Vibrio </w:t>
      </w:r>
      <w:r w:rsidR="00131D67" w:rsidRPr="00F97E69">
        <w:rPr>
          <w:rFonts w:eastAsia="BatangChe"/>
          <w:color w:val="000000"/>
        </w:rPr>
        <w:t>spp. infection and to optimize the larvae growth to the crablet stage.</w:t>
      </w:r>
      <w:r w:rsidR="00131D67">
        <w:rPr>
          <w:rFonts w:eastAsia="BatangChe"/>
          <w:color w:val="000000"/>
        </w:rPr>
        <w:t xml:space="preserve"> </w:t>
      </w:r>
      <w:r w:rsidR="00131D67" w:rsidRPr="00F97E69">
        <w:rPr>
          <w:rFonts w:eastAsia="BatangChe"/>
          <w:i/>
          <w:iCs/>
          <w:color w:val="000000"/>
        </w:rPr>
        <w:t>Bacillus subtilis</w:t>
      </w:r>
      <w:r w:rsidR="00131D67" w:rsidRPr="00F97E69">
        <w:rPr>
          <w:rFonts w:eastAsia="BatangChe"/>
          <w:color w:val="000000"/>
        </w:rPr>
        <w:t xml:space="preserve">, a beneficial bacterium, has been applied in shrimp and fish aquaculture, improving water quality </w:t>
      </w:r>
      <w:r w:rsidR="00131D67" w:rsidRPr="00F97E69">
        <w:rPr>
          <w:rFonts w:eastAsia="BatangChe"/>
          <w:color w:val="000000"/>
        </w:rPr>
        <w:fldChar w:fldCharType="begin" w:fldLock="1"/>
      </w:r>
      <w:r w:rsidR="00131D67">
        <w:rPr>
          <w:rFonts w:eastAsia="BatangChe"/>
          <w:color w:val="000000"/>
        </w:rPr>
        <w:instrText>ADDIN CSL_CITATION {"citationItems":[{"id":"ITEM-1","itemData":{"DOI":"10.4172/1948-5948.1000169","abstract":"In shrimp/fish aquaculture, feed represents the most expensive production cost. The quantity and quality of diets are primary factors influencing shrimp/fish growth, health status, disease prevention, pound contamination and expenses. Utilization of probiotic bacteria has emerged as a solution with enormous applications in the aquaculture feeding industry. Bacillus species principally B. subtilis are one of the most investigated bacteria for animal probiotic development due to: a) versatility of growth nutrients utilization, b) high level of enzymes production, c) secretion of antimicrobial compounds, d) spore producers, e) develops in aerobic and anaerobic conditions, and f) B. subtilis is Generally Recognized As Safe (GRAS) by the Food and Drug Administration (FDA). Functional feeds development with alternative-economic nutrient vegetable sources of proteins, carbohydrates, lipids and Bacillus subtilis probiotic strains, must be considered in shrimp/fish aquaculture production systems; as an option to eliminate animal feed ingredients, improves digestion-assimilation, reduce water pollution and diseases, and to increase yields and profits.","author":[{"dropping-particle":"","family":"Olmos","given":"Jorge","non-dropping-particle":"","parse-names":false,"suffix":""}],"container-title":"Journal of Microbial &amp; Biochemical Technology","id":"ITEM-1","issue":"07","issued":{"date-parts":[["2014"]]},"publisher":"OMICS Publishing Group","title":"Bacillus subtilis A Potential Probiotic Bacterium to Formulate Functional Feeds for Aquaculture","type":"article-journal","volume":"06"},"uris":["http://www.mendeley.com/documents/?uuid=48a71835-f94e-33d9-8151-3445e16600af","http://www.mendeley.com/documents/?uuid=dd89df97-dacb-45df-91a6-7e3aa0b861d4"]},{"id":"ITEM-2","itemData":{"DOI":"10.1016/j.aqrep.2020.100503","ISSN":"23525134","abstract":"Aquaculture effluent is often associated with increased organic carbon, suspended solids, phosphates, nitrogenous species (nitrates, nitrites, and ammonia), chemical oxygen demand and biological oxygen demand. This is regarded as a global threat to aquatic ecosystems due to its influence on surrounding waters as well as groundwater. The threat of aquaculture effluent is not confined to the aquatic ecosystems as high levels of phosphorus and nitrogen may become poisonous to plants and change their protein synthesis, enzyme activities, photosynthesis, oxidative stress response, membrane permeability, and respiratory processes. Other forms of water pollution such as the presence of heavy metals as well as pathogenic microbes are issues of concern since they can be transferred through the food chain. Bacillus species have demonstrated great ability in the maintenance of water quality in aquaculture which is simple and cost-effective. This review highlights that Bacillus modulates a wide range of water quality parameters including physical (transparency and total dissolved solids) and chemical (pH, conductivity, chemical oxygen demand, dissolved oxygen, biological oxygen demand, alkalinity, phosphates, nitrogenous species, hardness) water quality parameters, heavy metals, oil spillage as well as maintenance of microbial balance; hence reduction in pathogenic microbes. The efficiency of Bacillus in modulating water quality is greatly dependent on factors such as mode of application, dissolved oxygen, pH, temperature, source of nutrients, strain type, and metal ions. This review further highlights aquaculture activities that lead to pollution and the possible mechanisms used by Bacillus for improving water quality. It is recommended that a range of optimum conditions be established to increase the efficiency of Bacillus in modulating water quality. A better understanding of Bacillus to the genetic level and the development of new genetic tools is also recommended since the ability of microorganisms to modulate water quality is related to their genetic make-up.","author":[{"dropping-particle":"","family":"Hlordzi","given":"Vivian","non-dropping-particle":"","parse-names":false,"suffix":""},{"dropping-particle":"","family":"Kuebutornye","given":"Felix K.A.","non-dropping-particle":"","parse-names":false,"suffix":""},{"dropping-particle":"","family":"Afriyie","given":"Gyamfua","non-dropping-particle":"","parse-names":false,"suffix":""},{"dropping-particle":"","family":"Abarike","given":"Emmanuel Delwin","non-dropping-particle":"","parse-names":false,"suffix":""},{"dropping-particle":"","family":"Lu","given":"Yishan","non-dropping-particle":"","parse-names":false,"suffix":""},{"dropping-particle":"","family":"Chi","given":"Shuyan","non-dropping-particle":"","parse-names":false,"suffix":""},{"dropping-particle":"","family":"Anokyewaa","given":"Melody A.","non-dropping-particle":"","parse-names":false,"suffix":""}],"container-title":"Aquaculture Reports","id":"ITEM-2","issued":{"date-parts":[["2020","11","1"]]},"page":"100503","publisher":"Elsevier B.V.","title":"The use of Bacillus species in maintenance of water quality in aquaculture: A review","type":"article","volume":"18"},"uris":["http://www.mendeley.com/documents/?uuid=b4bd453c-aa4b-4775-87c8-f1ba0a46673e","http://www.mendeley.com/documents/?uuid=b9a7d8a8-c097-3a51-bd73-4e52d72fee3c"]}],"mendeley":{"formattedCitation":"(Hlordzi et al., 2020; Olmos, 2014)","plainTextFormattedCitation":"(Hlordzi et al., 2020; Olmos, 2014)","previouslyFormattedCitation":"(Hlordzi et al., 2020; Olmos, 2014)"},"properties":{"noteIndex":0},"schema":"https://github.com/citation-style-language/schema/raw/master/csl-citation.json"}</w:instrText>
      </w:r>
      <w:r w:rsidR="00131D67" w:rsidRPr="00F97E69">
        <w:rPr>
          <w:rFonts w:eastAsia="BatangChe"/>
          <w:color w:val="000000"/>
        </w:rPr>
        <w:fldChar w:fldCharType="separate"/>
      </w:r>
      <w:r w:rsidR="00131D67" w:rsidRPr="008C688F">
        <w:rPr>
          <w:rFonts w:eastAsia="BatangChe"/>
          <w:noProof/>
          <w:color w:val="000000"/>
        </w:rPr>
        <w:t>(Hlordzi et al., 2020; Olmos, 2014)</w:t>
      </w:r>
      <w:r w:rsidR="00131D67" w:rsidRPr="00F97E69">
        <w:rPr>
          <w:rFonts w:eastAsia="BatangChe"/>
          <w:color w:val="000000"/>
        </w:rPr>
        <w:fldChar w:fldCharType="end"/>
      </w:r>
      <w:r w:rsidR="00C428D2">
        <w:rPr>
          <w:rFonts w:eastAsia="BatangChe"/>
          <w:color w:val="000000"/>
        </w:rPr>
        <w:t xml:space="preserve">. </w:t>
      </w:r>
      <w:r w:rsidR="000B0F19" w:rsidRPr="00F97E69">
        <w:rPr>
          <w:rFonts w:eastAsia="BatangChe"/>
          <w:color w:val="000000"/>
        </w:rPr>
        <w:t xml:space="preserve">Earlier researchers reported that </w:t>
      </w:r>
      <w:r w:rsidR="000B0F19" w:rsidRPr="00F97E69">
        <w:rPr>
          <w:rFonts w:eastAsia="BatangChe"/>
          <w:i/>
          <w:iCs/>
          <w:color w:val="000000"/>
        </w:rPr>
        <w:t>B. subtilis</w:t>
      </w:r>
      <w:r w:rsidR="000B0F19" w:rsidRPr="00F97E69">
        <w:rPr>
          <w:rFonts w:eastAsia="BatangChe"/>
          <w:color w:val="000000"/>
        </w:rPr>
        <w:t xml:space="preserve"> could improve disease resistance, minimizing larval mortality caused by </w:t>
      </w:r>
      <w:r w:rsidR="000B0F19" w:rsidRPr="00F97E69">
        <w:rPr>
          <w:rFonts w:eastAsia="BatangChe"/>
          <w:i/>
          <w:iCs/>
          <w:color w:val="000000"/>
        </w:rPr>
        <w:t>V. harveyi</w:t>
      </w:r>
      <w:r w:rsidR="000B0F19" w:rsidRPr="00F97E69">
        <w:rPr>
          <w:rFonts w:eastAsia="BatangChe"/>
          <w:color w:val="000000"/>
        </w:rPr>
        <w:t xml:space="preserve"> infection </w:t>
      </w:r>
      <w:r w:rsidR="000B0F19" w:rsidRPr="00F97E69">
        <w:rPr>
          <w:rStyle w:val="FootnoteReference"/>
          <w:rFonts w:eastAsia="BatangChe"/>
          <w:color w:val="000000"/>
        </w:rPr>
        <w:fldChar w:fldCharType="begin" w:fldLock="1"/>
      </w:r>
      <w:r w:rsidR="000B0F19">
        <w:rPr>
          <w:rFonts w:eastAsia="BatangChe"/>
          <w:color w:val="000000"/>
        </w:rPr>
        <w:instrText>ADDIN CSL_CITATION {"citationItems":[{"id":"ITEM-1","itemData":{"DOI":"10.1016/j.fsi.2012.05.027","ISSN":"10959947","PMID":"22659618","abstract":"We studied the effect of two probiotic Bacillus subtilis strains on the growth performance, digestive enzyme activity, immune gene expression and disease resistance of juvenile white shrimp (Litopenaeus vannamei). A mixture of two probiotic strains, L10 and G1 in equal proportions, was administered at two different doses 105 (BM5) and 108 (BM8) CFU g-1 feed to shrimp for eight weeks. In comparison to untreated control group, final weight, weight gain and digestive enzyme activity were significantly greater in shrimp fed BM5 and BM8 diets. Significant differences for specific growth rate (SGR) and survival were recorded in shrimp fed BM8 diet as compared with the control; however, no significant differences were recorded for food conversion ratio (FCR) among all the experimental groups. Eight weeks after the start of the feeding period, shrimp were challenged with Vibrio harveyi. Statistical analysis revealed significant differences in shrimp survival between probiotic and control groups. Cumulative mortality of the control group was 63.3%, whereas cumulative mortality of the shrimp that had been given probiotics was 20.0% with BM8 and 33.3% with BM5. Subsequently, real-time PCR was employed to determine the mRNA levels of prophenoloxidase (proPO), peroxinectin (PE), lipopolysaccharide- and β-1,3-glucan-binding protein (LGBP) and serine protein (SP). The expression of all immune-related genes studied was significantly up-regulated (P &lt; 0.05) in the shrimp fed BM5 and BM8 diets compared to the control group. These findings demonstrate that administration of B. subtilis strains, L10 and G1, can improve growth performance and disease resistance through an enhanced immune response in shrimp. © 2012 Elsevier Ltd.","author":[{"dropping-particle":"","family":"Zokaeifar","given":"Hadi","non-dropping-particle":"","parse-names":false,"suffix":""},{"dropping-particle":"","family":"Balcázar","given":"José Luis","non-dropping-particle":"","parse-names":false,"suffix":""},{"dropping-particle":"","family":"Saad","given":"Che Roos","non-dropping-particle":"","parse-names":false,"suffix":""},{"dropping-particle":"","family":"Kamarudin","given":"Mohd Salleh","non-dropping-particle":"","parse-names":false,"suffix":""},{"dropping-particle":"","family":"Sijam","given":"Kamaruzaman","non-dropping-particle":"","parse-names":false,"suffix":""},{"dropping-particle":"","family":"Arshad","given":"Aziz","non-dropping-particle":"","parse-names":false,"suffix":""},{"dropping-particle":"","family":"Nejat","given":"Naghmeh","non-dropping-particle":"","parse-names":false,"suffix":""}],"container-title":"Fish and Shellfish Immunology","id":"ITEM-1","issue":"4","issued":{"date-parts":[["2012"]]},"page":"683-689","publisher":"Academic Press","title":"Effects of Bacillus subtilis on the growth performance, digestive enzymes, immune gene expression and disease resistance of white shrimp, Litopenaeus vannamei","type":"article-journal","volume":"33"},"uris":["http://www.mendeley.com/documents/?uuid=f194af84-14e9-3da3-af9e-bf71840368d3","http://www.mendeley.com/documents/?uuid=612feb88-382f-4755-99b6-cd3c3ed56f8e"]}],"mendeley":{"formattedCitation":"(Zokaeifar et al., 2012)","plainTextFormattedCitation":"(Zokaeifar et al., 2012)","previouslyFormattedCitation":"(Zokaeifar et al., 2012)"},"properties":{"noteIndex":0},"schema":"https://github.com/citation-style-language/schema/raw/master/csl-citation.json"}</w:instrText>
      </w:r>
      <w:r w:rsidR="000B0F19" w:rsidRPr="00F97E69">
        <w:rPr>
          <w:rStyle w:val="FootnoteReference"/>
          <w:rFonts w:eastAsia="BatangChe"/>
          <w:color w:val="000000"/>
        </w:rPr>
        <w:fldChar w:fldCharType="separate"/>
      </w:r>
      <w:r w:rsidR="000B0F19" w:rsidRPr="008C688F">
        <w:rPr>
          <w:rFonts w:eastAsia="BatangChe"/>
          <w:noProof/>
          <w:color w:val="000000"/>
        </w:rPr>
        <w:t>(Zokaeifar et al., 2012)</w:t>
      </w:r>
      <w:r w:rsidR="000B0F19" w:rsidRPr="00F97E69">
        <w:rPr>
          <w:rStyle w:val="FootnoteReference"/>
          <w:rFonts w:eastAsia="BatangChe"/>
          <w:color w:val="000000"/>
        </w:rPr>
        <w:fldChar w:fldCharType="end"/>
      </w:r>
      <w:r w:rsidR="000B0F19" w:rsidRPr="00F97E69">
        <w:rPr>
          <w:rFonts w:eastAsia="BatangChe"/>
          <w:color w:val="000000"/>
        </w:rPr>
        <w:t xml:space="preserve">. Thus, applying probiotics containing </w:t>
      </w:r>
      <w:r w:rsidR="000B0F19" w:rsidRPr="00F97E69">
        <w:rPr>
          <w:rFonts w:eastAsia="BatangChe"/>
          <w:i/>
          <w:iCs/>
          <w:color w:val="000000"/>
        </w:rPr>
        <w:t>B. subtilis</w:t>
      </w:r>
      <w:r w:rsidR="000B0F19" w:rsidRPr="00F97E69">
        <w:rPr>
          <w:rFonts w:eastAsia="BatangChe"/>
          <w:color w:val="000000"/>
        </w:rPr>
        <w:t xml:space="preserve"> bacteria is essential to eliminate </w:t>
      </w:r>
      <w:r w:rsidR="000B0F19" w:rsidRPr="00F97E69">
        <w:rPr>
          <w:rFonts w:eastAsia="BatangChe"/>
          <w:i/>
          <w:iCs/>
          <w:color w:val="000000"/>
        </w:rPr>
        <w:t>V. harveyi</w:t>
      </w:r>
      <w:r w:rsidR="000B0F19" w:rsidRPr="00F97E69">
        <w:rPr>
          <w:rFonts w:eastAsia="BatangChe"/>
          <w:color w:val="000000"/>
        </w:rPr>
        <w:t xml:space="preserve"> infection and support the successful rearing of larvae to develop into the crablet stage.</w:t>
      </w:r>
      <w:r w:rsidR="00F97E69" w:rsidRPr="00F97E69">
        <w:rPr>
          <w:rFonts w:eastAsia="BatangChe"/>
          <w:color w:val="000000"/>
        </w:rPr>
        <w:t xml:space="preserve"> </w:t>
      </w:r>
    </w:p>
    <w:p w14:paraId="681CA6F2" w14:textId="1DED33DA" w:rsidR="00F97E69" w:rsidRDefault="00F97E69" w:rsidP="00F97E69">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lastRenderedPageBreak/>
        <w:t xml:space="preserve">The ideal dose of </w:t>
      </w:r>
      <w:r w:rsidRPr="00F97E69">
        <w:rPr>
          <w:rFonts w:eastAsia="BatangChe"/>
          <w:i/>
          <w:iCs/>
          <w:color w:val="000000"/>
        </w:rPr>
        <w:t>B. subtilis</w:t>
      </w:r>
      <w:r w:rsidRPr="00F97E69">
        <w:rPr>
          <w:rFonts w:eastAsia="BatangChe"/>
          <w:color w:val="000000"/>
        </w:rPr>
        <w:t xml:space="preserve"> as probiotics </w:t>
      </w:r>
      <w:r w:rsidR="00D94CC2">
        <w:rPr>
          <w:rFonts w:eastAsia="BatangChe"/>
          <w:color w:val="000000"/>
        </w:rPr>
        <w:t>directed applied</w:t>
      </w:r>
      <w:r w:rsidR="00861931">
        <w:rPr>
          <w:rFonts w:eastAsia="BatangChe"/>
          <w:color w:val="000000"/>
        </w:rPr>
        <w:t xml:space="preserve"> to the water as </w:t>
      </w:r>
      <w:r w:rsidR="009C6EB9">
        <w:rPr>
          <w:rFonts w:eastAsia="BatangChe"/>
          <w:color w:val="000000"/>
        </w:rPr>
        <w:t xml:space="preserve">the </w:t>
      </w:r>
      <w:r w:rsidR="00861931">
        <w:rPr>
          <w:rFonts w:eastAsia="BatangChe"/>
          <w:color w:val="000000"/>
        </w:rPr>
        <w:t xml:space="preserve">medium </w:t>
      </w:r>
      <w:r w:rsidRPr="00F97E69">
        <w:rPr>
          <w:rFonts w:eastAsia="BatangChe"/>
          <w:color w:val="000000"/>
        </w:rPr>
        <w:t xml:space="preserve">for the mud crab </w:t>
      </w:r>
      <w:r w:rsidRPr="00F97E69">
        <w:rPr>
          <w:rFonts w:eastAsia="BatangChe"/>
          <w:i/>
          <w:iCs/>
          <w:color w:val="000000"/>
        </w:rPr>
        <w:t>Scylla</w:t>
      </w:r>
      <w:r w:rsidRPr="00F97E69">
        <w:rPr>
          <w:rFonts w:eastAsia="BatangChe"/>
          <w:color w:val="000000"/>
        </w:rPr>
        <w:t xml:space="preserve"> spp. larval </w:t>
      </w:r>
      <w:r w:rsidR="00861931">
        <w:rPr>
          <w:rFonts w:eastAsia="BatangChe"/>
          <w:color w:val="000000"/>
        </w:rPr>
        <w:t xml:space="preserve">rearing </w:t>
      </w:r>
      <w:r w:rsidRPr="00F97E69">
        <w:rPr>
          <w:rFonts w:eastAsia="BatangChe"/>
          <w:color w:val="000000"/>
        </w:rPr>
        <w:t xml:space="preserve">in the hatchery, </w:t>
      </w:r>
      <w:r w:rsidR="00A1661D">
        <w:rPr>
          <w:rFonts w:eastAsia="BatangChe"/>
          <w:color w:val="000000"/>
        </w:rPr>
        <w:t xml:space="preserve">also </w:t>
      </w:r>
      <w:r w:rsidR="00755FDF">
        <w:rPr>
          <w:rFonts w:eastAsia="BatangChe"/>
          <w:color w:val="000000"/>
        </w:rPr>
        <w:t xml:space="preserve">microbiota </w:t>
      </w:r>
      <w:r w:rsidR="006E6A2C">
        <w:rPr>
          <w:rFonts w:eastAsia="BatangChe"/>
          <w:color w:val="000000"/>
        </w:rPr>
        <w:t xml:space="preserve">abundance in water media </w:t>
      </w:r>
      <w:r w:rsidR="00BB320F">
        <w:rPr>
          <w:rFonts w:eastAsia="BatangChe"/>
          <w:color w:val="000000"/>
        </w:rPr>
        <w:t xml:space="preserve">for </w:t>
      </w:r>
      <w:r w:rsidR="006E6A2C">
        <w:rPr>
          <w:rFonts w:eastAsia="BatangChe"/>
          <w:color w:val="000000"/>
        </w:rPr>
        <w:t>larva rearing</w:t>
      </w:r>
      <w:r w:rsidR="00A1661D">
        <w:rPr>
          <w:rFonts w:eastAsia="BatangChe"/>
          <w:color w:val="000000"/>
        </w:rPr>
        <w:t xml:space="preserve"> </w:t>
      </w:r>
      <w:r w:rsidR="00BB320F">
        <w:rPr>
          <w:rFonts w:eastAsia="BatangChe"/>
          <w:color w:val="000000"/>
        </w:rPr>
        <w:t xml:space="preserve">after added </w:t>
      </w:r>
      <w:r w:rsidR="00CF25F2">
        <w:rPr>
          <w:rFonts w:eastAsia="BatangChe"/>
          <w:color w:val="000000"/>
        </w:rPr>
        <w:t xml:space="preserve">erythromycin and probiotics, </w:t>
      </w:r>
      <w:r w:rsidR="00CF25F2" w:rsidRPr="00EC7F37">
        <w:rPr>
          <w:rFonts w:eastAsia="BatangChe"/>
          <w:i/>
          <w:iCs/>
          <w:color w:val="000000"/>
        </w:rPr>
        <w:t>B. subtilis</w:t>
      </w:r>
      <w:r w:rsidR="00CF25F2">
        <w:rPr>
          <w:rFonts w:eastAsia="BatangChe"/>
          <w:color w:val="000000"/>
        </w:rPr>
        <w:t xml:space="preserve"> </w:t>
      </w:r>
      <w:r w:rsidR="00EC7F37">
        <w:rPr>
          <w:rFonts w:eastAsia="BatangChe"/>
          <w:color w:val="000000"/>
        </w:rPr>
        <w:t>still not underst</w:t>
      </w:r>
      <w:r w:rsidR="000157CC">
        <w:rPr>
          <w:rFonts w:eastAsia="BatangChe"/>
          <w:color w:val="000000"/>
        </w:rPr>
        <w:t>oo</w:t>
      </w:r>
      <w:r w:rsidR="00EC7F37">
        <w:rPr>
          <w:rFonts w:eastAsia="BatangChe"/>
          <w:color w:val="000000"/>
        </w:rPr>
        <w:t xml:space="preserve">d. </w:t>
      </w:r>
      <w:r w:rsidR="004B5ABB">
        <w:rPr>
          <w:rFonts w:eastAsia="BatangChe"/>
          <w:color w:val="000000"/>
        </w:rPr>
        <w:t>Yang et al</w:t>
      </w:r>
      <w:r w:rsidR="007F31FD">
        <w:rPr>
          <w:rFonts w:eastAsia="BatangChe"/>
          <w:color w:val="000000"/>
        </w:rPr>
        <w:t>.</w:t>
      </w:r>
      <w:r w:rsidR="00F46DB3">
        <w:rPr>
          <w:rFonts w:eastAsia="BatangChe"/>
          <w:color w:val="000000"/>
        </w:rPr>
        <w:t xml:space="preserve"> (2021) reported that </w:t>
      </w:r>
      <w:r w:rsidR="002E787C">
        <w:rPr>
          <w:rFonts w:eastAsia="BatangChe"/>
          <w:color w:val="000000"/>
        </w:rPr>
        <w:t xml:space="preserve">the </w:t>
      </w:r>
      <w:r w:rsidR="00F46DB3">
        <w:rPr>
          <w:rFonts w:eastAsia="BatangChe"/>
          <w:color w:val="000000"/>
        </w:rPr>
        <w:t xml:space="preserve">addition </w:t>
      </w:r>
      <w:r w:rsidR="002E787C">
        <w:rPr>
          <w:rFonts w:eastAsia="BatangChe"/>
          <w:color w:val="000000"/>
        </w:rPr>
        <w:t xml:space="preserve">of </w:t>
      </w:r>
      <w:r w:rsidR="00F46DB3">
        <w:rPr>
          <w:rFonts w:eastAsia="BatangChe"/>
          <w:color w:val="000000"/>
        </w:rPr>
        <w:t>antibiotic</w:t>
      </w:r>
      <w:r w:rsidR="00726821">
        <w:rPr>
          <w:rFonts w:eastAsia="BatangChe"/>
          <w:color w:val="000000"/>
        </w:rPr>
        <w:t>s</w:t>
      </w:r>
      <w:r w:rsidR="007F31FD">
        <w:rPr>
          <w:rFonts w:eastAsia="BatangChe"/>
          <w:color w:val="000000"/>
        </w:rPr>
        <w:t xml:space="preserve"> will reduce microbiota diversity. </w:t>
      </w:r>
      <w:r w:rsidR="00331614">
        <w:rPr>
          <w:rFonts w:eastAsia="BatangChe"/>
          <w:color w:val="000000"/>
        </w:rPr>
        <w:t>Therefore, the</w:t>
      </w:r>
      <w:r w:rsidRPr="00F97E69">
        <w:rPr>
          <w:rFonts w:eastAsia="BatangChe"/>
          <w:color w:val="000000"/>
        </w:rPr>
        <w:t xml:space="preserve"> study aims to </w:t>
      </w:r>
      <w:r w:rsidR="00696115">
        <w:rPr>
          <w:rFonts w:eastAsia="BatangChe"/>
          <w:color w:val="000000"/>
        </w:rPr>
        <w:t>obtain</w:t>
      </w:r>
      <w:r w:rsidR="00F766C6">
        <w:rPr>
          <w:rFonts w:eastAsia="BatangChe"/>
          <w:color w:val="000000"/>
        </w:rPr>
        <w:t xml:space="preserve"> suitable</w:t>
      </w:r>
      <w:r w:rsidRPr="00F97E69">
        <w:rPr>
          <w:rFonts w:eastAsia="BatangChe"/>
          <w:color w:val="000000"/>
        </w:rPr>
        <w:t xml:space="preserve"> dosages of probiotics </w:t>
      </w:r>
      <w:r w:rsidR="00AB17B4">
        <w:rPr>
          <w:rFonts w:eastAsia="BatangChe"/>
          <w:color w:val="000000"/>
        </w:rPr>
        <w:t xml:space="preserve">containing </w:t>
      </w:r>
      <w:r w:rsidR="00AB17B4" w:rsidRPr="00AB17B4">
        <w:rPr>
          <w:rFonts w:eastAsia="BatangChe"/>
          <w:i/>
          <w:iCs/>
          <w:color w:val="000000"/>
        </w:rPr>
        <w:t>B. subtilis</w:t>
      </w:r>
      <w:r w:rsidR="00AB17B4">
        <w:rPr>
          <w:rFonts w:eastAsia="BatangChe"/>
          <w:color w:val="000000"/>
        </w:rPr>
        <w:t xml:space="preserve"> </w:t>
      </w:r>
      <w:r w:rsidR="00454FC9">
        <w:rPr>
          <w:rFonts w:eastAsia="BatangChe"/>
          <w:color w:val="000000"/>
        </w:rPr>
        <w:t>applied</w:t>
      </w:r>
      <w:r w:rsidR="00424FB6">
        <w:rPr>
          <w:rFonts w:eastAsia="BatangChe"/>
          <w:color w:val="000000"/>
        </w:rPr>
        <w:t xml:space="preserve"> to</w:t>
      </w:r>
      <w:r w:rsidRPr="00F97E69">
        <w:rPr>
          <w:rFonts w:eastAsia="BatangChe"/>
          <w:color w:val="000000"/>
        </w:rPr>
        <w:t xml:space="preserve"> the rearing of the mud crab </w:t>
      </w:r>
      <w:r w:rsidRPr="00F97E69">
        <w:rPr>
          <w:rFonts w:eastAsia="BatangChe"/>
          <w:i/>
          <w:iCs/>
          <w:color w:val="000000"/>
        </w:rPr>
        <w:t>S</w:t>
      </w:r>
      <w:r w:rsidR="00BF7CAF">
        <w:rPr>
          <w:rFonts w:eastAsia="BatangChe"/>
          <w:i/>
          <w:iCs/>
          <w:color w:val="000000"/>
        </w:rPr>
        <w:t>.</w:t>
      </w:r>
      <w:r w:rsidRPr="00F97E69">
        <w:rPr>
          <w:rFonts w:eastAsia="BatangChe"/>
          <w:i/>
          <w:iCs/>
          <w:color w:val="000000"/>
        </w:rPr>
        <w:t xml:space="preserve"> tranquebarica</w:t>
      </w:r>
      <w:r w:rsidRPr="00F97E69">
        <w:rPr>
          <w:rFonts w:eastAsia="BatangChe"/>
          <w:color w:val="000000"/>
        </w:rPr>
        <w:t xml:space="preserve"> larvae</w:t>
      </w:r>
      <w:r w:rsidR="0059717F">
        <w:rPr>
          <w:rFonts w:eastAsia="BatangChe"/>
          <w:color w:val="000000"/>
        </w:rPr>
        <w:t xml:space="preserve">, </w:t>
      </w:r>
      <w:r w:rsidR="000571EB">
        <w:rPr>
          <w:rFonts w:eastAsia="BatangChe"/>
          <w:color w:val="000000"/>
        </w:rPr>
        <w:t xml:space="preserve">as subsequent </w:t>
      </w:r>
      <w:r w:rsidR="003D3E8F">
        <w:rPr>
          <w:rFonts w:eastAsia="BatangChe"/>
          <w:color w:val="000000"/>
        </w:rPr>
        <w:t xml:space="preserve">erythromycin </w:t>
      </w:r>
      <w:r w:rsidR="000D55A5">
        <w:rPr>
          <w:rFonts w:eastAsia="BatangChe"/>
          <w:color w:val="000000"/>
        </w:rPr>
        <w:t>prevention to pathogenic bacteria develop</w:t>
      </w:r>
      <w:r w:rsidR="00BD04FB">
        <w:rPr>
          <w:rFonts w:eastAsia="BatangChe"/>
          <w:color w:val="000000"/>
        </w:rPr>
        <w:t>s</w:t>
      </w:r>
      <w:r w:rsidR="000D55A5">
        <w:rPr>
          <w:rFonts w:eastAsia="BatangChe"/>
          <w:color w:val="000000"/>
        </w:rPr>
        <w:t xml:space="preserve"> in the </w:t>
      </w:r>
      <w:r w:rsidR="0096313D">
        <w:rPr>
          <w:rFonts w:eastAsia="BatangChe"/>
          <w:color w:val="000000"/>
        </w:rPr>
        <w:t>larvae rearing tank, furthermore</w:t>
      </w:r>
      <w:r w:rsidR="00BD04FB">
        <w:rPr>
          <w:rFonts w:eastAsia="BatangChe"/>
          <w:color w:val="000000"/>
        </w:rPr>
        <w:t>,</w:t>
      </w:r>
      <w:r w:rsidR="0096313D">
        <w:rPr>
          <w:rFonts w:eastAsia="BatangChe"/>
          <w:color w:val="000000"/>
        </w:rPr>
        <w:t xml:space="preserve"> </w:t>
      </w:r>
      <w:r w:rsidR="00DD2C41">
        <w:rPr>
          <w:rFonts w:eastAsia="BatangChe"/>
          <w:color w:val="000000"/>
        </w:rPr>
        <w:t xml:space="preserve">impact to the </w:t>
      </w:r>
      <w:r w:rsidR="0059717F">
        <w:rPr>
          <w:rFonts w:eastAsia="BatangChe"/>
          <w:color w:val="000000"/>
        </w:rPr>
        <w:t>enhancing crablet production</w:t>
      </w:r>
      <w:r w:rsidRPr="00F97E69">
        <w:rPr>
          <w:rFonts w:eastAsia="BatangChe"/>
          <w:color w:val="000000"/>
        </w:rPr>
        <w:t xml:space="preserve">. In addition, we also </w:t>
      </w:r>
      <w:r w:rsidR="00A302ED">
        <w:rPr>
          <w:rFonts w:eastAsia="BatangChe"/>
          <w:color w:val="000000"/>
        </w:rPr>
        <w:t>o</w:t>
      </w:r>
      <w:r w:rsidR="009C6EB9">
        <w:rPr>
          <w:rFonts w:eastAsia="BatangChe"/>
          <w:color w:val="000000"/>
        </w:rPr>
        <w:t>bserved</w:t>
      </w:r>
      <w:r w:rsidRPr="00F97E69">
        <w:rPr>
          <w:rFonts w:eastAsia="BatangChe"/>
          <w:color w:val="000000"/>
        </w:rPr>
        <w:t xml:space="preserve"> the </w:t>
      </w:r>
      <w:r w:rsidR="008753A9">
        <w:rPr>
          <w:rFonts w:eastAsia="BatangChe"/>
          <w:color w:val="000000"/>
        </w:rPr>
        <w:t xml:space="preserve">population </w:t>
      </w:r>
      <w:r w:rsidRPr="00F97E69">
        <w:rPr>
          <w:rFonts w:eastAsia="BatangChe"/>
          <w:color w:val="000000"/>
        </w:rPr>
        <w:t xml:space="preserve">of </w:t>
      </w:r>
      <w:r w:rsidR="007C202D" w:rsidRPr="00F97E69">
        <w:rPr>
          <w:rFonts w:eastAsia="BatangChe"/>
          <w:color w:val="000000"/>
        </w:rPr>
        <w:t>microbiotas</w:t>
      </w:r>
      <w:r w:rsidRPr="00F97E69">
        <w:rPr>
          <w:rFonts w:eastAsia="BatangChe"/>
          <w:color w:val="000000"/>
        </w:rPr>
        <w:t xml:space="preserve"> </w:t>
      </w:r>
      <w:r w:rsidR="00DA5097">
        <w:rPr>
          <w:rFonts w:eastAsia="BatangChe"/>
          <w:color w:val="000000"/>
        </w:rPr>
        <w:t xml:space="preserve">including </w:t>
      </w:r>
      <w:r w:rsidR="00DA5097" w:rsidRPr="00081787">
        <w:rPr>
          <w:rFonts w:eastAsia="BatangChe"/>
          <w:i/>
          <w:iCs/>
          <w:color w:val="000000"/>
        </w:rPr>
        <w:t>Vibrio</w:t>
      </w:r>
      <w:r w:rsidR="00DA5097">
        <w:rPr>
          <w:rFonts w:eastAsia="BatangChe"/>
          <w:color w:val="000000"/>
        </w:rPr>
        <w:t xml:space="preserve"> spp. </w:t>
      </w:r>
      <w:r w:rsidRPr="00F97E69">
        <w:rPr>
          <w:rFonts w:eastAsia="BatangChe"/>
          <w:color w:val="000000"/>
        </w:rPr>
        <w:t xml:space="preserve">in the megalopas and the water used for larvae rearing, water quality parameters, larvae development, and crablet production. </w:t>
      </w:r>
    </w:p>
    <w:p w14:paraId="2E3D701A" w14:textId="0163A8F3" w:rsidR="00F97E69" w:rsidRPr="00F97E69" w:rsidRDefault="00F47CBE" w:rsidP="00F47CBE">
      <w:pPr>
        <w:shd w:val="clear" w:color="auto" w:fill="FFFFFF"/>
        <w:spacing w:line="480" w:lineRule="auto"/>
        <w:textAlignment w:val="baseline"/>
        <w:rPr>
          <w:rFonts w:eastAsia="BatangChe"/>
          <w:color w:val="000000"/>
        </w:rPr>
      </w:pPr>
      <w:r>
        <w:rPr>
          <w:b/>
          <w:bCs/>
          <w:color w:val="000000"/>
          <w:shd w:val="clear" w:color="auto" w:fill="FFFFFF"/>
        </w:rPr>
        <w:t xml:space="preserve">2. </w:t>
      </w:r>
      <w:r w:rsidR="00F97E69" w:rsidRPr="00F97E69">
        <w:rPr>
          <w:b/>
          <w:bCs/>
          <w:color w:val="000000"/>
          <w:shd w:val="clear" w:color="auto" w:fill="FFFFFF"/>
        </w:rPr>
        <w:t>Materials and Methods</w:t>
      </w:r>
      <w:r w:rsidR="00F97E69" w:rsidRPr="00F97E69">
        <w:rPr>
          <w:rFonts w:eastAsia="BatangChe"/>
          <w:color w:val="000000"/>
        </w:rPr>
        <w:t xml:space="preserve"> </w:t>
      </w:r>
    </w:p>
    <w:p w14:paraId="0602554A" w14:textId="4AD5FE5B" w:rsidR="00F97E69" w:rsidRPr="00F97E69" w:rsidRDefault="00C7207C" w:rsidP="00F97E69">
      <w:pPr>
        <w:shd w:val="clear" w:color="auto" w:fill="FFFFFF"/>
        <w:spacing w:line="480" w:lineRule="auto"/>
        <w:textAlignment w:val="baseline"/>
        <w:rPr>
          <w:rFonts w:eastAsia="BatangChe"/>
          <w:b/>
          <w:bCs/>
          <w:color w:val="000000"/>
        </w:rPr>
      </w:pPr>
      <w:r>
        <w:rPr>
          <w:rFonts w:eastAsia="BatangChe"/>
          <w:b/>
          <w:bCs/>
          <w:color w:val="000000"/>
        </w:rPr>
        <w:t>Production of</w:t>
      </w:r>
      <w:r w:rsidR="00F97E69" w:rsidRPr="00F97E69">
        <w:rPr>
          <w:rFonts w:eastAsia="BatangChe"/>
          <w:b/>
          <w:bCs/>
          <w:color w:val="000000"/>
        </w:rPr>
        <w:t xml:space="preserve"> larvae</w:t>
      </w:r>
      <w:r w:rsidR="00EA2DDA">
        <w:rPr>
          <w:rFonts w:eastAsia="BatangChe"/>
          <w:b/>
          <w:bCs/>
          <w:color w:val="000000"/>
        </w:rPr>
        <w:t>, larvae</w:t>
      </w:r>
      <w:r w:rsidR="00F97E69" w:rsidRPr="00F97E69">
        <w:rPr>
          <w:rFonts w:eastAsia="BatangChe"/>
          <w:b/>
          <w:bCs/>
          <w:color w:val="000000"/>
        </w:rPr>
        <w:t xml:space="preserve"> rearing</w:t>
      </w:r>
      <w:r w:rsidR="00EC05EF">
        <w:rPr>
          <w:rFonts w:eastAsia="BatangChe"/>
          <w:b/>
          <w:bCs/>
          <w:color w:val="000000"/>
        </w:rPr>
        <w:t>,</w:t>
      </w:r>
      <w:r w:rsidR="00F97E69" w:rsidRPr="00F97E69">
        <w:rPr>
          <w:rFonts w:eastAsia="BatangChe"/>
          <w:b/>
          <w:bCs/>
          <w:color w:val="000000"/>
        </w:rPr>
        <w:t xml:space="preserve"> and water quality monitoring.</w:t>
      </w:r>
    </w:p>
    <w:p w14:paraId="54EC4A21" w14:textId="22BBCF6F" w:rsidR="00F97E69" w:rsidRPr="00F97E69" w:rsidRDefault="00F97E69" w:rsidP="00F97E69">
      <w:pPr>
        <w:shd w:val="clear" w:color="auto" w:fill="FFFFFF"/>
        <w:spacing w:line="480" w:lineRule="auto"/>
        <w:ind w:firstLineChars="100" w:firstLine="240"/>
        <w:jc w:val="both"/>
        <w:textAlignment w:val="baseline"/>
        <w:rPr>
          <w:rFonts w:eastAsia="BatangChe"/>
          <w:color w:val="000000"/>
        </w:rPr>
      </w:pPr>
      <w:r w:rsidRPr="00986206">
        <w:t xml:space="preserve">The mature gonadal of female </w:t>
      </w:r>
      <w:r w:rsidRPr="004F2342">
        <w:rPr>
          <w:i/>
          <w:iCs/>
        </w:rPr>
        <w:t>S. tranquebarica</w:t>
      </w:r>
      <w:r w:rsidRPr="00986206">
        <w:t xml:space="preserve"> brood stocks were collected from </w:t>
      </w:r>
      <w:r>
        <w:t>a middleman in Makassar</w:t>
      </w:r>
      <w:r w:rsidRPr="00986206">
        <w:t xml:space="preserve">, </w:t>
      </w:r>
      <w:r>
        <w:t>South Sulawesi</w:t>
      </w:r>
      <w:r w:rsidRPr="00986206">
        <w:t xml:space="preserve"> Province, Indonesia. The brood stocks were stocked in the </w:t>
      </w:r>
      <w:r>
        <w:t xml:space="preserve">500 L of recirculation conical fiber tanks in a </w:t>
      </w:r>
      <w:r w:rsidRPr="00986206">
        <w:t xml:space="preserve">crab hatchery belonging to the Research Institute for Brackish </w:t>
      </w:r>
      <w:r>
        <w:t>W</w:t>
      </w:r>
      <w:r w:rsidRPr="00986206">
        <w:t xml:space="preserve">ater Aquaculture and Fisheries Extension (REBAFE) in Barru Regency, South Sulawesi, Indonesia. The spawned female crab was then incubated in </w:t>
      </w:r>
      <w:r>
        <w:t>a</w:t>
      </w:r>
      <w:r w:rsidRPr="00986206">
        <w:t xml:space="preserve"> one-ton fiber tank </w:t>
      </w:r>
      <w:r>
        <w:t xml:space="preserve">filled with 700 L of sterile seawater salinity 30 ppt without given feed </w:t>
      </w:r>
      <w:r w:rsidRPr="00986206">
        <w:t>and aerated.</w:t>
      </w:r>
      <w:r>
        <w:t xml:space="preserve"> </w:t>
      </w:r>
      <w:r w:rsidRPr="00F97E69">
        <w:rPr>
          <w:rFonts w:eastAsia="BatangChe"/>
          <w:color w:val="000000"/>
        </w:rPr>
        <w:t xml:space="preserve">Seawater at a salinity of 30 ppt </w:t>
      </w:r>
      <w:r>
        <w:rPr>
          <w:rFonts w:eastAsia="BatangChe"/>
          <w:color w:val="000000"/>
        </w:rPr>
        <w:t xml:space="preserve">prepared for the larvae rearing </w:t>
      </w:r>
      <w:r w:rsidRPr="00F97E69">
        <w:rPr>
          <w:rFonts w:eastAsia="BatangChe"/>
          <w:color w:val="000000"/>
        </w:rPr>
        <w:t>was sterilized using 20 mg L</w:t>
      </w:r>
      <w:r w:rsidRPr="00F97E69">
        <w:rPr>
          <w:rFonts w:eastAsia="BatangChe"/>
          <w:color w:val="000000"/>
          <w:vertAlign w:val="superscript"/>
        </w:rPr>
        <w:t>-1</w:t>
      </w:r>
      <w:r w:rsidRPr="00F97E69">
        <w:rPr>
          <w:rFonts w:eastAsia="BatangChe"/>
          <w:color w:val="000000"/>
        </w:rPr>
        <w:t xml:space="preserve"> chlorine overnight, then aerated and neutralized with 20 mg L</w:t>
      </w:r>
      <w:r w:rsidRPr="00F97E69">
        <w:rPr>
          <w:rFonts w:eastAsia="BatangChe"/>
          <w:color w:val="000000"/>
          <w:vertAlign w:val="superscript"/>
        </w:rPr>
        <w:t>-1</w:t>
      </w:r>
      <w:r w:rsidRPr="00F97E69">
        <w:rPr>
          <w:rFonts w:eastAsia="BatangChe"/>
          <w:color w:val="000000"/>
        </w:rPr>
        <w:t xml:space="preserve"> sodium thiosulfate the following night </w:t>
      </w:r>
      <w:r w:rsidRPr="00F97E69">
        <w:fldChar w:fldCharType="begin" w:fldLock="1"/>
      </w:r>
      <w:r w:rsidR="002E0166">
        <w:rPr>
          <w:rFonts w:eastAsia="BatangChe"/>
          <w:color w:val="000000"/>
        </w:rPr>
        <w:instrText>ADDIN CSL_CITATION {"citationItems":[{"id":"ITEM-1","itemData":{"DOI":"10.1016/j.aqrep.2019.100231","ISSN":"23525134","abstract":"This study aims to compare the rearing of purple mub crab, Scylla tranquebarica larvae with different feeding regimes. This study consisted of two treatments, namely Treatment A (rearing of mud crab larvae without artificial feed) and Treatment B (rearing of mub crab larvae with artificial feed starting at Zoea 3 to the crablet stage) each with three replications. The rearing tanks used from Zoea 1 to Megalopa (M) stages were cylindrical fiberglass tanks with 0.65 m in the diameter and 200–250 liter volume. Each tank was stocked with newly hatched larvae at a density of 50 larvae L−1. The results showed that Treatment A had better survival rate (from Zoea 1 to crablet) and crablet production namely 0.51% and 138 respectively compared with Treatment B namely 0.27% and 121 respectively but there was no significant difference (P&gt;0.05). Although the survival rate on Treatment B was lower but the percentage of megalopa stage appearance and the Larval Stage Index value on 18–20 days after hatching of Treatment B were higher than Treatment A. Based on the results of this present study, rearing of Zoea 3 to Zoea 5 and M is still sufficient by using only enriched Artemia nauplii (with High Unsaturated Fatty Acid (HUFA) as much as 80 ppm). For the rearing of larval Zoea 5 and M to crablet, besides fed with Artemia nauplii can also be fed with additional feed in the form of fresh feed (shredded shrimp meat) or artificial feed that used in shrimp post larval rearing.","author":[{"dropping-particle":"","family":"Syafaat","given":"Muhammad Nur","non-dropping-particle":"","parse-names":false,"suffix":""},{"dropping-particle":"","family":"Gunarto","given":"","non-dropping-particle":"","parse-names":false,"suffix":""},{"dropping-particle":"","family":"Sulaeman","given":"","non-dropping-particle":"","parse-names":false,"suffix":""},{"dropping-particle":"","family":"Herlinah","given":"","non-dropping-particle":"","parse-names":false,"suffix":""},{"dropping-particle":"","family":"Ma","given":"Hongyu","non-dropping-particle":"","parse-names":false,"suffix":""},{"dropping-particle":"","family":"Ikhwanuddin","given":"Mhd","non-dropping-particle":"","parse-names":false,"suffix":""}],"container-title":"Aquaculture Reports","id":"ITEM-1","issue":"October","issued":{"date-parts":[["2019"]]},"page":"100231","publisher":"Elsevier","title":"Effects of different feeding regimes on larvae and crablets of purple mud crab, Scylla tranquebarica (Fabricius, 1798)","type":"article-journal","volume":"15"},"uris":["http://www.mendeley.com/documents/?uuid=d3a339a3-168c-4c6a-b421-99d1499a1f72"]}],"mendeley":{"formattedCitation":"(Syafaat et al., 2019)","plainTextFormattedCitation":"(Syafaat et al., 2019)","previouslyFormattedCitation":"(Syafaat et al., 2019)"},"properties":{"noteIndex":0},"schema":"https://github.com/citation-style-language/schema/raw/master/csl-citation.json"}</w:instrText>
      </w:r>
      <w:r w:rsidRPr="00F97E69">
        <w:fldChar w:fldCharType="separate"/>
      </w:r>
      <w:r w:rsidR="008C688F" w:rsidRPr="008C688F">
        <w:rPr>
          <w:rFonts w:eastAsia="BatangChe"/>
          <w:noProof/>
          <w:color w:val="000000"/>
        </w:rPr>
        <w:t>(Syafaat et al., 2019)</w:t>
      </w:r>
      <w:r w:rsidRPr="00F97E69">
        <w:fldChar w:fldCharType="end"/>
      </w:r>
      <w:r w:rsidRPr="00F97E69">
        <w:rPr>
          <w:rFonts w:eastAsia="BatangChe"/>
          <w:color w:val="000000"/>
        </w:rPr>
        <w:t xml:space="preserve">. Subsequently, the water was filtered using </w:t>
      </w:r>
      <w:r w:rsidR="000E0789">
        <w:rPr>
          <w:rFonts w:eastAsia="BatangChe"/>
          <w:color w:val="000000"/>
        </w:rPr>
        <w:t xml:space="preserve">a </w:t>
      </w:r>
      <w:r w:rsidRPr="00F97E69">
        <w:rPr>
          <w:rFonts w:eastAsia="BatangChe"/>
          <w:color w:val="000000"/>
        </w:rPr>
        <w:t xml:space="preserve">filter </w:t>
      </w:r>
      <w:r w:rsidR="009753D1">
        <w:rPr>
          <w:rFonts w:eastAsia="BatangChe"/>
          <w:color w:val="000000"/>
        </w:rPr>
        <w:t>m</w:t>
      </w:r>
      <w:r w:rsidRPr="00F97E69">
        <w:rPr>
          <w:rFonts w:eastAsia="BatangChe"/>
          <w:color w:val="000000"/>
        </w:rPr>
        <w:t>embrane and through Ultraviolet light before being transferred to the 200 L volume of conical fiber tanks used for rearing the larvae. Before the larvae were stocked in the cone fiber tank, 15 mg L</w:t>
      </w:r>
      <w:r w:rsidRPr="00F97E69">
        <w:rPr>
          <w:rFonts w:eastAsia="BatangChe"/>
          <w:color w:val="000000"/>
          <w:vertAlign w:val="superscript"/>
        </w:rPr>
        <w:t>-1</w:t>
      </w:r>
      <w:r w:rsidRPr="00F97E69">
        <w:rPr>
          <w:rFonts w:eastAsia="BatangChe"/>
          <w:color w:val="000000"/>
        </w:rPr>
        <w:t xml:space="preserve"> of erythromycin was added, equal to three grams in each tank </w:t>
      </w:r>
      <w:r w:rsidRPr="00F97E69">
        <w:fldChar w:fldCharType="begin" w:fldLock="1"/>
      </w:r>
      <w:r w:rsidR="002E0166">
        <w:rPr>
          <w:rFonts w:eastAsia="BatangChe"/>
          <w:color w:val="000000"/>
        </w:rPr>
        <w:instrText>ADDIN CSL_CITATION {"citationItems":[{"id":"ITEM-1","itemData":{"DOI":"10.1007/s41208-021-00327-y","ISBN":"0123456789","ISSN":"02125919","abstract":"Antibiotics, chemicals, and probiotics are often used in aquaculture activities to successfully culture species. The purpose of this study was to compare the effectiveness of the application of erythromycin, elbayou, and Rica-1 probiotic in the rearing of S. paramamosain mud crab larvae development to the crablet stage. The newly hatched healthy larvae zoea-1 were cultured in nine fiber tanks with a volume of 200 L each at the density of 80 ind. L−1. The three treatments tested consisted of A) Erythromycin; B) Elbayou; and C) Rica-1 probiotic with a dose of 15 mg L−1 each. Each treatment with three replications. Several parameters were monitored including the larvae density, larvae stage development, and water quality parameters such as ammonia, nitrite, total organic matter (TOM), Vibrio sp, and total bacteria population. At the Day of Rearing (DOR)-15, the larvae developed into zoea-5 with a density of 15.3 ± 2.1 ind. L−1 (A); 16.3 ± 2.5 ind. L−1 (B), and 7.3 ± 1.5 ind. L−1 (C). At DOR-19, some larvae zoea-5 successfully metamorphosed into the megalopa stages. The crablet-D15 production in erythromycin treatment was 141.2 ± 34.1 ind. tank−1, significantly different (P &lt; 0.05) from the Elbayou treatment production of 70.0 ± 3.74 ind. tank−1. However, there was no significant crablet production from the RICA-1 probiotic treatment due to megalopa's death as a consequence of Vibrio harveyi infection. As a result, the erythromycin application of 15 mg L−1 was the most effective for increasing crablet production in rearing mud crab larvae.","author":[{"dropping-particle":"","family":"Gunarto","given":"Gunarto","non-dropping-particle":"","parse-names":false,"suffix":""},{"dropping-particle":"","family":"Tampangalo","given":"Bunga Rante","non-dropping-particle":"","parse-names":false,"suffix":""},{"dropping-particle":"","family":"Muliani","given":"Muliani","non-dropping-particle":"","parse-names":false,"suffix":""}],"container-title":"Thalassas","id":"ITEM-1","issued":{"date-parts":[["2021"]]},"page":"465-475","title":"The Application of Erythromycin, Elbayou, and Rica-1 Probiotic in the Rearing of Scylla paramamosain Mud Crab Larvae Development into the Crablet Stage","type":"article-journal","volume":"37"},"uris":["http://www.mendeley.com/documents/?uuid=b0f69cba-f6e0-4d90-9cce-a0a89532445f","http://www.mendeley.com/documents/?uuid=502c578e-4699-4dab-a94f-4e9fcef0eed6"]}],"mendeley":{"formattedCitation":"(Gunarto et al., 2021)","manualFormatting":"(Gunarto et al., 2021)","plainTextFormattedCitation":"(Gunarto et al., 2021)","previouslyFormattedCitation":"(Gunarto et al., 2021)"},"properties":{"noteIndex":0},"schema":"https://github.com/citation-style-language/schema/raw/master/csl-citation.json"}</w:instrText>
      </w:r>
      <w:r w:rsidRPr="00F97E69">
        <w:fldChar w:fldCharType="separate"/>
      </w:r>
      <w:r w:rsidRPr="00F97E69">
        <w:rPr>
          <w:rFonts w:eastAsia="BatangChe"/>
          <w:noProof/>
          <w:color w:val="000000"/>
        </w:rPr>
        <w:t>(Gunarto et al., 2021)</w:t>
      </w:r>
      <w:r w:rsidRPr="00F97E69">
        <w:fldChar w:fldCharType="end"/>
      </w:r>
      <w:r w:rsidRPr="00F97E69">
        <w:rPr>
          <w:rFonts w:eastAsia="BatangChe"/>
          <w:color w:val="000000"/>
        </w:rPr>
        <w:t xml:space="preserve">. Furthermore, the tanks were sufficiently aerated to supply oxygen to the larvae. The </w:t>
      </w:r>
      <w:r w:rsidRPr="00F97E69">
        <w:rPr>
          <w:rFonts w:eastAsia="BatangChe"/>
          <w:i/>
          <w:iCs/>
          <w:color w:val="000000"/>
        </w:rPr>
        <w:t xml:space="preserve">S. </w:t>
      </w:r>
      <w:r w:rsidRPr="00F97E69">
        <w:rPr>
          <w:rFonts w:eastAsia="BatangChe"/>
          <w:i/>
          <w:iCs/>
          <w:color w:val="000000"/>
        </w:rPr>
        <w:lastRenderedPageBreak/>
        <w:t>tranquebarica</w:t>
      </w:r>
      <w:r w:rsidRPr="00F97E69">
        <w:rPr>
          <w:rFonts w:eastAsia="BatangChe"/>
          <w:color w:val="000000"/>
        </w:rPr>
        <w:t xml:space="preserve"> larvae</w:t>
      </w:r>
      <w:r w:rsidR="000A6C72" w:rsidRPr="000A6C72">
        <w:rPr>
          <w:rFonts w:eastAsia="BatangChe"/>
          <w:color w:val="000000"/>
        </w:rPr>
        <w:t xml:space="preserve"> </w:t>
      </w:r>
      <w:r w:rsidR="000A6C72" w:rsidRPr="00F97E69">
        <w:rPr>
          <w:rFonts w:eastAsia="BatangChe"/>
          <w:color w:val="000000"/>
        </w:rPr>
        <w:t xml:space="preserve">seen swimming on the surface of the water when freshly hatched and in healthy condition were </w:t>
      </w:r>
      <w:r w:rsidR="00CA3440">
        <w:rPr>
          <w:rFonts w:eastAsia="BatangChe"/>
          <w:color w:val="000000"/>
        </w:rPr>
        <w:t>stocked</w:t>
      </w:r>
      <w:r w:rsidR="000A6C72" w:rsidRPr="00F97E69">
        <w:rPr>
          <w:rFonts w:eastAsia="BatangChe"/>
          <w:color w:val="000000"/>
        </w:rPr>
        <w:t xml:space="preserve"> into cone fiber tanks at </w:t>
      </w:r>
      <w:r w:rsidR="00452C87">
        <w:rPr>
          <w:rFonts w:eastAsia="BatangChe"/>
          <w:color w:val="000000"/>
        </w:rPr>
        <w:t xml:space="preserve">a </w:t>
      </w:r>
      <w:r w:rsidR="00F920DD">
        <w:rPr>
          <w:rFonts w:eastAsia="BatangChe"/>
          <w:color w:val="000000"/>
        </w:rPr>
        <w:t>density</w:t>
      </w:r>
      <w:r w:rsidR="000A6C72" w:rsidRPr="00F97E69">
        <w:rPr>
          <w:rFonts w:eastAsia="BatangChe"/>
          <w:color w:val="000000"/>
        </w:rPr>
        <w:t xml:space="preserve"> of 80 individuals L</w:t>
      </w:r>
      <w:r w:rsidR="000A6C72" w:rsidRPr="00F97E69">
        <w:rPr>
          <w:rFonts w:eastAsia="BatangChe"/>
          <w:color w:val="000000"/>
          <w:vertAlign w:val="superscript"/>
        </w:rPr>
        <w:t>-1</w:t>
      </w:r>
      <w:r w:rsidR="000A6C72" w:rsidRPr="00F97E69">
        <w:rPr>
          <w:rFonts w:eastAsia="BatangChe"/>
          <w:color w:val="000000"/>
        </w:rPr>
        <w:t>.</w:t>
      </w:r>
      <w:r w:rsidRPr="00F97E69">
        <w:rPr>
          <w:rFonts w:eastAsia="BatangChe"/>
          <w:color w:val="000000"/>
        </w:rPr>
        <w:t> </w:t>
      </w:r>
      <w:r w:rsidR="00CA3440">
        <w:rPr>
          <w:rFonts w:eastAsia="BatangChe"/>
          <w:color w:val="000000"/>
        </w:rPr>
        <w:t>Larvae</w:t>
      </w:r>
      <w:r w:rsidR="00443899">
        <w:rPr>
          <w:rFonts w:eastAsia="BatangChe"/>
          <w:color w:val="000000"/>
        </w:rPr>
        <w:t xml:space="preserve"> fed rotifer, </w:t>
      </w:r>
      <w:r w:rsidR="00443899" w:rsidRPr="0014053B">
        <w:rPr>
          <w:rFonts w:eastAsia="BatangChe"/>
          <w:i/>
          <w:iCs/>
          <w:color w:val="000000"/>
        </w:rPr>
        <w:t xml:space="preserve">Brachionus </w:t>
      </w:r>
      <w:r w:rsidR="00443899">
        <w:rPr>
          <w:rFonts w:eastAsia="BatangChe"/>
          <w:color w:val="000000"/>
        </w:rPr>
        <w:t>spp from the first day stocking</w:t>
      </w:r>
      <w:r w:rsidR="00837473" w:rsidRPr="00837473">
        <w:rPr>
          <w:rFonts w:eastAsia="BatangChe"/>
          <w:color w:val="000000"/>
        </w:rPr>
        <w:t xml:space="preserve"> </w:t>
      </w:r>
      <w:r w:rsidR="00837473" w:rsidRPr="00F97E69">
        <w:rPr>
          <w:rFonts w:eastAsia="BatangChe"/>
          <w:color w:val="000000"/>
        </w:rPr>
        <w:t>at the density of 20 individuals, mL</w:t>
      </w:r>
      <w:r w:rsidR="00837473" w:rsidRPr="00F97E69">
        <w:rPr>
          <w:rFonts w:eastAsia="BatangChe"/>
          <w:color w:val="000000"/>
          <w:vertAlign w:val="superscript"/>
        </w:rPr>
        <w:t>-1</w:t>
      </w:r>
      <w:r w:rsidR="00837473" w:rsidRPr="00F97E69">
        <w:rPr>
          <w:rFonts w:eastAsia="BatangChe"/>
          <w:color w:val="000000"/>
        </w:rPr>
        <w:t xml:space="preserve"> enriched with highly unsaturated fatty acids/HUFA at concentrations of 100 mg L</w:t>
      </w:r>
      <w:r w:rsidR="00837473" w:rsidRPr="00F97E69">
        <w:rPr>
          <w:rFonts w:eastAsia="BatangChe"/>
          <w:color w:val="000000"/>
          <w:vertAlign w:val="superscript"/>
        </w:rPr>
        <w:t>−1</w:t>
      </w:r>
      <w:r w:rsidR="00837473" w:rsidRPr="00F97E69">
        <w:rPr>
          <w:rFonts w:eastAsia="BatangChe"/>
          <w:color w:val="000000"/>
        </w:rPr>
        <w:t xml:space="preserve"> (DHA Selco) </w:t>
      </w:r>
      <w:r w:rsidR="00837473" w:rsidRPr="00F97E69">
        <w:fldChar w:fldCharType="begin" w:fldLock="1"/>
      </w:r>
      <w:r w:rsidR="00837473">
        <w:rPr>
          <w:rFonts w:eastAsia="BatangChe"/>
          <w:color w:val="000000"/>
        </w:rPr>
        <w:instrText>ADDIN CSL_CITATION {"citationItems":[{"id":"ITEM-1","itemData":{"DOI":"10.1007/978-981-10-5635-2_4","author":[{"dropping-particle":"","family":"Kotani","given":"T.","non-dropping-particle":"","parse-names":false,"suffix":""}],"id":"ITEM-1","issued":{"date-parts":[["2017"]]},"page":"47-62","title":"Enrichment of rotifers and its effect on the growth and survival of fish larvae","type":"chapter"},"uris":["http://www.mendeley.com/documents/?uuid=6ba3b033-8ebc-4300-ad4a-2dacd414836d","http://www.mendeley.com/documents/?uuid=dcab2017-99e1-46d3-833b-343019b77bb2"]}],"mendeley":{"formattedCitation":"(Kotani, 2017)","manualFormatting":"(Kotani 2017)","plainTextFormattedCitation":"(Kotani, 2017)","previouslyFormattedCitation":"(Kotani, 2017)"},"properties":{"noteIndex":0},"schema":"https://github.com/citation-style-language/schema/raw/master/csl-citation.json"}</w:instrText>
      </w:r>
      <w:r w:rsidR="00837473" w:rsidRPr="00F97E69">
        <w:fldChar w:fldCharType="separate"/>
      </w:r>
      <w:r w:rsidR="00837473" w:rsidRPr="00F97E69">
        <w:rPr>
          <w:rFonts w:eastAsia="BatangChe"/>
          <w:noProof/>
          <w:color w:val="000000"/>
        </w:rPr>
        <w:t>(Kotani 2017)</w:t>
      </w:r>
      <w:r w:rsidR="00837473" w:rsidRPr="00F97E69">
        <w:fldChar w:fldCharType="end"/>
      </w:r>
      <w:r w:rsidR="00A0263F">
        <w:rPr>
          <w:rFonts w:eastAsia="BatangChe"/>
          <w:color w:val="000000"/>
        </w:rPr>
        <w:t xml:space="preserve">. </w:t>
      </w:r>
      <w:r w:rsidRPr="00F97E69">
        <w:rPr>
          <w:rFonts w:eastAsia="BatangChe"/>
          <w:color w:val="000000"/>
        </w:rPr>
        <w:t xml:space="preserve">Moreover, starting on the seventh day of the rearing, the larvae were </w:t>
      </w:r>
      <w:r w:rsidR="00646F78">
        <w:rPr>
          <w:rFonts w:eastAsia="BatangChe"/>
          <w:color w:val="000000"/>
        </w:rPr>
        <w:t xml:space="preserve">also </w:t>
      </w:r>
      <w:r w:rsidRPr="00F97E69">
        <w:rPr>
          <w:rFonts w:eastAsia="BatangChe"/>
          <w:color w:val="000000"/>
        </w:rPr>
        <w:t xml:space="preserve">fed with </w:t>
      </w:r>
      <w:r w:rsidRPr="00F97E69">
        <w:rPr>
          <w:rFonts w:eastAsia="BatangChe"/>
          <w:i/>
          <w:iCs/>
          <w:color w:val="000000"/>
        </w:rPr>
        <w:t>Artemia</w:t>
      </w:r>
      <w:r w:rsidRPr="00F97E69">
        <w:rPr>
          <w:rFonts w:eastAsia="BatangChe"/>
          <w:color w:val="000000"/>
        </w:rPr>
        <w:t xml:space="preserve"> nauplii with a density of 0.5 individuals' mL</w:t>
      </w:r>
      <w:r w:rsidRPr="00F97E69">
        <w:rPr>
          <w:rFonts w:eastAsia="BatangChe"/>
          <w:color w:val="000000"/>
          <w:vertAlign w:val="superscript"/>
        </w:rPr>
        <w:t>-1</w:t>
      </w:r>
      <w:r w:rsidRPr="00F97E69">
        <w:rPr>
          <w:rFonts w:eastAsia="BatangChe"/>
          <w:color w:val="000000"/>
        </w:rPr>
        <w:t xml:space="preserve"> enriched with 500 mg L</w:t>
      </w:r>
      <w:r w:rsidRPr="00F97E69">
        <w:rPr>
          <w:rFonts w:eastAsia="BatangChe"/>
          <w:color w:val="000000"/>
          <w:vertAlign w:val="superscript"/>
        </w:rPr>
        <w:t>−1</w:t>
      </w:r>
      <w:r w:rsidRPr="00F97E69">
        <w:rPr>
          <w:rFonts w:eastAsia="BatangChe"/>
          <w:color w:val="000000"/>
        </w:rPr>
        <w:t xml:space="preserve"> HUFA for six hours. Meanwhile, on the 10</w:t>
      </w:r>
      <w:r w:rsidRPr="00F97E69">
        <w:rPr>
          <w:rFonts w:eastAsia="BatangChe"/>
          <w:color w:val="000000"/>
          <w:vertAlign w:val="superscript"/>
        </w:rPr>
        <w:t>th</w:t>
      </w:r>
      <w:r w:rsidRPr="00F97E69">
        <w:rPr>
          <w:rFonts w:eastAsia="BatangChe"/>
          <w:color w:val="000000"/>
        </w:rPr>
        <w:t xml:space="preserve"> day, the larvae were only fed with Artemia nauplii at the density of 1 ind. mL</w:t>
      </w:r>
      <w:r w:rsidRPr="00F97E69">
        <w:rPr>
          <w:rFonts w:eastAsia="BatangChe"/>
          <w:color w:val="000000"/>
          <w:vertAlign w:val="superscript"/>
        </w:rPr>
        <w:t>-1</w:t>
      </w:r>
      <w:r w:rsidRPr="00F97E69">
        <w:rPr>
          <w:rFonts w:eastAsia="BatangChe"/>
          <w:color w:val="000000"/>
        </w:rPr>
        <w:t xml:space="preserve">. Finally, the number of </w:t>
      </w:r>
      <w:r w:rsidRPr="00F97E69">
        <w:rPr>
          <w:rFonts w:eastAsia="BatangChe"/>
          <w:i/>
          <w:iCs/>
          <w:color w:val="000000"/>
        </w:rPr>
        <w:t>Artemia</w:t>
      </w:r>
      <w:r w:rsidRPr="00F97E69">
        <w:rPr>
          <w:rFonts w:eastAsia="BatangChe"/>
          <w:color w:val="000000"/>
        </w:rPr>
        <w:t xml:space="preserve"> nauplii increased to 1-2 individuals mL</w:t>
      </w:r>
      <w:r w:rsidRPr="00F97E69">
        <w:rPr>
          <w:rFonts w:eastAsia="BatangChe"/>
          <w:color w:val="000000"/>
          <w:vertAlign w:val="superscript"/>
        </w:rPr>
        <w:t>-1</w:t>
      </w:r>
      <w:r w:rsidRPr="00F97E69">
        <w:rPr>
          <w:rFonts w:eastAsia="BatangChe"/>
          <w:color w:val="000000"/>
        </w:rPr>
        <w:t xml:space="preserve"> in the megalopa stage until they developed to the crablet stage.</w:t>
      </w:r>
    </w:p>
    <w:p w14:paraId="159CE8E3" w14:textId="650FB8EE" w:rsidR="00BA0DD3" w:rsidRDefault="00DE7960" w:rsidP="00F97E69">
      <w:pPr>
        <w:shd w:val="clear" w:color="auto" w:fill="FFFFFF"/>
        <w:spacing w:line="480" w:lineRule="auto"/>
        <w:ind w:firstLineChars="100" w:firstLine="240"/>
        <w:jc w:val="both"/>
        <w:textAlignment w:val="baseline"/>
      </w:pPr>
      <w:r>
        <w:rPr>
          <w:rFonts w:eastAsia="BatangChe"/>
          <w:color w:val="000000"/>
        </w:rPr>
        <w:t xml:space="preserve">Each </w:t>
      </w:r>
      <w:r w:rsidR="002D3F65">
        <w:rPr>
          <w:rFonts w:eastAsia="BatangChe"/>
          <w:color w:val="000000"/>
        </w:rPr>
        <w:t>larvae</w:t>
      </w:r>
      <w:r w:rsidR="0059685C">
        <w:rPr>
          <w:rFonts w:eastAsia="BatangChe"/>
          <w:color w:val="000000"/>
        </w:rPr>
        <w:t>-</w:t>
      </w:r>
      <w:r w:rsidR="002D3F65">
        <w:rPr>
          <w:rFonts w:eastAsia="BatangChe"/>
          <w:color w:val="000000"/>
        </w:rPr>
        <w:t xml:space="preserve">rearing </w:t>
      </w:r>
      <w:r>
        <w:rPr>
          <w:rFonts w:eastAsia="BatangChe"/>
          <w:color w:val="000000"/>
        </w:rPr>
        <w:t>tank</w:t>
      </w:r>
      <w:r w:rsidR="00DB3C39">
        <w:rPr>
          <w:rFonts w:eastAsia="BatangChe"/>
          <w:color w:val="000000"/>
        </w:rPr>
        <w:t xml:space="preserve"> measured w</w:t>
      </w:r>
      <w:r w:rsidR="00A42CA4">
        <w:rPr>
          <w:rFonts w:eastAsia="BatangChe"/>
          <w:color w:val="000000"/>
        </w:rPr>
        <w:t>ater quality parameters such as a</w:t>
      </w:r>
      <w:r w:rsidR="00F97E69" w:rsidRPr="00F97E69">
        <w:rPr>
          <w:rFonts w:eastAsia="BatangChe"/>
          <w:color w:val="000000"/>
        </w:rPr>
        <w:t xml:space="preserve">mmonia, nitrites, and total organic matter </w:t>
      </w:r>
      <w:r w:rsidR="00DB3C39">
        <w:rPr>
          <w:rFonts w:eastAsia="BatangChe"/>
          <w:color w:val="000000"/>
        </w:rPr>
        <w:t>by tak</w:t>
      </w:r>
      <w:r w:rsidR="00452C87">
        <w:rPr>
          <w:rFonts w:eastAsia="BatangChe"/>
          <w:color w:val="000000"/>
        </w:rPr>
        <w:t>ing</w:t>
      </w:r>
      <w:r w:rsidR="00DB3C39">
        <w:rPr>
          <w:rFonts w:eastAsia="BatangChe"/>
          <w:color w:val="000000"/>
        </w:rPr>
        <w:t xml:space="preserve"> </w:t>
      </w:r>
      <w:r w:rsidR="00F97E69" w:rsidRPr="00F97E69">
        <w:rPr>
          <w:rFonts w:eastAsia="BatangChe"/>
          <w:color w:val="000000"/>
        </w:rPr>
        <w:t xml:space="preserve">300 mL of water </w:t>
      </w:r>
      <w:r w:rsidR="008129A0">
        <w:rPr>
          <w:rFonts w:eastAsia="BatangChe"/>
          <w:color w:val="000000"/>
        </w:rPr>
        <w:t>respectively</w:t>
      </w:r>
      <w:r w:rsidR="001F2833">
        <w:rPr>
          <w:rFonts w:eastAsia="BatangChe"/>
          <w:color w:val="000000"/>
        </w:rPr>
        <w:t xml:space="preserve">, then </w:t>
      </w:r>
      <w:r w:rsidR="00F97E69" w:rsidRPr="00F97E69">
        <w:rPr>
          <w:rFonts w:eastAsia="BatangChe"/>
          <w:color w:val="000000"/>
        </w:rPr>
        <w:t>analyz</w:t>
      </w:r>
      <w:r w:rsidR="00452C87">
        <w:rPr>
          <w:rFonts w:eastAsia="BatangChe"/>
          <w:color w:val="000000"/>
        </w:rPr>
        <w:t>ing</w:t>
      </w:r>
      <w:r w:rsidR="00F97E69" w:rsidRPr="00F97E69">
        <w:rPr>
          <w:rFonts w:eastAsia="BatangChe"/>
          <w:color w:val="000000"/>
        </w:rPr>
        <w:t xml:space="preserve"> according to Clesceri et al </w:t>
      </w:r>
      <w:r w:rsidR="00F97E69" w:rsidRPr="00F97E69">
        <w:fldChar w:fldCharType="begin" w:fldLock="1"/>
      </w:r>
      <w:r w:rsidR="003F61C3">
        <w:rPr>
          <w:rFonts w:eastAsia="BatangChe"/>
          <w:color w:val="000000"/>
        </w:rPr>
        <w:instrText>ADDIN CSL_CITATION {"citationItems":[{"id":"ITEM-1","itemData":{"author":[{"dropping-particle":"","family":"Clesceri","given":"LS","non-dropping-particle":"","parse-names":false,"suffix":""},{"dropping-particle":"","family":"Greenberg","given":"AE","non-dropping-particle":"","parse-names":false,"suffix":""},{"dropping-particle":"","family":"Eaton","given":"AD","non-dropping-particle":"","parse-names":false,"suffix":""}],"id":"ITEM-1","issued":{"date-parts":[["2005"]]},"number-of-pages":"4-103","publisher":"American Public Health Association, Washington. USA, p. 4-103.","publisher-place":"Washington","title":"Standard methods for the examination of water and wastewater.","type":"book"},"suppress-author":1,"uris":["http://www.mendeley.com/documents/?uuid=5be6b1fe-0179-4c60-9d9b-a906b953f9eb","http://www.mendeley.com/documents/?uuid=6125451e-ce9b-420e-a704-7128fb1eb2c3"]}],"mendeley":{"formattedCitation":"(2005)","plainTextFormattedCitation":"(2005)","previouslyFormattedCitation":"(2005)"},"properties":{"noteIndex":0},"schema":"https://github.com/citation-style-language/schema/raw/master/csl-citation.json"}</w:instrText>
      </w:r>
      <w:r w:rsidR="00F97E69" w:rsidRPr="00F97E69">
        <w:fldChar w:fldCharType="separate"/>
      </w:r>
      <w:r w:rsidR="005A3EE9" w:rsidRPr="005A3EE9">
        <w:rPr>
          <w:rFonts w:eastAsia="BatangChe"/>
          <w:noProof/>
          <w:color w:val="000000"/>
        </w:rPr>
        <w:t>(2005)</w:t>
      </w:r>
      <w:r w:rsidR="00F97E69" w:rsidRPr="00F97E69">
        <w:fldChar w:fldCharType="end"/>
      </w:r>
      <w:r w:rsidR="00F97E69" w:rsidRPr="00F97E69">
        <w:rPr>
          <w:rFonts w:eastAsia="BatangChe"/>
          <w:color w:val="000000"/>
        </w:rPr>
        <w:t xml:space="preserve">. </w:t>
      </w:r>
      <w:r w:rsidR="00CB6A34">
        <w:t xml:space="preserve">Tryptic Soy Agar </w:t>
      </w:r>
      <w:r w:rsidR="00E1163B">
        <w:t>w</w:t>
      </w:r>
      <w:r w:rsidR="00CB6A34">
        <w:t>as employed for the observation of total bacteria</w:t>
      </w:r>
      <w:r w:rsidR="001D36B5">
        <w:t>.</w:t>
      </w:r>
      <w:r w:rsidR="00B12F1E">
        <w:t xml:space="preserve"> </w:t>
      </w:r>
      <w:r w:rsidR="00CB6A34">
        <w:t xml:space="preserve">50 mL </w:t>
      </w:r>
      <w:r w:rsidR="00977076">
        <w:t xml:space="preserve">sterile dark bottle </w:t>
      </w:r>
      <w:r w:rsidR="005A16D5">
        <w:t xml:space="preserve">used for </w:t>
      </w:r>
      <w:r w:rsidR="00653488">
        <w:t>taking</w:t>
      </w:r>
      <w:r w:rsidR="005A16D5">
        <w:t xml:space="preserve"> </w:t>
      </w:r>
      <w:r w:rsidR="00CB6A34">
        <w:t xml:space="preserve">water from every </w:t>
      </w:r>
      <w:r w:rsidR="003B15F4">
        <w:t xml:space="preserve">rearing </w:t>
      </w:r>
      <w:r w:rsidR="00E1163B">
        <w:t>t</w:t>
      </w:r>
      <w:r w:rsidR="00CB6A34">
        <w:t>ank</w:t>
      </w:r>
      <w:r w:rsidR="00FF1A1F">
        <w:t>.</w:t>
      </w:r>
      <w:r w:rsidR="00B12F1E">
        <w:t xml:space="preserve"> </w:t>
      </w:r>
      <w:r w:rsidR="00CB6A34">
        <w:t xml:space="preserve">9 mL of saline solution </w:t>
      </w:r>
      <w:r w:rsidR="00E83074">
        <w:t>(</w:t>
      </w:r>
      <w:r w:rsidR="00AB40E7">
        <w:t>NaCl, 0.85% (w/v)</w:t>
      </w:r>
      <w:r w:rsidR="00E83074">
        <w:t xml:space="preserve"> </w:t>
      </w:r>
      <w:r w:rsidR="00CB6A34">
        <w:t>w</w:t>
      </w:r>
      <w:r w:rsidR="00F23A87">
        <w:t>as</w:t>
      </w:r>
      <w:r w:rsidR="00CB6A34">
        <w:t xml:space="preserve"> used to dilute a 1 mL water sample. Serial dilutions</w:t>
      </w:r>
      <w:r w:rsidR="006257E1">
        <w:t>,</w:t>
      </w:r>
      <w:r w:rsidR="00CB6A34">
        <w:t xml:space="preserve"> </w:t>
      </w:r>
      <w:r w:rsidR="006257E1">
        <w:t>ten times (10</w:t>
      </w:r>
      <w:r w:rsidR="006257E1" w:rsidRPr="00DD3C04">
        <w:rPr>
          <w:vertAlign w:val="superscript"/>
        </w:rPr>
        <w:t>-1</w:t>
      </w:r>
      <w:r w:rsidR="006257E1">
        <w:t>, 10</w:t>
      </w:r>
      <w:r w:rsidR="006257E1" w:rsidRPr="00DD3C04">
        <w:rPr>
          <w:vertAlign w:val="superscript"/>
        </w:rPr>
        <w:t>-2</w:t>
      </w:r>
      <w:r w:rsidR="006257E1">
        <w:t>, 10</w:t>
      </w:r>
      <w:r w:rsidR="006257E1" w:rsidRPr="00DD3C04">
        <w:rPr>
          <w:vertAlign w:val="superscript"/>
        </w:rPr>
        <w:t>-3</w:t>
      </w:r>
      <w:r w:rsidR="006257E1">
        <w:t>, and 10</w:t>
      </w:r>
      <w:r w:rsidR="006257E1" w:rsidRPr="00DD3C04">
        <w:rPr>
          <w:vertAlign w:val="superscript"/>
        </w:rPr>
        <w:t>-</w:t>
      </w:r>
      <w:r w:rsidR="00331614" w:rsidRPr="00DD3C04">
        <w:rPr>
          <w:vertAlign w:val="superscript"/>
        </w:rPr>
        <w:t>4</w:t>
      </w:r>
      <w:r w:rsidR="00331614">
        <w:t>) were</w:t>
      </w:r>
      <w:r w:rsidR="00CB6A34">
        <w:t xml:space="preserve"> made</w:t>
      </w:r>
      <w:r w:rsidR="00AA5375">
        <w:t>.</w:t>
      </w:r>
      <w:r w:rsidR="00CB6A34">
        <w:t xml:space="preserve"> Additionally, 100</w:t>
      </w:r>
      <w:r w:rsidR="00750570">
        <w:t xml:space="preserve"> </w:t>
      </w:r>
      <w:r w:rsidR="00791B7D">
        <w:t>µ</w:t>
      </w:r>
      <w:r w:rsidR="002E6E7B">
        <w:t>L</w:t>
      </w:r>
      <w:r w:rsidR="00CB6A34">
        <w:t xml:space="preserve"> </w:t>
      </w:r>
      <w:r w:rsidR="00886056">
        <w:t>water sample without dilution and with the first dilution (10</w:t>
      </w:r>
      <w:r w:rsidR="00886056" w:rsidRPr="00896957">
        <w:rPr>
          <w:vertAlign w:val="superscript"/>
        </w:rPr>
        <w:t>-2</w:t>
      </w:r>
      <w:r w:rsidR="00886056">
        <w:t xml:space="preserve">) </w:t>
      </w:r>
      <w:r w:rsidR="00444542">
        <w:t xml:space="preserve">was swiped to </w:t>
      </w:r>
      <w:r w:rsidR="00CB6A34">
        <w:t>a TSA late medium</w:t>
      </w:r>
      <w:r w:rsidR="00A36016">
        <w:t xml:space="preserve">, </w:t>
      </w:r>
      <w:r w:rsidR="002D3D13">
        <w:t xml:space="preserve">then incubated for 48 h. </w:t>
      </w:r>
      <w:r w:rsidR="009C5E8F">
        <w:t xml:space="preserve">The total bacteria </w:t>
      </w:r>
      <w:r w:rsidR="00752AFC">
        <w:t>calculate</w:t>
      </w:r>
      <w:r w:rsidR="000950FD">
        <w:t xml:space="preserve"> based on the f</w:t>
      </w:r>
      <w:r w:rsidR="002D3D13">
        <w:t xml:space="preserve">ormula: </w:t>
      </w:r>
    </w:p>
    <w:p w14:paraId="50664263" w14:textId="3B30EBB1" w:rsidR="00BA0DD3" w:rsidRDefault="00B33251" w:rsidP="00F97E69">
      <w:pPr>
        <w:shd w:val="clear" w:color="auto" w:fill="FFFFFF"/>
        <w:spacing w:line="480" w:lineRule="auto"/>
        <w:ind w:firstLineChars="100" w:firstLine="240"/>
        <w:jc w:val="both"/>
        <w:textAlignment w:val="baseline"/>
      </w:pPr>
      <w:r>
        <w:t xml:space="preserve">                                                </w:t>
      </w:r>
      <w:r w:rsidR="00BA0DD3">
        <w:t xml:space="preserve">P = Q </w:t>
      </w:r>
      <w:r w:rsidR="007417BC">
        <w:t>/</w:t>
      </w:r>
      <w:r w:rsidR="00BA0DD3">
        <w:t>T x 1</w:t>
      </w:r>
      <w:r w:rsidR="008865CE">
        <w:t>/</w:t>
      </w:r>
      <w:r w:rsidR="00BA0DD3">
        <w:t>S x 1</w:t>
      </w:r>
      <w:r w:rsidR="008865CE">
        <w:t>/</w:t>
      </w:r>
      <w:r w:rsidR="00BA0DD3">
        <w:t>V</w:t>
      </w:r>
    </w:p>
    <w:p w14:paraId="07E4B9AB" w14:textId="04FCDD42" w:rsidR="00F97E69" w:rsidRDefault="002D3D13" w:rsidP="00F97E69">
      <w:pPr>
        <w:shd w:val="clear" w:color="auto" w:fill="FFFFFF"/>
        <w:spacing w:line="480" w:lineRule="auto"/>
        <w:ind w:firstLineChars="100" w:firstLine="240"/>
        <w:jc w:val="both"/>
        <w:textAlignment w:val="baseline"/>
        <w:rPr>
          <w:rFonts w:eastAsia="BatangChe"/>
          <w:color w:val="000000"/>
        </w:rPr>
      </w:pPr>
      <w:r>
        <w:t>P</w:t>
      </w:r>
      <w:r w:rsidR="00346D9D">
        <w:t xml:space="preserve"> </w:t>
      </w:r>
      <w:r>
        <w:t>=</w:t>
      </w:r>
      <w:r w:rsidR="00346D9D">
        <w:t xml:space="preserve"> </w:t>
      </w:r>
      <w:r>
        <w:t>bacterial population (CFU mL</w:t>
      </w:r>
      <w:r w:rsidR="00662350" w:rsidRPr="00662350">
        <w:rPr>
          <w:vertAlign w:val="superscript"/>
        </w:rPr>
        <w:t>-</w:t>
      </w:r>
      <w:r w:rsidRPr="00662350">
        <w:rPr>
          <w:vertAlign w:val="superscript"/>
        </w:rPr>
        <w:t>1</w:t>
      </w:r>
      <w:r>
        <w:t>). Q</w:t>
      </w:r>
      <w:r w:rsidR="00C94C64">
        <w:t xml:space="preserve"> </w:t>
      </w:r>
      <w:r>
        <w:t>=</w:t>
      </w:r>
      <w:r w:rsidR="00C94C64">
        <w:t xml:space="preserve"> </w:t>
      </w:r>
      <w:r>
        <w:t>total number of bacteria growing in one dilution level (colony). T</w:t>
      </w:r>
      <w:r w:rsidR="00C94C64">
        <w:t xml:space="preserve"> </w:t>
      </w:r>
      <w:r>
        <w:t>=</w:t>
      </w:r>
      <w:r w:rsidR="00C94C64">
        <w:t xml:space="preserve"> </w:t>
      </w:r>
      <w:r>
        <w:t>number of plates used. S</w:t>
      </w:r>
      <w:r w:rsidR="00C94C64">
        <w:t xml:space="preserve"> </w:t>
      </w:r>
      <w:r>
        <w:t>=</w:t>
      </w:r>
      <w:r w:rsidR="00C94C64">
        <w:t xml:space="preserve"> </w:t>
      </w:r>
      <w:r>
        <w:t>dilution rate. V</w:t>
      </w:r>
      <w:r w:rsidR="00C94C64">
        <w:t xml:space="preserve"> </w:t>
      </w:r>
      <w:r>
        <w:t>=</w:t>
      </w:r>
      <w:r w:rsidR="00C94C64">
        <w:t xml:space="preserve"> </w:t>
      </w:r>
      <w:r>
        <w:t>a plate sample volume (0.1 mL)</w:t>
      </w:r>
      <w:r w:rsidR="00296337">
        <w:t>.</w:t>
      </w:r>
      <w:r w:rsidR="00BA28E3">
        <w:t xml:space="preserve"> </w:t>
      </w:r>
      <w:r w:rsidR="00F97E69" w:rsidRPr="00F97E69">
        <w:rPr>
          <w:rFonts w:eastAsia="BatangChe"/>
          <w:color w:val="000000"/>
        </w:rPr>
        <w:t>Meanwhile, YSI Pro Plus multiparameter water quality is used to measure dissolved oxygen (D.O.), pH, and water temperature.</w:t>
      </w:r>
    </w:p>
    <w:p w14:paraId="6CB39B40" w14:textId="77777777" w:rsidR="00F97E69" w:rsidRPr="00F97E69" w:rsidRDefault="00F97E69" w:rsidP="00F97E69">
      <w:pPr>
        <w:shd w:val="clear" w:color="auto" w:fill="FFFFFF"/>
        <w:spacing w:line="480" w:lineRule="auto"/>
        <w:textAlignment w:val="baseline"/>
        <w:rPr>
          <w:rFonts w:eastAsia="BatangChe"/>
          <w:b/>
          <w:bCs/>
          <w:color w:val="000000"/>
        </w:rPr>
      </w:pPr>
      <w:r w:rsidRPr="00F97E69">
        <w:rPr>
          <w:rFonts w:eastAsia="BatangChe"/>
          <w:b/>
          <w:bCs/>
          <w:color w:val="000000"/>
        </w:rPr>
        <w:t>Probiotic treatment</w:t>
      </w:r>
    </w:p>
    <w:p w14:paraId="0E1C89FB" w14:textId="3888EEEE" w:rsidR="00B837F5" w:rsidRDefault="00F97E69" w:rsidP="00823AE8">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 xml:space="preserve">The treatment tested in the mud crab larvae rearing medium was probiotics </w:t>
      </w:r>
      <w:r w:rsidR="00093F61">
        <w:rPr>
          <w:rFonts w:eastAsia="BatangChe"/>
          <w:color w:val="000000"/>
        </w:rPr>
        <w:t>m</w:t>
      </w:r>
      <w:r w:rsidRPr="00F97E69">
        <w:rPr>
          <w:rFonts w:eastAsia="BatangChe"/>
          <w:color w:val="000000"/>
        </w:rPr>
        <w:t xml:space="preserve">ade in powder form with </w:t>
      </w:r>
      <w:r w:rsidRPr="00F97E69">
        <w:rPr>
          <w:rFonts w:eastAsia="BatangChe"/>
          <w:i/>
          <w:iCs/>
          <w:color w:val="000000"/>
        </w:rPr>
        <w:t>B. subtilis</w:t>
      </w:r>
      <w:r w:rsidRPr="00F97E69">
        <w:rPr>
          <w:rFonts w:eastAsia="BatangChe"/>
          <w:color w:val="000000"/>
        </w:rPr>
        <w:t xml:space="preserve"> density of 10</w:t>
      </w:r>
      <w:r w:rsidRPr="00F97E69">
        <w:rPr>
          <w:rFonts w:eastAsia="BatangChe"/>
          <w:color w:val="000000"/>
          <w:vertAlign w:val="superscript"/>
        </w:rPr>
        <w:t>8</w:t>
      </w:r>
      <w:r w:rsidRPr="00F97E69">
        <w:rPr>
          <w:rFonts w:eastAsia="BatangChe"/>
          <w:color w:val="000000"/>
        </w:rPr>
        <w:t xml:space="preserve"> CFU g</w:t>
      </w:r>
      <w:r w:rsidRPr="00F97E69">
        <w:rPr>
          <w:rFonts w:eastAsia="BatangChe"/>
          <w:color w:val="000000"/>
          <w:vertAlign w:val="superscript"/>
        </w:rPr>
        <w:t>-1</w:t>
      </w:r>
      <w:r w:rsidRPr="00F97E69">
        <w:rPr>
          <w:rFonts w:eastAsia="BatangChe"/>
          <w:color w:val="000000"/>
        </w:rPr>
        <w:t xml:space="preserve">. </w:t>
      </w:r>
      <w:r w:rsidR="00264C4E" w:rsidRPr="00F97E69">
        <w:rPr>
          <w:rFonts w:eastAsia="BatangChe"/>
          <w:color w:val="000000"/>
        </w:rPr>
        <w:t xml:space="preserve">The probiotic administration began on the </w:t>
      </w:r>
      <w:r w:rsidR="00264C4E">
        <w:rPr>
          <w:rFonts w:eastAsia="BatangChe"/>
          <w:color w:val="000000"/>
        </w:rPr>
        <w:t>eighth</w:t>
      </w:r>
      <w:r w:rsidR="00264C4E" w:rsidRPr="00F97E69">
        <w:rPr>
          <w:rFonts w:eastAsia="BatangChe"/>
          <w:color w:val="000000"/>
        </w:rPr>
        <w:t xml:space="preserve"> </w:t>
      </w:r>
      <w:r w:rsidR="00264C4E" w:rsidRPr="00F97E69">
        <w:rPr>
          <w:rFonts w:eastAsia="BatangChe"/>
          <w:color w:val="000000"/>
        </w:rPr>
        <w:lastRenderedPageBreak/>
        <w:t>day of larva rearing and continued with the interval of three days until the larvae reached the first instar crablet stage (about 24 – 2</w:t>
      </w:r>
      <w:r w:rsidR="00AD2747">
        <w:rPr>
          <w:rFonts w:eastAsia="BatangChe"/>
          <w:color w:val="000000"/>
        </w:rPr>
        <w:t>8</w:t>
      </w:r>
      <w:r w:rsidR="00264C4E" w:rsidRPr="00F97E69">
        <w:rPr>
          <w:rFonts w:eastAsia="BatangChe"/>
          <w:color w:val="000000"/>
        </w:rPr>
        <w:t xml:space="preserve"> days)</w:t>
      </w:r>
      <w:r w:rsidR="00BB1998">
        <w:rPr>
          <w:rFonts w:eastAsia="BatangChe"/>
          <w:color w:val="000000"/>
        </w:rPr>
        <w:t>. The p</w:t>
      </w:r>
      <w:r w:rsidRPr="00F97E69">
        <w:rPr>
          <w:rFonts w:eastAsia="BatangChe"/>
          <w:color w:val="000000"/>
        </w:rPr>
        <w:t>robiotic was administered at the following doses</w:t>
      </w:r>
      <w:r w:rsidR="00AD2747">
        <w:rPr>
          <w:rFonts w:eastAsia="BatangChe"/>
          <w:color w:val="000000"/>
        </w:rPr>
        <w:t>;</w:t>
      </w:r>
      <w:r w:rsidRPr="00F97E69">
        <w:rPr>
          <w:rFonts w:eastAsia="BatangChe"/>
          <w:color w:val="000000"/>
        </w:rPr>
        <w:t xml:space="preserve"> A)</w:t>
      </w:r>
      <w:r>
        <w:rPr>
          <w:rFonts w:eastAsia="BatangChe"/>
          <w:color w:val="000000"/>
        </w:rPr>
        <w:t>.</w:t>
      </w:r>
      <w:r w:rsidRPr="00F97E69">
        <w:rPr>
          <w:rFonts w:eastAsia="BatangChe"/>
          <w:color w:val="000000"/>
        </w:rPr>
        <w:t xml:space="preserve"> 2.5 mg L</w:t>
      </w:r>
      <w:r w:rsidRPr="00F97E69">
        <w:rPr>
          <w:rFonts w:eastAsia="BatangChe"/>
          <w:color w:val="000000"/>
          <w:vertAlign w:val="superscript"/>
        </w:rPr>
        <w:t>−1</w:t>
      </w:r>
      <w:r w:rsidRPr="00F97E69">
        <w:rPr>
          <w:rFonts w:eastAsia="BatangChe"/>
          <w:color w:val="000000"/>
        </w:rPr>
        <w:t>, B)</w:t>
      </w:r>
      <w:r>
        <w:rPr>
          <w:rFonts w:eastAsia="BatangChe"/>
          <w:color w:val="000000"/>
        </w:rPr>
        <w:t>.</w:t>
      </w:r>
      <w:r w:rsidRPr="00F97E69">
        <w:rPr>
          <w:rFonts w:eastAsia="BatangChe"/>
          <w:color w:val="000000"/>
        </w:rPr>
        <w:t xml:space="preserve"> 5.0 mg L</w:t>
      </w:r>
      <w:r w:rsidRPr="00F97E69">
        <w:rPr>
          <w:rFonts w:eastAsia="BatangChe"/>
          <w:color w:val="000000"/>
          <w:vertAlign w:val="superscript"/>
        </w:rPr>
        <w:t>−1</w:t>
      </w:r>
      <w:r w:rsidRPr="00F97E69">
        <w:rPr>
          <w:rFonts w:eastAsia="BatangChe"/>
          <w:color w:val="000000"/>
        </w:rPr>
        <w:t>, C)</w:t>
      </w:r>
      <w:r>
        <w:rPr>
          <w:rFonts w:eastAsia="BatangChe"/>
          <w:color w:val="000000"/>
        </w:rPr>
        <w:t>.</w:t>
      </w:r>
      <w:r w:rsidRPr="00F97E69">
        <w:rPr>
          <w:rFonts w:eastAsia="BatangChe"/>
          <w:color w:val="000000"/>
        </w:rPr>
        <w:t xml:space="preserve"> 7.5 mg L</w:t>
      </w:r>
      <w:r w:rsidRPr="00F97E69">
        <w:rPr>
          <w:rFonts w:eastAsia="BatangChe"/>
          <w:color w:val="000000"/>
          <w:vertAlign w:val="superscript"/>
        </w:rPr>
        <w:t>−1</w:t>
      </w:r>
      <w:r w:rsidRPr="00F97E69">
        <w:rPr>
          <w:rFonts w:eastAsia="BatangChe"/>
          <w:color w:val="000000"/>
        </w:rPr>
        <w:t>, and D)</w:t>
      </w:r>
      <w:r>
        <w:rPr>
          <w:rFonts w:eastAsia="BatangChe"/>
          <w:color w:val="000000"/>
        </w:rPr>
        <w:t>.</w:t>
      </w:r>
      <w:r w:rsidRPr="00F97E69">
        <w:rPr>
          <w:rFonts w:eastAsia="BatangChe"/>
          <w:color w:val="000000"/>
        </w:rPr>
        <w:t xml:space="preserve"> 0 mg L</w:t>
      </w:r>
      <w:r w:rsidRPr="00F97E69">
        <w:rPr>
          <w:rFonts w:eastAsia="BatangChe"/>
          <w:color w:val="000000"/>
          <w:vertAlign w:val="superscript"/>
        </w:rPr>
        <w:t>−1</w:t>
      </w:r>
      <w:r w:rsidRPr="00F97E69">
        <w:rPr>
          <w:rFonts w:eastAsia="BatangChe"/>
          <w:color w:val="000000"/>
        </w:rPr>
        <w:t xml:space="preserve"> (control without probiotic application) by giving the probiotic powder at 0.5, 1.0, 1.5, and 0 g, respectively per 200 L of rearing water. The probiotics need to be activated before being added to the larvae-rearing tank. The probiotic powder was placed in a small basin with a volume of three liters, then filled with two liters of sterile seawater at a salinity of 30 ppt and aerated overnight. On the next day, the aeration stopped. The solution was settled for one hour to let the particle sink. Then only a clear solution is added to the mud crab larvae cultures. </w:t>
      </w:r>
    </w:p>
    <w:p w14:paraId="6447C0DA" w14:textId="77E62B3C" w:rsidR="00F97E69" w:rsidRPr="00823AE8" w:rsidRDefault="00F97E69" w:rsidP="00B837F5">
      <w:pPr>
        <w:shd w:val="clear" w:color="auto" w:fill="FFFFFF"/>
        <w:spacing w:line="480" w:lineRule="auto"/>
        <w:jc w:val="both"/>
        <w:textAlignment w:val="baseline"/>
        <w:rPr>
          <w:rFonts w:eastAsia="BatangChe"/>
          <w:color w:val="000000"/>
        </w:rPr>
      </w:pPr>
      <w:r w:rsidRPr="00F97E69">
        <w:rPr>
          <w:rFonts w:eastAsia="BatangChe"/>
          <w:b/>
          <w:bCs/>
          <w:color w:val="000000"/>
        </w:rPr>
        <w:t>Monitoring of several biological and chemical parameters</w:t>
      </w:r>
    </w:p>
    <w:p w14:paraId="2FBE50F3" w14:textId="77777777" w:rsidR="00F97E69" w:rsidRPr="00F97E69" w:rsidRDefault="00F97E69" w:rsidP="00F97E69">
      <w:pPr>
        <w:shd w:val="clear" w:color="auto" w:fill="FFFFFF"/>
        <w:spacing w:line="480" w:lineRule="auto"/>
        <w:textAlignment w:val="baseline"/>
        <w:rPr>
          <w:rFonts w:eastAsia="BatangChe"/>
          <w:color w:val="000000"/>
        </w:rPr>
      </w:pPr>
      <w:r w:rsidRPr="00F97E69">
        <w:rPr>
          <w:rFonts w:eastAsia="BatangChe"/>
          <w:b/>
          <w:bCs/>
          <w:color w:val="000000"/>
        </w:rPr>
        <w:t>Sample collection</w:t>
      </w:r>
    </w:p>
    <w:p w14:paraId="33344761" w14:textId="0EAC8FB9" w:rsidR="00F97E69" w:rsidRPr="00F97E69" w:rsidRDefault="00F97E69" w:rsidP="00F97E69">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 xml:space="preserve">16S rRNA amplicon sequencing was carried out to elucidate microbial abundances in megalopa and media for larvae rearing treated with probiotics at different doses. The samples for the analysis were prepared as follows; first, megalopa extraction is conducted by taking ten individuals of megalopa from each replication of probiotic treatment and control tank. Then, the megalops from each treatment were put in each sterile microtube, crushed, and extracted using the cTAB dTAB DNA extraction kit (IQ2000, Taichung 407, Taiwan). Then the pelleted DNA dissolved in 200 mL T.E. buffer (10 mM Tris-HCl, 1 mM EDTA, pH 8.5). The sample </w:t>
      </w:r>
      <w:r w:rsidR="008A4DA9">
        <w:rPr>
          <w:rFonts w:eastAsia="BatangChe"/>
          <w:color w:val="000000"/>
        </w:rPr>
        <w:t xml:space="preserve">of </w:t>
      </w:r>
      <w:r w:rsidRPr="00F97E69">
        <w:rPr>
          <w:rFonts w:eastAsia="BatangChe"/>
          <w:color w:val="000000"/>
        </w:rPr>
        <w:t xml:space="preserve">extract megalopa from each treatment was determined as A, B, C, and D. Each sample with two replications. Furthermore, the extract of water media samples was prepared through one liter of water sample taken from the larvae-rearing tank in each treatment. Afterward, the water was filtered using plankton net no.400 with mesh size 37 µm to eliminate </w:t>
      </w:r>
      <w:r w:rsidR="008F58E5">
        <w:rPr>
          <w:rFonts w:eastAsia="BatangChe"/>
          <w:color w:val="000000"/>
        </w:rPr>
        <w:t xml:space="preserve">larvae and </w:t>
      </w:r>
      <w:r w:rsidRPr="00F97E69">
        <w:rPr>
          <w:rFonts w:eastAsia="BatangChe"/>
          <w:color w:val="000000"/>
        </w:rPr>
        <w:t xml:space="preserve">rotifer from the rearing water. Furthermore, the water was filtered using 0.22 μm Whatman filter paper. The filter paper was extracted following the ZymoBiomics DNA miniprep kit extraction procedure. The sample of extract water media for rearing from each treatment was determined </w:t>
      </w:r>
      <w:r w:rsidRPr="00F97E69">
        <w:rPr>
          <w:rFonts w:eastAsia="BatangChe"/>
          <w:color w:val="000000"/>
        </w:rPr>
        <w:lastRenderedPageBreak/>
        <w:t>as E, F, G, and H. Each sample with two replications.  Genomic DNA samples from megalopa and water media extracts were sent to the Genetics Science laboratory for 16S rRNA amplicon sequencing in an Illumina MiSeq.</w:t>
      </w:r>
    </w:p>
    <w:p w14:paraId="77A32A8D" w14:textId="77777777" w:rsidR="00F97E69" w:rsidRPr="00F97E69" w:rsidRDefault="00F97E69" w:rsidP="00F97E69">
      <w:pPr>
        <w:shd w:val="clear" w:color="auto" w:fill="FFFFFF"/>
        <w:spacing w:line="480" w:lineRule="auto"/>
        <w:textAlignment w:val="baseline"/>
        <w:rPr>
          <w:rFonts w:eastAsia="BatangChe"/>
          <w:b/>
          <w:bCs/>
          <w:color w:val="000000"/>
        </w:rPr>
      </w:pPr>
      <w:r w:rsidRPr="00F97E69">
        <w:rPr>
          <w:rFonts w:eastAsia="BatangChe"/>
          <w:b/>
          <w:bCs/>
          <w:color w:val="000000"/>
        </w:rPr>
        <w:t>Monitoring of larvae population</w:t>
      </w:r>
    </w:p>
    <w:p w14:paraId="49A46D04" w14:textId="09DF8F57" w:rsidR="00F97E69" w:rsidRPr="00F97E69" w:rsidRDefault="00F97E69" w:rsidP="00F97E69">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Larvae samples were taken on three distinct surfaces in each replication tank using a 100 mL bowl to monitor the larvae population. The larval population density per liter was then calculated from the mean larval number per 100 mL. In each replication tank, the Megalopa population was observed using a 1000 mL bowl placed on three different surfaces. The mean megalopa number per 1000 mL indicated the megalopa population per liter</w:t>
      </w:r>
      <w:r w:rsidR="0026649C">
        <w:rPr>
          <w:rFonts w:eastAsia="BatangChe"/>
          <w:color w:val="000000"/>
        </w:rPr>
        <w:t xml:space="preserve"> </w:t>
      </w:r>
      <w:r w:rsidR="0026649C" w:rsidRPr="00F97E69">
        <w:fldChar w:fldCharType="begin" w:fldLock="1"/>
      </w:r>
      <w:r w:rsidR="0026649C">
        <w:rPr>
          <w:rFonts w:eastAsia="BatangChe"/>
          <w:color w:val="000000"/>
        </w:rPr>
        <w:instrText>ADDIN CSL_CITATION {"citationItems":[{"id":"ITEM-1","itemData":{"DOI":"10.1007/s41208-021-00327-y","ISBN":"0123456789","ISSN":"02125919","abstract":"Antibiotics, chemicals, and probiotics are often used in aquaculture activities to successfully culture species. The purpose of this study was to compare the effectiveness of the application of erythromycin, elbayou, and Rica-1 probiotic in the rearing of S. paramamosain mud crab larvae development to the crablet stage. The newly hatched healthy larvae zoea-1 were cultured in nine fiber tanks with a volume of 200 L each at the density of 80 ind. L−1. The three treatments tested consisted of A) Erythromycin; B) Elbayou; and C) Rica-1 probiotic with a dose of 15 mg L−1 each. Each treatment with three replications. Several parameters were monitored including the larvae density, larvae stage development, and water quality parameters such as ammonia, nitrite, total organic matter (TOM), Vibrio sp, and total bacteria population. At the Day of Rearing (DOR)-15, the larvae developed into zoea-5 with a density of 15.3 ± 2.1 ind. L−1 (A); 16.3 ± 2.5 ind. L−1 (B), and 7.3 ± 1.5 ind. L−1 (C). At DOR-19, some larvae zoea-5 successfully metamorphosed into the megalopa stages. The crablet-D15 production in erythromycin treatment was 141.2 ± 34.1 ind. tank−1, significantly different (P &lt; 0.05) from the Elbayou treatment production of 70.0 ± 3.74 ind. tank−1. However, there was no significant crablet production from the RICA-1 probiotic treatment due to megalopa's death as a consequence of Vibrio harveyi infection. As a result, the erythromycin application of 15 mg L−1 was the most effective for increasing crablet production in rearing mud crab larvae.","author":[{"dropping-particle":"","family":"Gunarto","given":"Gunarto","non-dropping-particle":"","parse-names":false,"suffix":""},{"dropping-particle":"","family":"Tampangalo","given":"Bunga Rante","non-dropping-particle":"","parse-names":false,"suffix":""},{"dropping-particle":"","family":"Muliani","given":"Muliani","non-dropping-particle":"","parse-names":false,"suffix":""}],"container-title":"Thalassas","id":"ITEM-1","issued":{"date-parts":[["2021"]]},"page":"465-475","title":"The Application of Erythromycin, Elbayou, and Rica-1 Probiotic in the Rearing of Scylla paramamosain Mud Crab Larvae Development into the Crablet Stage","type":"article-journal","volume":"37"},"uris":["http://www.mendeley.com/documents/?uuid=b0f69cba-f6e0-4d90-9cce-a0a89532445f","http://www.mendeley.com/documents/?uuid=502c578e-4699-4dab-a94f-4e9fcef0eed6"]}],"mendeley":{"formattedCitation":"(Gunarto et al., 2021)","manualFormatting":"(Gunarto et al., 2021)","plainTextFormattedCitation":"(Gunarto et al., 2021)","previouslyFormattedCitation":"(Gunarto et al., 2021)"},"properties":{"noteIndex":0},"schema":"https://github.com/citation-style-language/schema/raw/master/csl-citation.json"}</w:instrText>
      </w:r>
      <w:r w:rsidR="0026649C" w:rsidRPr="00F97E69">
        <w:fldChar w:fldCharType="separate"/>
      </w:r>
      <w:r w:rsidR="0026649C" w:rsidRPr="00F97E69">
        <w:rPr>
          <w:rFonts w:eastAsia="BatangChe"/>
          <w:noProof/>
          <w:color w:val="000000"/>
        </w:rPr>
        <w:t>(Gunarto et al., 2021)</w:t>
      </w:r>
      <w:r w:rsidR="0026649C" w:rsidRPr="00F97E69">
        <w:fldChar w:fldCharType="end"/>
      </w:r>
      <w:r w:rsidRPr="00F97E69">
        <w:rPr>
          <w:rFonts w:eastAsia="BatangChe"/>
          <w:color w:val="000000"/>
        </w:rPr>
        <w:t>. The number of cablets produced per replication tank in each treatment was also monitored after the crab was harvested</w:t>
      </w:r>
      <w:r w:rsidR="004F42F8">
        <w:rPr>
          <w:rFonts w:eastAsia="BatangChe"/>
          <w:color w:val="000000"/>
        </w:rPr>
        <w:t xml:space="preserve"> totally in each tank</w:t>
      </w:r>
      <w:r w:rsidRPr="00F97E69">
        <w:rPr>
          <w:rFonts w:eastAsia="BatangChe"/>
          <w:color w:val="000000"/>
        </w:rPr>
        <w:t>.</w:t>
      </w:r>
    </w:p>
    <w:p w14:paraId="43F70DCA" w14:textId="22377832" w:rsidR="00F97E69" w:rsidRPr="00F97E69" w:rsidRDefault="00F47CBE" w:rsidP="00F97E69">
      <w:pPr>
        <w:shd w:val="clear" w:color="auto" w:fill="FFFFFF"/>
        <w:spacing w:line="480" w:lineRule="auto"/>
        <w:textAlignment w:val="baseline"/>
        <w:rPr>
          <w:rFonts w:eastAsia="BatangChe"/>
          <w:b/>
          <w:bCs/>
          <w:color w:val="000000"/>
        </w:rPr>
      </w:pPr>
      <w:r>
        <w:rPr>
          <w:rFonts w:eastAsia="BatangChe"/>
          <w:b/>
          <w:bCs/>
          <w:color w:val="000000"/>
        </w:rPr>
        <w:t xml:space="preserve">3. </w:t>
      </w:r>
      <w:r w:rsidR="00F97E69" w:rsidRPr="00F97E69">
        <w:rPr>
          <w:rFonts w:eastAsia="BatangChe"/>
          <w:b/>
          <w:bCs/>
          <w:color w:val="000000"/>
        </w:rPr>
        <w:t>Data analysis</w:t>
      </w:r>
    </w:p>
    <w:p w14:paraId="77D8E854" w14:textId="2E39D2EB" w:rsidR="00F97E69" w:rsidRDefault="00F97E69" w:rsidP="00F97E69">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 xml:space="preserve">Data on the relative abundance of microbiota from the NGS analysis in each treatment were made graphically. The larval population and crablet production data in each treatment were subjected to logarithmic transformation. Furthermore, the data were compared and analyzed using analysis of variance for the </w:t>
      </w:r>
      <w:r w:rsidR="00E556B1">
        <w:rPr>
          <w:rFonts w:eastAsia="BatangChe"/>
          <w:color w:val="000000"/>
        </w:rPr>
        <w:t xml:space="preserve">complete </w:t>
      </w:r>
      <w:r w:rsidR="004973A7">
        <w:rPr>
          <w:rFonts w:eastAsia="BatangChe"/>
          <w:color w:val="000000"/>
        </w:rPr>
        <w:t>r</w:t>
      </w:r>
      <w:r w:rsidRPr="00F97E69">
        <w:rPr>
          <w:rFonts w:eastAsia="BatangChe"/>
          <w:color w:val="000000"/>
        </w:rPr>
        <w:t>andomized design patterns. The least significant difference test (LSD test) was applied if any difference between the treatments was tested. The statistical test was conducted using the SPSS (Statical Product Service Solution) program package 23. In comparison, the data on water quality (ammonia, nitrite, total organic matter) from each treatment were analyzed descriptively.</w:t>
      </w:r>
    </w:p>
    <w:p w14:paraId="13625533" w14:textId="4C0008B2" w:rsidR="00F97E69" w:rsidRDefault="00F47CBE" w:rsidP="00F47CBE">
      <w:pPr>
        <w:shd w:val="clear" w:color="auto" w:fill="FFFFFF"/>
        <w:spacing w:line="480" w:lineRule="auto"/>
        <w:textAlignment w:val="baseline"/>
        <w:rPr>
          <w:b/>
          <w:bCs/>
          <w:color w:val="000000"/>
          <w:shd w:val="clear" w:color="auto" w:fill="FFFFFF"/>
        </w:rPr>
      </w:pPr>
      <w:r>
        <w:rPr>
          <w:b/>
          <w:bCs/>
          <w:color w:val="000000"/>
          <w:shd w:val="clear" w:color="auto" w:fill="FFFFFF"/>
        </w:rPr>
        <w:t xml:space="preserve">4. </w:t>
      </w:r>
      <w:r w:rsidR="00F97E69" w:rsidRPr="00F97E69">
        <w:rPr>
          <w:b/>
          <w:bCs/>
          <w:color w:val="000000"/>
          <w:shd w:val="clear" w:color="auto" w:fill="FFFFFF"/>
        </w:rPr>
        <w:t>Results</w:t>
      </w:r>
    </w:p>
    <w:p w14:paraId="3E6B382E" w14:textId="1E0A0CA6" w:rsidR="00F97E69" w:rsidRPr="00F97E69" w:rsidRDefault="00000AD9" w:rsidP="00F97E69">
      <w:pPr>
        <w:shd w:val="clear" w:color="auto" w:fill="FFFFFF"/>
        <w:spacing w:line="480" w:lineRule="auto"/>
        <w:textAlignment w:val="baseline"/>
        <w:rPr>
          <w:rFonts w:eastAsia="BatangChe"/>
          <w:b/>
          <w:bCs/>
          <w:color w:val="000000"/>
        </w:rPr>
      </w:pPr>
      <w:r>
        <w:rPr>
          <w:rFonts w:eastAsia="BatangChe"/>
          <w:b/>
          <w:bCs/>
          <w:color w:val="000000"/>
        </w:rPr>
        <w:t xml:space="preserve">4. 1. </w:t>
      </w:r>
      <w:r w:rsidR="00F97E69" w:rsidRPr="00F97E69">
        <w:rPr>
          <w:rFonts w:eastAsia="BatangChe"/>
          <w:b/>
          <w:bCs/>
          <w:color w:val="000000"/>
        </w:rPr>
        <w:t>Microbiota abundance</w:t>
      </w:r>
    </w:p>
    <w:p w14:paraId="32570E75" w14:textId="2EC148B4" w:rsidR="00F97E69" w:rsidRDefault="00F97E69" w:rsidP="00F97E69">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 xml:space="preserve">The </w:t>
      </w:r>
      <w:r w:rsidRPr="00F97E69">
        <w:rPr>
          <w:rFonts w:eastAsia="BatangChe"/>
          <w:i/>
          <w:iCs/>
          <w:color w:val="000000"/>
        </w:rPr>
        <w:t>Vibrio</w:t>
      </w:r>
      <w:r w:rsidRPr="00F97E69">
        <w:rPr>
          <w:rFonts w:eastAsia="BatangChe"/>
          <w:color w:val="000000"/>
        </w:rPr>
        <w:t xml:space="preserve"> spp. abundances decreased significantly (</w:t>
      </w:r>
      <w:r w:rsidRPr="00F97E69">
        <w:rPr>
          <w:rFonts w:eastAsia="BatangChe"/>
          <w:i/>
          <w:iCs/>
          <w:color w:val="000000"/>
        </w:rPr>
        <w:t>p</w:t>
      </w:r>
      <w:r w:rsidRPr="00F97E69">
        <w:rPr>
          <w:rFonts w:eastAsia="BatangChe"/>
          <w:color w:val="000000"/>
        </w:rPr>
        <w:t xml:space="preserve">&lt;0.05) in the </w:t>
      </w:r>
      <w:r w:rsidR="00E13B71">
        <w:rPr>
          <w:rFonts w:eastAsia="BatangChe"/>
          <w:color w:val="000000"/>
        </w:rPr>
        <w:t>m</w:t>
      </w:r>
      <w:r w:rsidRPr="00F97E69">
        <w:rPr>
          <w:rFonts w:eastAsia="BatangChe"/>
          <w:color w:val="000000"/>
        </w:rPr>
        <w:t>egalopa treated with probiotics at the dosage of 2.5 mg L</w:t>
      </w:r>
      <w:r w:rsidRPr="00F97E69">
        <w:rPr>
          <w:rFonts w:eastAsia="BatangChe"/>
          <w:color w:val="000000"/>
          <w:vertAlign w:val="superscript"/>
        </w:rPr>
        <w:t>-1</w:t>
      </w:r>
      <w:r w:rsidRPr="00F97E69">
        <w:rPr>
          <w:rFonts w:eastAsia="BatangChe"/>
          <w:color w:val="000000"/>
        </w:rPr>
        <w:t xml:space="preserve"> (A) and 7.5 mg L</w:t>
      </w:r>
      <w:r w:rsidRPr="00F97E69">
        <w:rPr>
          <w:rFonts w:eastAsia="BatangChe"/>
          <w:color w:val="000000"/>
          <w:vertAlign w:val="superscript"/>
        </w:rPr>
        <w:t>-1</w:t>
      </w:r>
      <w:r w:rsidRPr="00F97E69">
        <w:rPr>
          <w:rFonts w:eastAsia="BatangChe"/>
          <w:color w:val="000000"/>
        </w:rPr>
        <w:t xml:space="preserve"> (C) and in water for larvae rearing treated with probiotics at a concentration of 5.0 mg L</w:t>
      </w:r>
      <w:r w:rsidRPr="00F97E69">
        <w:rPr>
          <w:rFonts w:eastAsia="BatangChe"/>
          <w:color w:val="000000"/>
          <w:vertAlign w:val="superscript"/>
        </w:rPr>
        <w:t>-1</w:t>
      </w:r>
      <w:r w:rsidRPr="00F97E69">
        <w:rPr>
          <w:rFonts w:eastAsia="BatangChe"/>
          <w:color w:val="000000"/>
        </w:rPr>
        <w:t xml:space="preserve"> (F), compared to the control test (D). </w:t>
      </w:r>
      <w:r w:rsidRPr="00F97E69">
        <w:rPr>
          <w:rFonts w:eastAsia="BatangChe"/>
          <w:i/>
          <w:iCs/>
          <w:color w:val="000000"/>
        </w:rPr>
        <w:lastRenderedPageBreak/>
        <w:t>Ralstonia</w:t>
      </w:r>
      <w:r w:rsidRPr="00F97E69">
        <w:rPr>
          <w:rFonts w:eastAsia="BatangChe"/>
          <w:color w:val="000000"/>
        </w:rPr>
        <w:t xml:space="preserve"> spp. abundance is more than 90% of total microbiota abundances in the megalopa sample from treatments A, C, and the control tank (D). </w:t>
      </w:r>
      <w:r w:rsidR="001C3C32">
        <w:rPr>
          <w:rFonts w:eastAsia="BatangChe"/>
          <w:color w:val="000000"/>
        </w:rPr>
        <w:t xml:space="preserve">In </w:t>
      </w:r>
      <w:r w:rsidRPr="00F97E69">
        <w:rPr>
          <w:rFonts w:eastAsia="BatangChe"/>
          <w:color w:val="000000"/>
        </w:rPr>
        <w:t>probiotics were added to the water for larvae rearing at a concentration of 7.5 mg L</w:t>
      </w:r>
      <w:r w:rsidRPr="00F97E69">
        <w:rPr>
          <w:rFonts w:eastAsia="BatangChe"/>
          <w:color w:val="000000"/>
          <w:vertAlign w:val="superscript"/>
        </w:rPr>
        <w:t>-1</w:t>
      </w:r>
      <w:r w:rsidRPr="00F97E69">
        <w:rPr>
          <w:rFonts w:eastAsia="BatangChe"/>
          <w:color w:val="000000"/>
        </w:rPr>
        <w:t xml:space="preserve"> (G2), it was found that </w:t>
      </w:r>
      <w:r w:rsidRPr="00F97E69">
        <w:rPr>
          <w:rFonts w:eastAsia="BatangChe"/>
          <w:i/>
          <w:iCs/>
          <w:color w:val="000000"/>
        </w:rPr>
        <w:t>Acinetobacter</w:t>
      </w:r>
      <w:r w:rsidRPr="00F97E69">
        <w:rPr>
          <w:rFonts w:eastAsia="BatangChe"/>
          <w:color w:val="000000"/>
        </w:rPr>
        <w:t xml:space="preserve"> was extremely dominant (80%). In water media used to grow larvae in all probiotic treatments (E, F, G) and </w:t>
      </w:r>
      <w:r w:rsidR="00131F65">
        <w:rPr>
          <w:rFonts w:eastAsia="BatangChe"/>
          <w:color w:val="000000"/>
        </w:rPr>
        <w:t>H</w:t>
      </w:r>
      <w:r w:rsidR="009821DB">
        <w:rPr>
          <w:rFonts w:eastAsia="BatangChe"/>
          <w:color w:val="000000"/>
        </w:rPr>
        <w:t xml:space="preserve"> (</w:t>
      </w:r>
      <w:r w:rsidRPr="00F97E69">
        <w:rPr>
          <w:rFonts w:eastAsia="BatangChe"/>
          <w:color w:val="000000"/>
        </w:rPr>
        <w:t>control</w:t>
      </w:r>
      <w:r w:rsidR="009821DB">
        <w:rPr>
          <w:rFonts w:eastAsia="BatangChe"/>
          <w:color w:val="000000"/>
        </w:rPr>
        <w:t>)</w:t>
      </w:r>
      <w:r w:rsidRPr="00F97E69">
        <w:rPr>
          <w:rFonts w:eastAsia="BatangChe"/>
          <w:color w:val="000000"/>
        </w:rPr>
        <w:t xml:space="preserve">, </w:t>
      </w:r>
      <w:r w:rsidRPr="00F97E69">
        <w:rPr>
          <w:rFonts w:eastAsia="BatangChe"/>
          <w:i/>
          <w:iCs/>
          <w:color w:val="000000"/>
        </w:rPr>
        <w:t xml:space="preserve">Phaeodactylobacter </w:t>
      </w:r>
      <w:r w:rsidRPr="00F97E69">
        <w:rPr>
          <w:rFonts w:eastAsia="BatangChe"/>
          <w:color w:val="000000"/>
        </w:rPr>
        <w:t xml:space="preserve">abundance ranged from 20 to 30%. However, it was not found in the </w:t>
      </w:r>
      <w:r w:rsidR="00D73A58">
        <w:rPr>
          <w:rFonts w:eastAsia="BatangChe"/>
          <w:color w:val="000000"/>
        </w:rPr>
        <w:t xml:space="preserve">whole body of </w:t>
      </w:r>
      <w:r w:rsidR="007577E8">
        <w:rPr>
          <w:rFonts w:eastAsia="BatangChe"/>
          <w:color w:val="000000"/>
        </w:rPr>
        <w:t xml:space="preserve">the </w:t>
      </w:r>
      <w:r w:rsidRPr="00F97E69">
        <w:rPr>
          <w:rFonts w:eastAsia="BatangChe"/>
          <w:color w:val="000000"/>
        </w:rPr>
        <w:t xml:space="preserve">megalopa sample from all treatments (A, B, C, and D). </w:t>
      </w:r>
      <w:r w:rsidRPr="00F97E69">
        <w:rPr>
          <w:rFonts w:eastAsia="BatangChe"/>
          <w:i/>
          <w:iCs/>
          <w:color w:val="000000"/>
        </w:rPr>
        <w:t>Incestsedis</w:t>
      </w:r>
      <w:r w:rsidRPr="00F97E69">
        <w:rPr>
          <w:rFonts w:eastAsia="BatangChe"/>
          <w:color w:val="000000"/>
        </w:rPr>
        <w:t xml:space="preserve"> was distributed in almost the same density in all treatments (20-30%) except in the treatment when </w:t>
      </w:r>
      <w:r w:rsidRPr="00F97E69">
        <w:rPr>
          <w:rFonts w:eastAsia="BatangChe"/>
          <w:i/>
          <w:iCs/>
          <w:color w:val="000000"/>
        </w:rPr>
        <w:t>Ralstonia, Pseudomonas,</w:t>
      </w:r>
      <w:r w:rsidRPr="00F97E69">
        <w:rPr>
          <w:rFonts w:eastAsia="BatangChe"/>
          <w:color w:val="000000"/>
        </w:rPr>
        <w:t xml:space="preserve"> and </w:t>
      </w:r>
      <w:r w:rsidRPr="00F97E69">
        <w:rPr>
          <w:rFonts w:eastAsia="BatangChe"/>
          <w:i/>
          <w:iCs/>
          <w:color w:val="000000"/>
        </w:rPr>
        <w:t xml:space="preserve">Acinetobacter </w:t>
      </w:r>
      <w:r w:rsidRPr="00F97E69">
        <w:rPr>
          <w:rFonts w:eastAsia="BatangChe"/>
          <w:color w:val="000000"/>
        </w:rPr>
        <w:t>were dominant</w:t>
      </w:r>
      <w:r w:rsidR="000513DE">
        <w:rPr>
          <w:rFonts w:eastAsia="BatangChe"/>
          <w:color w:val="000000"/>
        </w:rPr>
        <w:t xml:space="preserve">, </w:t>
      </w:r>
      <w:r w:rsidR="00581E1F">
        <w:rPr>
          <w:rFonts w:eastAsia="BatangChe"/>
          <w:color w:val="000000"/>
        </w:rPr>
        <w:t>t</w:t>
      </w:r>
      <w:r w:rsidRPr="00F97E69">
        <w:rPr>
          <w:rFonts w:eastAsia="BatangChe"/>
          <w:color w:val="000000"/>
        </w:rPr>
        <w:t xml:space="preserve">he </w:t>
      </w:r>
      <w:r w:rsidRPr="00F97E69">
        <w:rPr>
          <w:rFonts w:eastAsia="BatangChe"/>
          <w:i/>
          <w:iCs/>
          <w:color w:val="000000"/>
        </w:rPr>
        <w:t xml:space="preserve">incestsedis </w:t>
      </w:r>
      <w:r w:rsidRPr="00F97E69">
        <w:rPr>
          <w:rFonts w:eastAsia="BatangChe"/>
          <w:color w:val="000000"/>
        </w:rPr>
        <w:t xml:space="preserve">show a low percentage (&lt;5%) (Figure 1). </w:t>
      </w:r>
    </w:p>
    <w:p w14:paraId="50D27EDC" w14:textId="77777777" w:rsidR="00F97E69" w:rsidRPr="00F97E69" w:rsidRDefault="00F97E69" w:rsidP="00F97E69">
      <w:pPr>
        <w:shd w:val="clear" w:color="auto" w:fill="FFFFFF"/>
        <w:spacing w:line="480" w:lineRule="auto"/>
        <w:ind w:firstLineChars="100" w:firstLine="240"/>
        <w:jc w:val="center"/>
        <w:textAlignment w:val="baseline"/>
        <w:rPr>
          <w:rFonts w:eastAsia="BatangChe"/>
          <w:color w:val="000000"/>
        </w:rPr>
      </w:pPr>
      <w:r w:rsidRPr="00F97E69">
        <w:rPr>
          <w:rFonts w:eastAsia="BatangChe"/>
          <w:color w:val="000000"/>
        </w:rPr>
        <w:t>- Figure 1-</w:t>
      </w:r>
    </w:p>
    <w:p w14:paraId="5757F3AF" w14:textId="77777777" w:rsidR="00000AD9" w:rsidRDefault="00000AD9" w:rsidP="00F97E69">
      <w:pPr>
        <w:shd w:val="clear" w:color="auto" w:fill="FFFFFF"/>
        <w:spacing w:line="480" w:lineRule="auto"/>
        <w:textAlignment w:val="baseline"/>
        <w:rPr>
          <w:rFonts w:eastAsia="BatangChe"/>
          <w:b/>
          <w:bCs/>
          <w:color w:val="000000"/>
        </w:rPr>
      </w:pPr>
    </w:p>
    <w:p w14:paraId="3659AE64" w14:textId="43A716FF" w:rsidR="00F97E69" w:rsidRPr="00F97E69" w:rsidRDefault="00000AD9" w:rsidP="00F97E69">
      <w:pPr>
        <w:shd w:val="clear" w:color="auto" w:fill="FFFFFF"/>
        <w:spacing w:line="480" w:lineRule="auto"/>
        <w:textAlignment w:val="baseline"/>
        <w:rPr>
          <w:rFonts w:eastAsia="BatangChe"/>
          <w:b/>
          <w:bCs/>
          <w:color w:val="000000"/>
        </w:rPr>
      </w:pPr>
      <w:r>
        <w:rPr>
          <w:rFonts w:eastAsia="BatangChe"/>
          <w:b/>
          <w:bCs/>
          <w:color w:val="000000"/>
        </w:rPr>
        <w:t xml:space="preserve">4. 2. </w:t>
      </w:r>
      <w:r w:rsidR="00F97E69" w:rsidRPr="00F97E69">
        <w:rPr>
          <w:rFonts w:eastAsia="BatangChe"/>
          <w:b/>
          <w:bCs/>
          <w:color w:val="000000"/>
        </w:rPr>
        <w:t>Cluster Sample</w:t>
      </w:r>
    </w:p>
    <w:p w14:paraId="2983FE75" w14:textId="77777777" w:rsidR="00F97E69" w:rsidRPr="00F97E69" w:rsidRDefault="00F97E69" w:rsidP="00F97E69">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 xml:space="preserve">Cluster samples based on the microbiota abundance are seen in Figure 2. There are four clusters obtained. The tank with the low relative abundance of the microbiota (value &lt; 0.2) was observed on a sample of A1, C2, C1, and D2 was &gt; 90% dominated by </w:t>
      </w:r>
      <w:r w:rsidRPr="00F97E69">
        <w:rPr>
          <w:rFonts w:eastAsia="BatangChe"/>
          <w:i/>
          <w:iCs/>
          <w:color w:val="000000"/>
        </w:rPr>
        <w:t>Ralstonia</w:t>
      </w:r>
      <w:r w:rsidRPr="00F97E69">
        <w:rPr>
          <w:rFonts w:eastAsia="BatangChe"/>
          <w:color w:val="000000"/>
        </w:rPr>
        <w:t xml:space="preserve">. The value in the range of 0.2-0.4 was observed on E, F, G1, and H (samples from water media for larvae rearing), which were dominated by </w:t>
      </w:r>
      <w:r w:rsidRPr="00F97E69">
        <w:rPr>
          <w:rFonts w:eastAsia="BatangChe"/>
          <w:i/>
          <w:iCs/>
          <w:color w:val="000000"/>
        </w:rPr>
        <w:t>insertcedis</w:t>
      </w:r>
      <w:r w:rsidRPr="00F97E69">
        <w:rPr>
          <w:rFonts w:eastAsia="BatangChe"/>
          <w:color w:val="000000"/>
        </w:rPr>
        <w:t xml:space="preserve"> bacteria, </w:t>
      </w:r>
      <w:r w:rsidRPr="00F97E69">
        <w:rPr>
          <w:rFonts w:eastAsia="BatangChe"/>
          <w:i/>
          <w:iCs/>
          <w:color w:val="000000"/>
        </w:rPr>
        <w:t>Phaeodactylibacter</w:t>
      </w:r>
      <w:r w:rsidRPr="00F97E69">
        <w:rPr>
          <w:rFonts w:eastAsia="BatangChe"/>
          <w:color w:val="000000"/>
        </w:rPr>
        <w:t xml:space="preserve"> and OM43_Clade. While the value in the range of 0.4-0.6 was observed in samples B2, and D1, dominated by </w:t>
      </w:r>
      <w:r w:rsidRPr="00F97E69">
        <w:rPr>
          <w:rFonts w:eastAsia="BatangChe"/>
          <w:i/>
          <w:iCs/>
        </w:rPr>
        <w:t>insertcedis</w:t>
      </w:r>
      <w:r w:rsidRPr="00F97E69">
        <w:rPr>
          <w:rFonts w:eastAsia="BatangChe"/>
          <w:color w:val="000000"/>
        </w:rPr>
        <w:t xml:space="preserve"> bacteria, </w:t>
      </w:r>
      <w:r w:rsidRPr="00F97E69">
        <w:rPr>
          <w:rFonts w:eastAsia="BatangChe"/>
          <w:i/>
          <w:iCs/>
          <w:color w:val="000000"/>
        </w:rPr>
        <w:t>Pseudoalteromonas</w:t>
      </w:r>
      <w:r w:rsidRPr="00F97E69">
        <w:rPr>
          <w:rFonts w:eastAsia="BatangChe"/>
          <w:color w:val="000000"/>
        </w:rPr>
        <w:t xml:space="preserve">, </w:t>
      </w:r>
      <w:r w:rsidRPr="00F97E69">
        <w:rPr>
          <w:rFonts w:eastAsia="BatangChe"/>
          <w:i/>
          <w:iCs/>
          <w:color w:val="000000"/>
        </w:rPr>
        <w:t>Enterobacter</w:t>
      </w:r>
      <w:r w:rsidRPr="00F97E69">
        <w:rPr>
          <w:rFonts w:eastAsia="BatangChe"/>
          <w:color w:val="000000"/>
        </w:rPr>
        <w:t xml:space="preserve">, and </w:t>
      </w:r>
      <w:r w:rsidRPr="00F97E69">
        <w:rPr>
          <w:rFonts w:eastAsia="BatangChe"/>
          <w:i/>
          <w:iCs/>
          <w:color w:val="000000"/>
        </w:rPr>
        <w:t>Vibrio</w:t>
      </w:r>
      <w:r w:rsidRPr="00F97E69">
        <w:rPr>
          <w:rFonts w:eastAsia="BatangChe"/>
          <w:color w:val="000000"/>
        </w:rPr>
        <w:t xml:space="preserve">. Additionally, samples A2, B1, and G2 contained a sample with a high relative abundance of microbiota (&gt;0.8), which was predominated by </w:t>
      </w:r>
      <w:r w:rsidRPr="00F97E69">
        <w:rPr>
          <w:rFonts w:eastAsia="BatangChe"/>
          <w:i/>
          <w:iCs/>
          <w:color w:val="000000"/>
        </w:rPr>
        <w:t>Acinetobacter</w:t>
      </w:r>
      <w:r w:rsidRPr="00F97E69">
        <w:rPr>
          <w:rFonts w:eastAsia="BatangChe"/>
          <w:color w:val="000000"/>
        </w:rPr>
        <w:t xml:space="preserve">, </w:t>
      </w:r>
      <w:r w:rsidRPr="00F97E69">
        <w:rPr>
          <w:rFonts w:eastAsia="BatangChe"/>
          <w:i/>
          <w:iCs/>
          <w:color w:val="000000"/>
        </w:rPr>
        <w:t>insertcedis</w:t>
      </w:r>
      <w:r w:rsidRPr="00F97E69">
        <w:rPr>
          <w:rFonts w:eastAsia="BatangChe"/>
          <w:color w:val="000000"/>
        </w:rPr>
        <w:t xml:space="preserve"> bacteria, and </w:t>
      </w:r>
      <w:r w:rsidRPr="00F97E69">
        <w:rPr>
          <w:rFonts w:eastAsia="BatangChe"/>
          <w:i/>
          <w:iCs/>
          <w:color w:val="000000"/>
        </w:rPr>
        <w:t>Pseudomonas</w:t>
      </w:r>
      <w:r w:rsidRPr="00F97E69">
        <w:rPr>
          <w:rFonts w:eastAsia="BatangChe"/>
          <w:color w:val="000000"/>
        </w:rPr>
        <w:t xml:space="preserve">.  </w:t>
      </w:r>
    </w:p>
    <w:p w14:paraId="47C596F6" w14:textId="77777777" w:rsidR="00F97E69" w:rsidRPr="00F97E69" w:rsidRDefault="00F97E69" w:rsidP="00F97E69">
      <w:pPr>
        <w:shd w:val="clear" w:color="auto" w:fill="FFFFFF"/>
        <w:tabs>
          <w:tab w:val="left" w:pos="357"/>
        </w:tabs>
        <w:spacing w:line="480" w:lineRule="auto"/>
        <w:jc w:val="center"/>
        <w:rPr>
          <w:rFonts w:eastAsia="BatangChe"/>
          <w:color w:val="000000"/>
        </w:rPr>
      </w:pPr>
      <w:r w:rsidRPr="00F97E69">
        <w:rPr>
          <w:rFonts w:eastAsia="BatangChe"/>
          <w:color w:val="000000"/>
        </w:rPr>
        <w:t>- Figure 2-</w:t>
      </w:r>
    </w:p>
    <w:p w14:paraId="023D27A6" w14:textId="44A635BC" w:rsidR="00F97E69" w:rsidRPr="00F97E69" w:rsidRDefault="00000AD9" w:rsidP="00F97E69">
      <w:pPr>
        <w:shd w:val="clear" w:color="auto" w:fill="FFFFFF"/>
        <w:spacing w:line="480" w:lineRule="auto"/>
        <w:textAlignment w:val="baseline"/>
        <w:rPr>
          <w:rFonts w:eastAsia="BatangChe"/>
          <w:b/>
          <w:bCs/>
          <w:color w:val="000000"/>
        </w:rPr>
      </w:pPr>
      <w:r>
        <w:rPr>
          <w:rFonts w:eastAsia="BatangChe"/>
          <w:b/>
          <w:bCs/>
          <w:color w:val="000000"/>
        </w:rPr>
        <w:t xml:space="preserve">4. 3. </w:t>
      </w:r>
      <w:r w:rsidR="00F97E69" w:rsidRPr="00F97E69">
        <w:rPr>
          <w:rFonts w:eastAsia="BatangChe"/>
          <w:b/>
          <w:bCs/>
          <w:color w:val="000000"/>
        </w:rPr>
        <w:t>Water quality parameters</w:t>
      </w:r>
    </w:p>
    <w:p w14:paraId="165E31EE" w14:textId="2EB4EFA0" w:rsidR="00CB29BC" w:rsidRDefault="00F97E69" w:rsidP="00CB29BC">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The salinity for larval rearing was 30 ppt, dissolved oxygen in the range of 5.2 mg L</w:t>
      </w:r>
      <w:r w:rsidRPr="00F97E69">
        <w:rPr>
          <w:rFonts w:eastAsia="BatangChe"/>
          <w:color w:val="000000"/>
          <w:vertAlign w:val="superscript"/>
        </w:rPr>
        <w:t>-1</w:t>
      </w:r>
      <w:r w:rsidRPr="00F97E69">
        <w:rPr>
          <w:rFonts w:eastAsia="BatangChe"/>
          <w:color w:val="000000"/>
        </w:rPr>
        <w:t xml:space="preserve"> to 6.7 mg L</w:t>
      </w:r>
      <w:r w:rsidRPr="00F97E69">
        <w:rPr>
          <w:rFonts w:eastAsia="BatangChe"/>
          <w:color w:val="000000"/>
          <w:vertAlign w:val="superscript"/>
        </w:rPr>
        <w:t>-1</w:t>
      </w:r>
      <w:r w:rsidRPr="00F97E69">
        <w:rPr>
          <w:rFonts w:eastAsia="BatangChe"/>
          <w:color w:val="000000"/>
        </w:rPr>
        <w:t xml:space="preserve">, water pH: 8.1 to 8.4, and water temperature in the tank 27.5°C to 30.2°C. The ammonia </w:t>
      </w:r>
      <w:r w:rsidRPr="00F97E69">
        <w:rPr>
          <w:rFonts w:eastAsia="BatangChe"/>
          <w:color w:val="000000"/>
        </w:rPr>
        <w:lastRenderedPageBreak/>
        <w:t>concentration decreased at 10.3% (A), 15.23% (B), and 6.48% (C) compared to control (D) in the zoea stage. In contrast, the ammonia concentration significantly reduced to 3.45% (B) at the megalopa stage compared with the control treatment (D). All treatments' nitrite concentration at the zoea stage was relatively low, reaching 0.01-0.07 mg L</w:t>
      </w:r>
      <w:r w:rsidRPr="00F97E69">
        <w:rPr>
          <w:rFonts w:eastAsia="BatangChe"/>
          <w:color w:val="000000"/>
          <w:vertAlign w:val="superscript"/>
        </w:rPr>
        <w:t>−1</w:t>
      </w:r>
      <w:r w:rsidRPr="00F97E69">
        <w:rPr>
          <w:rFonts w:eastAsia="BatangChe"/>
          <w:color w:val="000000"/>
        </w:rPr>
        <w:t>. At the megalopa stage, all treatments' nitrite concentration was increased (Figure 3). The TOM in the zoea stage decreased to 23.63% and 19.40% in treatments B and C, while at the megalopa stage, the TOM decreased to 4.34% only in treatment B, compared with the D treatment (control) (Figure 4).</w:t>
      </w:r>
      <w:r>
        <w:rPr>
          <w:rFonts w:eastAsia="BatangChe"/>
          <w:color w:val="000000"/>
        </w:rPr>
        <w:t xml:space="preserve"> </w:t>
      </w:r>
      <w:r w:rsidR="00382753">
        <w:rPr>
          <w:rFonts w:eastAsia="BatangChe"/>
          <w:color w:val="000000"/>
        </w:rPr>
        <w:t>M</w:t>
      </w:r>
      <w:r w:rsidR="00E96E89">
        <w:rPr>
          <w:rFonts w:eastAsia="BatangChe"/>
          <w:color w:val="000000"/>
        </w:rPr>
        <w:t>onitor</w:t>
      </w:r>
      <w:r w:rsidR="00382753">
        <w:rPr>
          <w:rFonts w:eastAsia="BatangChe"/>
          <w:color w:val="000000"/>
        </w:rPr>
        <w:t>ing total bacteria</w:t>
      </w:r>
      <w:r w:rsidR="00E73038" w:rsidRPr="00F97E69">
        <w:rPr>
          <w:rFonts w:eastAsia="BatangChe"/>
          <w:color w:val="000000"/>
        </w:rPr>
        <w:t xml:space="preserve"> by tryptic soil agar (TSA) </w:t>
      </w:r>
      <w:r w:rsidR="009B5497">
        <w:rPr>
          <w:rFonts w:eastAsia="BatangChe"/>
          <w:color w:val="000000"/>
        </w:rPr>
        <w:t>show</w:t>
      </w:r>
      <w:r w:rsidR="008D222A">
        <w:rPr>
          <w:rFonts w:eastAsia="BatangChe"/>
          <w:color w:val="000000"/>
        </w:rPr>
        <w:t>ed</w:t>
      </w:r>
      <w:r w:rsidR="009B5497" w:rsidRPr="00F97E69">
        <w:rPr>
          <w:rFonts w:eastAsia="BatangChe"/>
          <w:color w:val="000000"/>
        </w:rPr>
        <w:t xml:space="preserve"> </w:t>
      </w:r>
      <w:r w:rsidR="009D414F">
        <w:rPr>
          <w:rFonts w:eastAsia="BatangChe"/>
          <w:color w:val="000000"/>
        </w:rPr>
        <w:t>t</w:t>
      </w:r>
      <w:r w:rsidR="00E73038" w:rsidRPr="00F97E69">
        <w:rPr>
          <w:rFonts w:eastAsia="BatangChe"/>
          <w:color w:val="000000"/>
        </w:rPr>
        <w:t>reatments B and C were fou</w:t>
      </w:r>
      <w:r w:rsidR="00E90813">
        <w:rPr>
          <w:rFonts w:eastAsia="BatangChe"/>
          <w:color w:val="000000"/>
        </w:rPr>
        <w:t>nd higher</w:t>
      </w:r>
      <w:r w:rsidR="00E73038" w:rsidRPr="00F97E69">
        <w:rPr>
          <w:rFonts w:eastAsia="BatangChe"/>
          <w:color w:val="000000"/>
        </w:rPr>
        <w:t xml:space="preserve"> </w:t>
      </w:r>
      <w:r w:rsidR="002F5F91">
        <w:rPr>
          <w:rFonts w:eastAsia="BatangChe"/>
          <w:color w:val="000000"/>
        </w:rPr>
        <w:t>(</w:t>
      </w:r>
      <w:r w:rsidR="00E73038" w:rsidRPr="00F97E69">
        <w:rPr>
          <w:rFonts w:eastAsia="BatangChe"/>
          <w:color w:val="000000"/>
        </w:rPr>
        <w:t>1.85x10</w:t>
      </w:r>
      <w:r w:rsidR="00E73038" w:rsidRPr="00F97E69">
        <w:rPr>
          <w:rFonts w:eastAsia="BatangChe"/>
          <w:color w:val="000000"/>
          <w:vertAlign w:val="superscript"/>
        </w:rPr>
        <w:t>5</w:t>
      </w:r>
      <w:r w:rsidR="00E73038" w:rsidRPr="00F97E69">
        <w:rPr>
          <w:rFonts w:eastAsia="BatangChe"/>
          <w:color w:val="000000"/>
        </w:rPr>
        <w:t xml:space="preserve"> CFU mL</w:t>
      </w:r>
      <w:r w:rsidR="00E73038" w:rsidRPr="00F97E69">
        <w:rPr>
          <w:rFonts w:eastAsia="BatangChe"/>
          <w:color w:val="000000"/>
          <w:vertAlign w:val="superscript"/>
        </w:rPr>
        <w:t>-1</w:t>
      </w:r>
      <w:r w:rsidR="00E73038" w:rsidRPr="00F97E69">
        <w:rPr>
          <w:rFonts w:eastAsia="BatangChe"/>
          <w:color w:val="000000"/>
        </w:rPr>
        <w:t xml:space="preserve"> to 2.2x10</w:t>
      </w:r>
      <w:r w:rsidR="00E73038" w:rsidRPr="00F97E69">
        <w:rPr>
          <w:rFonts w:eastAsia="BatangChe"/>
          <w:color w:val="000000"/>
          <w:vertAlign w:val="superscript"/>
        </w:rPr>
        <w:t>5</w:t>
      </w:r>
      <w:r w:rsidR="00E73038" w:rsidRPr="00F97E69">
        <w:rPr>
          <w:rFonts w:eastAsia="BatangChe"/>
          <w:color w:val="000000"/>
        </w:rPr>
        <w:t xml:space="preserve"> CFU mL</w:t>
      </w:r>
      <w:r w:rsidR="00E73038" w:rsidRPr="00F97E69">
        <w:rPr>
          <w:rFonts w:eastAsia="BatangChe"/>
          <w:color w:val="000000"/>
          <w:vertAlign w:val="superscript"/>
        </w:rPr>
        <w:t>-1</w:t>
      </w:r>
      <w:r w:rsidR="002F5F91">
        <w:rPr>
          <w:rFonts w:eastAsia="BatangChe"/>
          <w:color w:val="000000"/>
        </w:rPr>
        <w:t xml:space="preserve">) </w:t>
      </w:r>
      <w:r w:rsidR="00E73038" w:rsidRPr="00F97E69">
        <w:rPr>
          <w:rFonts w:eastAsia="BatangChe"/>
          <w:color w:val="000000"/>
        </w:rPr>
        <w:t>compared to 1.6x10</w:t>
      </w:r>
      <w:r w:rsidR="00E73038" w:rsidRPr="00F97E69">
        <w:rPr>
          <w:rFonts w:eastAsia="BatangChe"/>
          <w:color w:val="000000"/>
          <w:vertAlign w:val="superscript"/>
        </w:rPr>
        <w:t>4</w:t>
      </w:r>
      <w:r w:rsidR="00E73038" w:rsidRPr="00F97E69">
        <w:rPr>
          <w:rFonts w:eastAsia="BatangChe"/>
          <w:color w:val="000000"/>
        </w:rPr>
        <w:t xml:space="preserve"> CFU mL</w:t>
      </w:r>
      <w:r w:rsidR="00E73038" w:rsidRPr="00F97E69">
        <w:rPr>
          <w:rFonts w:eastAsia="BatangChe"/>
          <w:color w:val="000000"/>
          <w:vertAlign w:val="superscript"/>
        </w:rPr>
        <w:t>-1</w:t>
      </w:r>
      <w:r w:rsidR="00E73038" w:rsidRPr="00F97E69">
        <w:rPr>
          <w:rFonts w:eastAsia="BatangChe"/>
          <w:color w:val="000000"/>
        </w:rPr>
        <w:t xml:space="preserve"> in the control tank</w:t>
      </w:r>
      <w:r w:rsidR="00401BB6">
        <w:rPr>
          <w:rFonts w:eastAsia="BatangChe"/>
          <w:color w:val="000000"/>
        </w:rPr>
        <w:t xml:space="preserve"> (D treatment)</w:t>
      </w:r>
      <w:r w:rsidR="00E73038" w:rsidRPr="00F97E69">
        <w:rPr>
          <w:rFonts w:eastAsia="BatangChe"/>
          <w:color w:val="000000"/>
        </w:rPr>
        <w:t>.</w:t>
      </w:r>
    </w:p>
    <w:p w14:paraId="0BED9648" w14:textId="65F5C88D" w:rsidR="00F97E69" w:rsidRPr="00F97E69" w:rsidRDefault="00A26666" w:rsidP="00CB29BC">
      <w:pPr>
        <w:shd w:val="clear" w:color="auto" w:fill="FFFFFF"/>
        <w:spacing w:line="480" w:lineRule="auto"/>
        <w:ind w:firstLineChars="100" w:firstLine="240"/>
        <w:jc w:val="both"/>
        <w:textAlignment w:val="baseline"/>
        <w:rPr>
          <w:rFonts w:eastAsia="BatangChe"/>
          <w:color w:val="000000"/>
        </w:rPr>
      </w:pPr>
      <w:r>
        <w:rPr>
          <w:rFonts w:eastAsia="BatangChe"/>
          <w:color w:val="000000"/>
        </w:rPr>
        <w:t xml:space="preserve">                                                 </w:t>
      </w:r>
      <w:r w:rsidR="00F97E69" w:rsidRPr="00F97E69">
        <w:rPr>
          <w:rFonts w:eastAsia="BatangChe"/>
          <w:color w:val="000000"/>
        </w:rPr>
        <w:t>- Figure 3 and Figure 4 -</w:t>
      </w:r>
    </w:p>
    <w:p w14:paraId="34AB1003" w14:textId="52646A8A" w:rsidR="00F97E69" w:rsidRPr="00F97E69" w:rsidRDefault="00000AD9" w:rsidP="00F97E69">
      <w:pPr>
        <w:shd w:val="clear" w:color="auto" w:fill="FFFFFF"/>
        <w:spacing w:line="480" w:lineRule="auto"/>
        <w:textAlignment w:val="baseline"/>
        <w:rPr>
          <w:rFonts w:eastAsia="BatangChe"/>
          <w:b/>
          <w:bCs/>
          <w:color w:val="000000"/>
        </w:rPr>
      </w:pPr>
      <w:r>
        <w:rPr>
          <w:rFonts w:eastAsia="BatangChe"/>
          <w:b/>
          <w:bCs/>
          <w:color w:val="000000"/>
        </w:rPr>
        <w:t xml:space="preserve">4. 4. </w:t>
      </w:r>
      <w:r w:rsidR="00F97E69" w:rsidRPr="00F97E69">
        <w:rPr>
          <w:rFonts w:eastAsia="BatangChe"/>
          <w:b/>
          <w:bCs/>
          <w:color w:val="000000"/>
        </w:rPr>
        <w:t>Larva and megalopa populations also crablet production</w:t>
      </w:r>
    </w:p>
    <w:p w14:paraId="21922459" w14:textId="032C7665" w:rsidR="00F97E69" w:rsidRPr="00F97E69" w:rsidRDefault="00F97E69" w:rsidP="00F97E69">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 xml:space="preserve">The larvae population declined from zoea-1 to zoea-5. On the seventh </w:t>
      </w:r>
      <w:r w:rsidR="008E069E">
        <w:rPr>
          <w:rFonts w:eastAsia="BatangChe"/>
          <w:color w:val="000000"/>
        </w:rPr>
        <w:t>day of rearing the highe</w:t>
      </w:r>
      <w:r w:rsidR="00E43616">
        <w:rPr>
          <w:rFonts w:eastAsia="BatangChe"/>
          <w:color w:val="000000"/>
        </w:rPr>
        <w:t>st</w:t>
      </w:r>
      <w:r w:rsidR="008E069E">
        <w:rPr>
          <w:rFonts w:eastAsia="BatangChe"/>
          <w:color w:val="000000"/>
        </w:rPr>
        <w:t xml:space="preserve"> larvae population </w:t>
      </w:r>
      <w:r w:rsidR="005604F5">
        <w:rPr>
          <w:rFonts w:eastAsia="BatangChe"/>
          <w:color w:val="000000"/>
        </w:rPr>
        <w:t xml:space="preserve">was </w:t>
      </w:r>
      <w:r w:rsidR="008E069E">
        <w:rPr>
          <w:rFonts w:eastAsia="BatangChe"/>
          <w:color w:val="000000"/>
        </w:rPr>
        <w:t>found in treatment C (69 ind.</w:t>
      </w:r>
      <w:r w:rsidR="00E014FB">
        <w:rPr>
          <w:rFonts w:eastAsia="BatangChe"/>
          <w:color w:val="000000"/>
        </w:rPr>
        <w:t xml:space="preserve"> L</w:t>
      </w:r>
      <w:r w:rsidR="00E014FB" w:rsidRPr="00E014FB">
        <w:rPr>
          <w:rFonts w:eastAsia="BatangChe"/>
          <w:color w:val="000000"/>
          <w:vertAlign w:val="superscript"/>
        </w:rPr>
        <w:t>-1</w:t>
      </w:r>
      <w:r w:rsidR="00E014FB">
        <w:rPr>
          <w:rFonts w:eastAsia="BatangChe"/>
          <w:color w:val="000000"/>
        </w:rPr>
        <w:t xml:space="preserve">) </w:t>
      </w:r>
      <w:r w:rsidRPr="00F97E69">
        <w:rPr>
          <w:rFonts w:eastAsia="BatangChe"/>
          <w:color w:val="000000"/>
        </w:rPr>
        <w:t xml:space="preserve">and </w:t>
      </w:r>
      <w:r w:rsidR="00AE3302">
        <w:rPr>
          <w:rFonts w:eastAsia="BatangChe"/>
          <w:color w:val="000000"/>
        </w:rPr>
        <w:t xml:space="preserve">on </w:t>
      </w:r>
      <w:r w:rsidR="00837465">
        <w:rPr>
          <w:rFonts w:eastAsia="BatangChe"/>
          <w:color w:val="000000"/>
        </w:rPr>
        <w:t xml:space="preserve">the </w:t>
      </w:r>
      <w:r w:rsidRPr="00F97E69">
        <w:rPr>
          <w:rFonts w:eastAsia="BatangChe"/>
          <w:color w:val="000000"/>
        </w:rPr>
        <w:t>seventeenth day</w:t>
      </w:r>
      <w:r w:rsidR="00E014FB">
        <w:rPr>
          <w:rFonts w:eastAsia="BatangChe"/>
          <w:color w:val="000000"/>
        </w:rPr>
        <w:t xml:space="preserve"> </w:t>
      </w:r>
      <w:r w:rsidR="000B421D">
        <w:rPr>
          <w:rFonts w:eastAsia="BatangChe"/>
          <w:color w:val="000000"/>
        </w:rPr>
        <w:t>of rearing the highest larvae population still occurred in treatment C (26 ind. L</w:t>
      </w:r>
      <w:r w:rsidR="000B421D" w:rsidRPr="00E014FB">
        <w:rPr>
          <w:rFonts w:eastAsia="BatangChe"/>
          <w:color w:val="000000"/>
          <w:vertAlign w:val="superscript"/>
        </w:rPr>
        <w:t>-1</w:t>
      </w:r>
      <w:r w:rsidR="000B421D">
        <w:rPr>
          <w:rFonts w:eastAsia="BatangChe"/>
          <w:color w:val="000000"/>
        </w:rPr>
        <w:t>)</w:t>
      </w:r>
      <w:r w:rsidRPr="00F97E69">
        <w:rPr>
          <w:rFonts w:eastAsia="BatangChe"/>
          <w:color w:val="000000"/>
        </w:rPr>
        <w:t xml:space="preserve">, the larvae in treatment </w:t>
      </w:r>
      <w:r w:rsidR="009209B9">
        <w:rPr>
          <w:rFonts w:eastAsia="BatangChe"/>
          <w:color w:val="000000"/>
        </w:rPr>
        <w:t xml:space="preserve">B and </w:t>
      </w:r>
      <w:r w:rsidRPr="00F97E69">
        <w:rPr>
          <w:rFonts w:eastAsia="BatangChe"/>
          <w:color w:val="000000"/>
        </w:rPr>
        <w:t>C were significantly larger populations (</w:t>
      </w:r>
      <w:r w:rsidRPr="00F97E69">
        <w:rPr>
          <w:rFonts w:eastAsia="BatangChe"/>
          <w:i/>
          <w:iCs/>
          <w:color w:val="000000"/>
        </w:rPr>
        <w:t>p</w:t>
      </w:r>
      <w:r w:rsidRPr="00F97E69">
        <w:rPr>
          <w:rFonts w:eastAsia="BatangChe"/>
          <w:color w:val="000000"/>
        </w:rPr>
        <w:t>&lt;0.05) than those in treatments A and D</w:t>
      </w:r>
      <w:r w:rsidR="009076E2">
        <w:rPr>
          <w:rFonts w:eastAsia="BatangChe"/>
          <w:color w:val="000000"/>
        </w:rPr>
        <w:t>.</w:t>
      </w:r>
      <w:r w:rsidRPr="00F97E69">
        <w:rPr>
          <w:rFonts w:eastAsia="BatangChe"/>
          <w:color w:val="000000"/>
        </w:rPr>
        <w:t xml:space="preserve"> On day 23, treatments </w:t>
      </w:r>
      <w:r w:rsidR="00B04C80">
        <w:rPr>
          <w:rFonts w:eastAsia="BatangChe"/>
          <w:color w:val="000000"/>
        </w:rPr>
        <w:t>C</w:t>
      </w:r>
      <w:r w:rsidRPr="00F97E69">
        <w:rPr>
          <w:rFonts w:eastAsia="BatangChe"/>
          <w:color w:val="000000"/>
        </w:rPr>
        <w:t xml:space="preserve"> had more megalops than treatments </w:t>
      </w:r>
      <w:r w:rsidR="00632D6B">
        <w:rPr>
          <w:rFonts w:eastAsia="BatangChe"/>
          <w:color w:val="000000"/>
        </w:rPr>
        <w:t xml:space="preserve">A, B and </w:t>
      </w:r>
      <w:r w:rsidRPr="00F97E69">
        <w:rPr>
          <w:rFonts w:eastAsia="BatangChe"/>
          <w:color w:val="000000"/>
        </w:rPr>
        <w:t xml:space="preserve">D. </w:t>
      </w:r>
      <w:r w:rsidR="00AA5A7B">
        <w:rPr>
          <w:rFonts w:eastAsia="BatangChe"/>
          <w:color w:val="000000"/>
        </w:rPr>
        <w:t xml:space="preserve">However, </w:t>
      </w:r>
      <w:r w:rsidR="00EE7992">
        <w:rPr>
          <w:rFonts w:eastAsia="BatangChe"/>
          <w:color w:val="000000"/>
        </w:rPr>
        <w:t>finally in the harvested of crablet</w:t>
      </w:r>
      <w:r w:rsidR="0059461A">
        <w:rPr>
          <w:rFonts w:eastAsia="BatangChe"/>
          <w:color w:val="000000"/>
        </w:rPr>
        <w:t xml:space="preserve"> day-17, t</w:t>
      </w:r>
      <w:r w:rsidRPr="00F97E69">
        <w:rPr>
          <w:rFonts w:eastAsia="BatangChe"/>
          <w:color w:val="000000"/>
        </w:rPr>
        <w:t xml:space="preserve">reatments B </w:t>
      </w:r>
      <w:r w:rsidR="005F692F">
        <w:rPr>
          <w:rFonts w:eastAsia="BatangChe"/>
          <w:color w:val="000000"/>
        </w:rPr>
        <w:t>with highest crablet production (225 ind. tank</w:t>
      </w:r>
      <w:r w:rsidR="005F692F" w:rsidRPr="00417F06">
        <w:rPr>
          <w:rFonts w:eastAsia="BatangChe"/>
          <w:color w:val="000000"/>
          <w:vertAlign w:val="superscript"/>
        </w:rPr>
        <w:t>-1</w:t>
      </w:r>
      <w:r w:rsidR="00417F06">
        <w:rPr>
          <w:rFonts w:eastAsia="BatangChe"/>
          <w:color w:val="000000"/>
        </w:rPr>
        <w:t xml:space="preserve">) </w:t>
      </w:r>
      <w:r w:rsidRPr="00F97E69">
        <w:rPr>
          <w:rFonts w:eastAsia="BatangChe"/>
          <w:color w:val="000000"/>
        </w:rPr>
        <w:t xml:space="preserve">and </w:t>
      </w:r>
      <w:r w:rsidR="00417F06">
        <w:rPr>
          <w:rFonts w:eastAsia="BatangChe"/>
          <w:color w:val="000000"/>
        </w:rPr>
        <w:t xml:space="preserve">treatment </w:t>
      </w:r>
      <w:r w:rsidRPr="00F97E69">
        <w:rPr>
          <w:rFonts w:eastAsia="BatangChe"/>
          <w:color w:val="000000"/>
        </w:rPr>
        <w:t xml:space="preserve">C </w:t>
      </w:r>
      <w:r w:rsidR="00417F06">
        <w:rPr>
          <w:rFonts w:eastAsia="BatangChe"/>
          <w:color w:val="000000"/>
        </w:rPr>
        <w:t>(22</w:t>
      </w:r>
      <w:r w:rsidR="00231CFA">
        <w:rPr>
          <w:rFonts w:eastAsia="BatangChe"/>
          <w:color w:val="000000"/>
        </w:rPr>
        <w:t>0</w:t>
      </w:r>
      <w:r w:rsidR="00417F06">
        <w:rPr>
          <w:rFonts w:eastAsia="BatangChe"/>
          <w:color w:val="000000"/>
        </w:rPr>
        <w:t xml:space="preserve"> ind. tank</w:t>
      </w:r>
      <w:r w:rsidR="00417F06" w:rsidRPr="00417F06">
        <w:rPr>
          <w:rFonts w:eastAsia="BatangChe"/>
          <w:color w:val="000000"/>
          <w:vertAlign w:val="superscript"/>
        </w:rPr>
        <w:t>-1</w:t>
      </w:r>
      <w:r w:rsidR="00417F06">
        <w:rPr>
          <w:rFonts w:eastAsia="BatangChe"/>
          <w:color w:val="000000"/>
        </w:rPr>
        <w:t>)</w:t>
      </w:r>
      <w:r w:rsidR="00231CFA">
        <w:rPr>
          <w:rFonts w:eastAsia="BatangChe"/>
          <w:color w:val="000000"/>
        </w:rPr>
        <w:t xml:space="preserve"> both of them </w:t>
      </w:r>
      <w:r w:rsidRPr="00F97E69">
        <w:rPr>
          <w:rFonts w:eastAsia="BatangChe"/>
          <w:color w:val="000000"/>
        </w:rPr>
        <w:t>yielded significantly (</w:t>
      </w:r>
      <w:r w:rsidRPr="00F97E69">
        <w:rPr>
          <w:rFonts w:eastAsia="BatangChe"/>
          <w:i/>
          <w:iCs/>
          <w:color w:val="000000"/>
        </w:rPr>
        <w:t>p</w:t>
      </w:r>
      <w:r w:rsidRPr="00F97E69">
        <w:rPr>
          <w:rFonts w:eastAsia="BatangChe"/>
          <w:color w:val="000000"/>
        </w:rPr>
        <w:t xml:space="preserve">&lt;0.05) more crablets than treatments A </w:t>
      </w:r>
      <w:r w:rsidR="00B827AB">
        <w:rPr>
          <w:rFonts w:eastAsia="BatangChe"/>
          <w:color w:val="000000"/>
        </w:rPr>
        <w:t>(</w:t>
      </w:r>
      <w:r w:rsidR="00C1540D">
        <w:rPr>
          <w:rFonts w:eastAsia="BatangChe"/>
          <w:color w:val="000000"/>
        </w:rPr>
        <w:t>174</w:t>
      </w:r>
      <w:r w:rsidR="00B827AB">
        <w:rPr>
          <w:rFonts w:eastAsia="BatangChe"/>
          <w:color w:val="000000"/>
        </w:rPr>
        <w:t xml:space="preserve"> ind. tank</w:t>
      </w:r>
      <w:r w:rsidR="00B827AB" w:rsidRPr="00417F06">
        <w:rPr>
          <w:rFonts w:eastAsia="BatangChe"/>
          <w:color w:val="000000"/>
          <w:vertAlign w:val="superscript"/>
        </w:rPr>
        <w:t>-1</w:t>
      </w:r>
      <w:r w:rsidR="00B827AB">
        <w:rPr>
          <w:rFonts w:eastAsia="BatangChe"/>
          <w:color w:val="000000"/>
        </w:rPr>
        <w:t xml:space="preserve">) </w:t>
      </w:r>
      <w:r w:rsidRPr="00F97E69">
        <w:rPr>
          <w:rFonts w:eastAsia="BatangChe"/>
          <w:color w:val="000000"/>
        </w:rPr>
        <w:t>and D</w:t>
      </w:r>
      <w:r w:rsidR="00C1540D">
        <w:rPr>
          <w:rFonts w:eastAsia="BatangChe"/>
          <w:color w:val="000000"/>
        </w:rPr>
        <w:t xml:space="preserve"> (172 ind. tank</w:t>
      </w:r>
      <w:r w:rsidR="00C1540D" w:rsidRPr="00417F06">
        <w:rPr>
          <w:rFonts w:eastAsia="BatangChe"/>
          <w:color w:val="000000"/>
          <w:vertAlign w:val="superscript"/>
        </w:rPr>
        <w:t>-1</w:t>
      </w:r>
      <w:r w:rsidR="00C1540D">
        <w:rPr>
          <w:rFonts w:eastAsia="BatangChe"/>
          <w:color w:val="000000"/>
        </w:rPr>
        <w:t>)</w:t>
      </w:r>
      <w:r w:rsidR="006D5FCF">
        <w:rPr>
          <w:rFonts w:eastAsia="BatangChe"/>
          <w:color w:val="000000"/>
        </w:rPr>
        <w:t xml:space="preserve"> </w:t>
      </w:r>
      <w:r w:rsidRPr="00F97E69">
        <w:rPr>
          <w:rFonts w:eastAsia="BatangChe"/>
          <w:color w:val="000000"/>
        </w:rPr>
        <w:t xml:space="preserve"> </w:t>
      </w:r>
      <w:r w:rsidR="00A66590">
        <w:rPr>
          <w:rFonts w:eastAsia="BatangChe"/>
          <w:color w:val="000000"/>
        </w:rPr>
        <w:t>(</w:t>
      </w:r>
      <w:r w:rsidRPr="00F97E69">
        <w:rPr>
          <w:rFonts w:eastAsia="BatangChe"/>
          <w:color w:val="000000"/>
        </w:rPr>
        <w:t>Table 1).</w:t>
      </w:r>
    </w:p>
    <w:p w14:paraId="7E893B53" w14:textId="77777777" w:rsidR="00F97E69" w:rsidRPr="00F97E69" w:rsidRDefault="00F97E69" w:rsidP="00F97E69">
      <w:pPr>
        <w:shd w:val="clear" w:color="auto" w:fill="FFFFFF"/>
        <w:tabs>
          <w:tab w:val="left" w:pos="357"/>
        </w:tabs>
        <w:spacing w:line="480" w:lineRule="auto"/>
        <w:jc w:val="center"/>
        <w:rPr>
          <w:lang w:val="en-GB"/>
        </w:rPr>
      </w:pPr>
      <w:r w:rsidRPr="00F97E69">
        <w:rPr>
          <w:lang w:val="en-GB"/>
        </w:rPr>
        <w:t>- Table 1 -</w:t>
      </w:r>
    </w:p>
    <w:p w14:paraId="71B5ECEA" w14:textId="0AD80AFD" w:rsidR="00F97E69" w:rsidRPr="00F97E69" w:rsidRDefault="00C50FCC" w:rsidP="00C50FCC">
      <w:pPr>
        <w:shd w:val="clear" w:color="auto" w:fill="FFFFFF"/>
        <w:spacing w:line="480" w:lineRule="auto"/>
        <w:textAlignment w:val="baseline"/>
        <w:rPr>
          <w:b/>
          <w:bCs/>
          <w:color w:val="000000"/>
          <w:shd w:val="clear" w:color="auto" w:fill="FFFFFF"/>
        </w:rPr>
      </w:pPr>
      <w:r>
        <w:rPr>
          <w:b/>
          <w:bCs/>
          <w:color w:val="000000"/>
          <w:shd w:val="clear" w:color="auto" w:fill="FFFFFF"/>
        </w:rPr>
        <w:t xml:space="preserve">5. </w:t>
      </w:r>
      <w:r w:rsidR="00F97E69" w:rsidRPr="00F97E69">
        <w:rPr>
          <w:b/>
          <w:bCs/>
          <w:color w:val="000000"/>
          <w:shd w:val="clear" w:color="auto" w:fill="FFFFFF"/>
        </w:rPr>
        <w:t>Discussion</w:t>
      </w:r>
    </w:p>
    <w:p w14:paraId="19B4F4AB" w14:textId="362ACD8A" w:rsidR="00057EA5" w:rsidRDefault="004A26C4" w:rsidP="00F97E69">
      <w:pPr>
        <w:shd w:val="clear" w:color="auto" w:fill="FFFFFF"/>
        <w:spacing w:line="480" w:lineRule="auto"/>
        <w:ind w:firstLine="220"/>
        <w:jc w:val="both"/>
        <w:textAlignment w:val="baseline"/>
        <w:rPr>
          <w:rFonts w:eastAsia="BatangChe"/>
          <w:color w:val="000000"/>
        </w:rPr>
      </w:pPr>
      <w:r>
        <w:rPr>
          <w:rFonts w:eastAsia="BatangChe"/>
          <w:color w:val="000000"/>
        </w:rPr>
        <w:t>Earlier</w:t>
      </w:r>
      <w:r w:rsidR="00C31384">
        <w:rPr>
          <w:rFonts w:eastAsia="BatangChe"/>
          <w:color w:val="000000"/>
        </w:rPr>
        <w:t xml:space="preserve"> research reported that t</w:t>
      </w:r>
      <w:r w:rsidR="00790D75" w:rsidRPr="00F97E69">
        <w:rPr>
          <w:rFonts w:eastAsia="BatangChe"/>
          <w:color w:val="000000"/>
        </w:rPr>
        <w:t xml:space="preserve">he addition of probiotics, </w:t>
      </w:r>
      <w:r w:rsidR="00790D75" w:rsidRPr="00F97E69">
        <w:rPr>
          <w:rFonts w:eastAsia="BatangChe"/>
          <w:i/>
          <w:iCs/>
          <w:color w:val="000000"/>
        </w:rPr>
        <w:t>B. subtilis</w:t>
      </w:r>
      <w:r w:rsidR="00790D75" w:rsidRPr="00F97E69">
        <w:rPr>
          <w:rFonts w:eastAsia="BatangChe"/>
          <w:color w:val="000000"/>
        </w:rPr>
        <w:t xml:space="preserve"> could increase the microbiota population and influence digestion, feed absorption, and assimilation </w:t>
      </w:r>
      <w:r w:rsidR="00790D75" w:rsidRPr="00F97E69">
        <w:rPr>
          <w:rStyle w:val="FootnoteReference"/>
          <w:rFonts w:eastAsia="BatangChe"/>
          <w:color w:val="000000"/>
        </w:rPr>
        <w:fldChar w:fldCharType="begin" w:fldLock="1"/>
      </w:r>
      <w:r w:rsidR="00790D75">
        <w:rPr>
          <w:rFonts w:eastAsia="BatangChe"/>
          <w:color w:val="000000"/>
        </w:rPr>
        <w:instrText>ADDIN CSL_CITATION {"citationItems":[{"id":"ITEM-1","itemData":{"DOI":"10.2983/035.036.0329","ISSN":"07308000","abstract":"Crab aquaculture has gained interest all over the world and is a delicacy in many places. Despite the recent progress made by crab aquaculture, diseases are of great concern in the crab industry. Until recently, the major tool for preventing and treating diseases in crab and other aquatic species was antibiotics; however, the use of antibiotics has its own problems calling for alternatives of which probiotics, prebiotics, and synbiotics have proven to be a suitable alternative. Treating bacterial diseases with antibiotics as prophylactic agents is proven not to be sustainable and ineffective. This is because pathogens are able to develop resistance. The purpose of this review was to look at the use of probiotics, prebiotics, and synbiotics in the crab aquaculture industry. From the available literature, it is evident that these immunostimulants have a major role to play in crab culture. The review shows that probiotics, prebiotics, and synbiotics improve the immune response of crabs. It also improves the microbiota of the gut, which leads to better digestion, absorption, and use of diets. It is evident that much has not been done with respect to the molecular mechanism regulating the effects these natural ingredients have on the immune system of crabs. It will, therefore, be prudent that further studies be carried out on how these ingredients affect growth, survival, and immune systems of crab, especially synbiotics which has not been given attention.","author":[{"dropping-particle":"","family":"Ayisi","given":"Christian Larbi","non-dropping-particle":"","parse-names":false,"suffix":""},{"dropping-particle":"","family":"Apraku","given":"Andrews","non-dropping-particle":"","parse-names":false,"suffix":""},{"dropping-particle":"","family":"Afriyie","given":"Gyamfua","non-dropping-particle":"","parse-names":false,"suffix":""}],"container-title":"Journal of Shellfish Research","id":"ITEM-1","issue":"3","issued":{"date-parts":[["2017"]]},"page":"799-806","title":"A review of probiotics, prebiotics, and synbiotics in crab: Present research, problems, and future perspective","type":"article-journal","volume":"36"},"uris":["http://www.mendeley.com/documents/?uuid=9f72aba4-f7fc-4c97-8f71-eb1a23cea842","http://www.mendeley.com/documents/?uuid=fa3f4101-ce18-4848-9c63-2efeb4ac6622"]}],"mendeley":{"formattedCitation":"(Ayisi et al., 2017)","plainTextFormattedCitation":"(Ayisi et al., 2017)","previouslyFormattedCitation":"(Ayisi et al., 2017)"},"properties":{"noteIndex":0},"schema":"https://github.com/citation-style-language/schema/raw/master/csl-citation.json"}</w:instrText>
      </w:r>
      <w:r w:rsidR="00790D75" w:rsidRPr="00F97E69">
        <w:rPr>
          <w:rStyle w:val="FootnoteReference"/>
          <w:rFonts w:eastAsia="BatangChe"/>
          <w:color w:val="000000"/>
        </w:rPr>
        <w:fldChar w:fldCharType="separate"/>
      </w:r>
      <w:r w:rsidR="00790D75" w:rsidRPr="008C688F">
        <w:rPr>
          <w:rFonts w:eastAsia="BatangChe"/>
          <w:noProof/>
          <w:color w:val="000000"/>
        </w:rPr>
        <w:t>(Ayisi et al., 2017)</w:t>
      </w:r>
      <w:r w:rsidR="00790D75" w:rsidRPr="00F97E69">
        <w:rPr>
          <w:rStyle w:val="FootnoteReference"/>
          <w:rFonts w:eastAsia="BatangChe"/>
          <w:color w:val="000000"/>
        </w:rPr>
        <w:fldChar w:fldCharType="end"/>
      </w:r>
      <w:r w:rsidR="00790D75" w:rsidRPr="00F97E69">
        <w:rPr>
          <w:rFonts w:eastAsia="BatangChe"/>
          <w:color w:val="000000"/>
        </w:rPr>
        <w:t xml:space="preserve">. </w:t>
      </w:r>
      <w:r w:rsidR="00CF2237">
        <w:rPr>
          <w:rFonts w:eastAsia="BatangChe"/>
          <w:color w:val="000000"/>
        </w:rPr>
        <w:t xml:space="preserve">It may </w:t>
      </w:r>
      <w:r w:rsidR="007137FF">
        <w:rPr>
          <w:rFonts w:eastAsia="BatangChe"/>
          <w:color w:val="000000"/>
        </w:rPr>
        <w:t>be the</w:t>
      </w:r>
      <w:r w:rsidR="00CF2237">
        <w:rPr>
          <w:rFonts w:eastAsia="BatangChe"/>
          <w:color w:val="000000"/>
        </w:rPr>
        <w:t xml:space="preserve"> </w:t>
      </w:r>
      <w:r w:rsidR="006407AE" w:rsidRPr="00E05F6A">
        <w:rPr>
          <w:rFonts w:eastAsia="BatangChe"/>
          <w:i/>
          <w:iCs/>
          <w:color w:val="000000"/>
        </w:rPr>
        <w:t>B. subtilis</w:t>
      </w:r>
      <w:r w:rsidR="006407AE">
        <w:rPr>
          <w:rFonts w:eastAsia="BatangChe"/>
          <w:color w:val="000000"/>
        </w:rPr>
        <w:t xml:space="preserve"> </w:t>
      </w:r>
      <w:r w:rsidR="00467A99">
        <w:rPr>
          <w:rFonts w:eastAsia="BatangChe"/>
          <w:color w:val="000000"/>
        </w:rPr>
        <w:t>loss</w:t>
      </w:r>
      <w:r w:rsidR="00D35A1E">
        <w:rPr>
          <w:rFonts w:eastAsia="BatangChe"/>
          <w:color w:val="000000"/>
        </w:rPr>
        <w:t xml:space="preserve">es </w:t>
      </w:r>
      <w:r w:rsidR="0059377B">
        <w:rPr>
          <w:rFonts w:eastAsia="BatangChe"/>
          <w:color w:val="000000"/>
        </w:rPr>
        <w:t>of</w:t>
      </w:r>
      <w:r w:rsidR="006407AE">
        <w:rPr>
          <w:rFonts w:eastAsia="BatangChe"/>
          <w:color w:val="000000"/>
        </w:rPr>
        <w:t xml:space="preserve"> </w:t>
      </w:r>
      <w:r w:rsidR="00D13F43">
        <w:rPr>
          <w:rFonts w:eastAsia="BatangChe"/>
          <w:color w:val="000000"/>
        </w:rPr>
        <w:t>the competition with other bacteria</w:t>
      </w:r>
      <w:r w:rsidR="00D44D8E">
        <w:rPr>
          <w:rFonts w:eastAsia="BatangChe"/>
          <w:color w:val="000000"/>
        </w:rPr>
        <w:t xml:space="preserve"> that grow rapidly</w:t>
      </w:r>
      <w:r w:rsidR="00B10F0F">
        <w:rPr>
          <w:rFonts w:eastAsia="BatangChe"/>
          <w:color w:val="000000"/>
        </w:rPr>
        <w:t xml:space="preserve"> </w:t>
      </w:r>
      <w:r w:rsidR="00B10F0F">
        <w:rPr>
          <w:rFonts w:eastAsia="BatangChe"/>
          <w:color w:val="000000"/>
        </w:rPr>
        <w:lastRenderedPageBreak/>
        <w:t>in each treatment</w:t>
      </w:r>
      <w:r w:rsidR="00EB62EF">
        <w:rPr>
          <w:rFonts w:eastAsia="BatangChe"/>
          <w:color w:val="000000"/>
        </w:rPr>
        <w:t xml:space="preserve"> such as </w:t>
      </w:r>
      <w:r w:rsidR="004028B3" w:rsidRPr="00554973">
        <w:rPr>
          <w:rFonts w:eastAsia="BatangChe"/>
          <w:i/>
          <w:iCs/>
          <w:color w:val="000000"/>
        </w:rPr>
        <w:t>Ralstonia</w:t>
      </w:r>
      <w:r w:rsidR="004028B3">
        <w:rPr>
          <w:rFonts w:eastAsia="BatangChe"/>
          <w:color w:val="000000"/>
        </w:rPr>
        <w:t xml:space="preserve"> sp or </w:t>
      </w:r>
      <w:r w:rsidR="004028B3" w:rsidRPr="00554973">
        <w:rPr>
          <w:rFonts w:eastAsia="BatangChe"/>
          <w:i/>
          <w:iCs/>
          <w:color w:val="000000"/>
        </w:rPr>
        <w:t>Acinetobacter</w:t>
      </w:r>
      <w:r w:rsidR="00554973">
        <w:rPr>
          <w:rFonts w:eastAsia="BatangChe"/>
          <w:color w:val="000000"/>
        </w:rPr>
        <w:t xml:space="preserve"> sp</w:t>
      </w:r>
      <w:r w:rsidR="002F7D72">
        <w:rPr>
          <w:rFonts w:eastAsia="BatangChe"/>
          <w:color w:val="000000"/>
        </w:rPr>
        <w:t xml:space="preserve">. </w:t>
      </w:r>
      <w:r w:rsidR="00C55D35" w:rsidRPr="00F97E69">
        <w:rPr>
          <w:rFonts w:eastAsia="BatangChe"/>
          <w:color w:val="000000"/>
        </w:rPr>
        <w:t xml:space="preserve">In the present study, the microbiota such as </w:t>
      </w:r>
      <w:r w:rsidR="00C55D35" w:rsidRPr="00F97E69">
        <w:rPr>
          <w:rFonts w:eastAsia="BatangChe"/>
          <w:i/>
          <w:iCs/>
          <w:color w:val="000000"/>
        </w:rPr>
        <w:t>Ralstonia</w:t>
      </w:r>
      <w:r w:rsidR="00C55D35" w:rsidRPr="00F97E69">
        <w:rPr>
          <w:rFonts w:eastAsia="BatangChe"/>
          <w:color w:val="000000"/>
        </w:rPr>
        <w:t xml:space="preserve"> highly increases population mostly at the megalopa reared with the addition of probiotics at 2.5 mg L</w:t>
      </w:r>
      <w:r w:rsidR="00C55D35" w:rsidRPr="00F97E69">
        <w:rPr>
          <w:rFonts w:eastAsia="BatangChe"/>
          <w:color w:val="000000"/>
          <w:vertAlign w:val="superscript"/>
        </w:rPr>
        <w:t>-1</w:t>
      </w:r>
      <w:r w:rsidR="00C55D35" w:rsidRPr="00F97E69">
        <w:rPr>
          <w:rFonts w:eastAsia="BatangChe"/>
          <w:color w:val="000000"/>
        </w:rPr>
        <w:t xml:space="preserve"> and 7.5 mg L</w:t>
      </w:r>
      <w:r w:rsidR="00C55D35" w:rsidRPr="00F97E69">
        <w:rPr>
          <w:rFonts w:eastAsia="BatangChe"/>
          <w:color w:val="000000"/>
          <w:vertAlign w:val="superscript"/>
        </w:rPr>
        <w:t>-1</w:t>
      </w:r>
      <w:r w:rsidR="00C55D35" w:rsidRPr="00F97E69">
        <w:rPr>
          <w:rFonts w:eastAsia="BatangChe"/>
          <w:color w:val="000000"/>
        </w:rPr>
        <w:t xml:space="preserve">. </w:t>
      </w:r>
      <w:r w:rsidR="00C55D35" w:rsidRPr="00F97E69">
        <w:rPr>
          <w:rFonts w:eastAsia="BatangChe"/>
          <w:i/>
          <w:iCs/>
          <w:color w:val="000000"/>
        </w:rPr>
        <w:t>Ralstonia</w:t>
      </w:r>
      <w:r w:rsidR="00C55D35" w:rsidRPr="00F97E69">
        <w:rPr>
          <w:rFonts w:eastAsia="BatangChe"/>
          <w:color w:val="000000"/>
        </w:rPr>
        <w:t xml:space="preserve"> is a bacterium that can survive in highly purified water and disinfectant. It's able to be a used carbon source, thereby, bacteria can be a candidate for bioremediation </w:t>
      </w:r>
      <w:r w:rsidR="00C55D35" w:rsidRPr="00F97E69">
        <w:rPr>
          <w:rStyle w:val="FootnoteReference"/>
          <w:rFonts w:eastAsia="BatangChe"/>
          <w:color w:val="000000"/>
        </w:rPr>
        <w:fldChar w:fldCharType="begin" w:fldLock="1"/>
      </w:r>
      <w:r w:rsidR="00C55D35">
        <w:rPr>
          <w:rFonts w:eastAsia="BatangChe"/>
          <w:color w:val="000000"/>
        </w:rPr>
        <w:instrText>ADDIN CSL_CITATION {"citationItems":[{"id":"ITEM-1","itemData":{"ISBN":"0-9551030-0-2.","abstract":"Cathepsin K (CatK) is one of the most potent mammalian collagenases involved in atherosclerosis-based vascular disease. We investigated whether circulating CatK is associated with the prevalence of coronary artery disease (CAD).","author":[{"dropping-particle":"","family":"Adley","given":"C","non-dropping-particle":"","parse-names":false,"suffix":""},{"dropping-particle":"","family":"Ryan","given":"Michael P","non-dropping-particle":"","parse-names":false,"suffix":""},{"dropping-particle":"","family":"Pembroke","given":"Joseph Tony","non-dropping-particle":"","parse-names":false,"suffix":""}],"container-title":"Biofilms Persistence and ubiquity ","id":"ITEM-1","issue":"September","issued":{"date-parts":[["2005"]]},"title":"Ralstonia pickettii: biofilm formation in high purity water","type":"article-journal"},"uris":["http://www.mendeley.com/documents/?uuid=8965a994-8105-4127-ab98-77c28111a578","http://www.mendeley.com/documents/?uuid=0b6614af-1b68-40f3-b2f4-d188ab13349e"]}],"mendeley":{"formattedCitation":"(Adley et al., 2005)","plainTextFormattedCitation":"(Adley et al., 2005)","previouslyFormattedCitation":"(Adley et al., 2005)"},"properties":{"noteIndex":0},"schema":"https://github.com/citation-style-language/schema/raw/master/csl-citation.json"}</w:instrText>
      </w:r>
      <w:r w:rsidR="00C55D35" w:rsidRPr="00F97E69">
        <w:rPr>
          <w:rStyle w:val="FootnoteReference"/>
          <w:rFonts w:eastAsia="BatangChe"/>
          <w:color w:val="000000"/>
        </w:rPr>
        <w:fldChar w:fldCharType="separate"/>
      </w:r>
      <w:r w:rsidR="00C55D35" w:rsidRPr="008C688F">
        <w:rPr>
          <w:rFonts w:eastAsia="BatangChe"/>
          <w:noProof/>
          <w:color w:val="000000"/>
        </w:rPr>
        <w:t>(Adley et al., 2005)</w:t>
      </w:r>
      <w:r w:rsidR="00C55D35" w:rsidRPr="00F97E69">
        <w:rPr>
          <w:rStyle w:val="FootnoteReference"/>
          <w:rFonts w:eastAsia="BatangChe"/>
          <w:color w:val="000000"/>
        </w:rPr>
        <w:fldChar w:fldCharType="end"/>
      </w:r>
      <w:r w:rsidR="00C55D35" w:rsidRPr="00F97E69">
        <w:rPr>
          <w:rFonts w:eastAsia="BatangChe"/>
          <w:color w:val="000000"/>
        </w:rPr>
        <w:t>.</w:t>
      </w:r>
      <w:r w:rsidR="00C55D35">
        <w:rPr>
          <w:rFonts w:eastAsia="BatangChe"/>
          <w:color w:val="000000"/>
        </w:rPr>
        <w:t xml:space="preserve"> </w:t>
      </w:r>
      <w:r w:rsidR="00C55D35" w:rsidRPr="007C46A4">
        <w:rPr>
          <w:rFonts w:eastAsia="BatangChe"/>
        </w:rPr>
        <w:t xml:space="preserve">This activity may also cause improved water quality in larvae-rearing tanks as seen in the C treatment </w:t>
      </w:r>
      <w:r w:rsidR="00C55D35">
        <w:rPr>
          <w:rFonts w:eastAsia="BatangChe"/>
          <w:color w:val="000000"/>
        </w:rPr>
        <w:t>that ammonia and TOM decreased significantly</w:t>
      </w:r>
      <w:r w:rsidR="00C55D35" w:rsidRPr="00475350">
        <w:rPr>
          <w:rFonts w:eastAsia="BatangChe"/>
          <w:color w:val="000000"/>
        </w:rPr>
        <w:t xml:space="preserve"> </w:t>
      </w:r>
      <w:r w:rsidR="00C55D35">
        <w:rPr>
          <w:rFonts w:eastAsia="BatangChe"/>
          <w:color w:val="000000"/>
        </w:rPr>
        <w:t xml:space="preserve">compared to that in the control tank. </w:t>
      </w:r>
      <w:r w:rsidR="00C55D35" w:rsidRPr="00F97E69">
        <w:rPr>
          <w:rFonts w:eastAsia="BatangChe"/>
          <w:color w:val="000000"/>
        </w:rPr>
        <w:t xml:space="preserve">Furthermore, </w:t>
      </w:r>
      <w:r w:rsidR="00C55D35" w:rsidRPr="00F97E69">
        <w:rPr>
          <w:rFonts w:eastAsia="BatangChe"/>
          <w:i/>
          <w:iCs/>
          <w:color w:val="000000"/>
        </w:rPr>
        <w:t>Acinetobacter</w:t>
      </w:r>
      <w:r w:rsidR="00C55D35" w:rsidRPr="00F97E69">
        <w:rPr>
          <w:rFonts w:eastAsia="BatangChe"/>
          <w:color w:val="000000"/>
        </w:rPr>
        <w:t xml:space="preserve"> spp. also increased significantly in the water after being treated with probiotics at 7.5 mg L</w:t>
      </w:r>
      <w:r w:rsidR="00C55D35" w:rsidRPr="00F97E69">
        <w:rPr>
          <w:rFonts w:eastAsia="BatangChe"/>
          <w:color w:val="000000"/>
          <w:vertAlign w:val="superscript"/>
        </w:rPr>
        <w:t>-1</w:t>
      </w:r>
      <w:r w:rsidR="00C55D35" w:rsidRPr="00F97E69">
        <w:rPr>
          <w:rFonts w:eastAsia="BatangChe"/>
          <w:color w:val="000000"/>
        </w:rPr>
        <w:t xml:space="preserve">. </w:t>
      </w:r>
      <w:r w:rsidR="00C55D35" w:rsidRPr="00F97E69">
        <w:rPr>
          <w:rFonts w:eastAsia="BatangChe"/>
          <w:i/>
          <w:iCs/>
          <w:color w:val="000000"/>
        </w:rPr>
        <w:t xml:space="preserve">Phaeodactylibacter </w:t>
      </w:r>
      <w:r w:rsidR="00C55D35" w:rsidRPr="00F97E69">
        <w:rPr>
          <w:rFonts w:eastAsia="BatangChe"/>
          <w:color w:val="000000"/>
        </w:rPr>
        <w:t xml:space="preserve">distributed in all water media for larvae rearing is applied with different dosages of probiotics. </w:t>
      </w:r>
    </w:p>
    <w:p w14:paraId="207E5142" w14:textId="59B612A1" w:rsidR="002177D8" w:rsidRDefault="005547FA" w:rsidP="00F97E69">
      <w:pPr>
        <w:shd w:val="clear" w:color="auto" w:fill="FFFFFF"/>
        <w:spacing w:line="480" w:lineRule="auto"/>
        <w:ind w:firstLine="220"/>
        <w:jc w:val="both"/>
        <w:textAlignment w:val="baseline"/>
        <w:rPr>
          <w:rFonts w:eastAsia="BatangChe"/>
          <w:color w:val="000000"/>
        </w:rPr>
      </w:pPr>
      <w:r w:rsidRPr="00F97E69">
        <w:rPr>
          <w:rFonts w:eastAsia="BatangChe"/>
          <w:color w:val="000000"/>
        </w:rPr>
        <w:t xml:space="preserve">In the present research, the probiotic containing </w:t>
      </w:r>
      <w:r w:rsidRPr="00F97E69">
        <w:rPr>
          <w:rFonts w:eastAsia="BatangChe"/>
          <w:i/>
          <w:iCs/>
          <w:color w:val="000000"/>
        </w:rPr>
        <w:t>B. subtilis</w:t>
      </w:r>
      <w:r w:rsidRPr="00F97E69">
        <w:rPr>
          <w:rFonts w:eastAsia="BatangChe"/>
          <w:color w:val="000000"/>
        </w:rPr>
        <w:t xml:space="preserve"> </w:t>
      </w:r>
      <w:r w:rsidR="00761595">
        <w:rPr>
          <w:rFonts w:eastAsia="BatangChe"/>
          <w:color w:val="000000"/>
        </w:rPr>
        <w:t>10</w:t>
      </w:r>
      <w:r w:rsidR="00761595" w:rsidRPr="006C76ED">
        <w:rPr>
          <w:rFonts w:eastAsia="BatangChe"/>
          <w:color w:val="000000"/>
          <w:vertAlign w:val="superscript"/>
        </w:rPr>
        <w:t xml:space="preserve">8 </w:t>
      </w:r>
      <w:r w:rsidR="00761595">
        <w:rPr>
          <w:rFonts w:eastAsia="BatangChe"/>
          <w:color w:val="000000"/>
        </w:rPr>
        <w:t>CFU</w:t>
      </w:r>
      <w:r w:rsidR="006C76ED">
        <w:rPr>
          <w:rFonts w:eastAsia="BatangChe"/>
          <w:color w:val="000000"/>
        </w:rPr>
        <w:t xml:space="preserve"> g</w:t>
      </w:r>
      <w:r w:rsidR="006C76ED" w:rsidRPr="006C76ED">
        <w:rPr>
          <w:rFonts w:eastAsia="BatangChe"/>
          <w:color w:val="000000"/>
          <w:vertAlign w:val="superscript"/>
        </w:rPr>
        <w:t>-1</w:t>
      </w:r>
      <w:r w:rsidR="006C76ED">
        <w:rPr>
          <w:rFonts w:eastAsia="BatangChe"/>
          <w:color w:val="000000"/>
          <w:vertAlign w:val="superscript"/>
        </w:rPr>
        <w:t xml:space="preserve"> </w:t>
      </w:r>
      <w:r w:rsidRPr="00F97E69">
        <w:rPr>
          <w:rFonts w:eastAsia="BatangChe"/>
          <w:color w:val="000000"/>
        </w:rPr>
        <w:t>was applied at doses of 2.5 mg L</w:t>
      </w:r>
      <w:r w:rsidRPr="00F97E69">
        <w:rPr>
          <w:rFonts w:eastAsia="BatangChe"/>
          <w:color w:val="000000"/>
          <w:vertAlign w:val="superscript"/>
        </w:rPr>
        <w:t>-1</w:t>
      </w:r>
      <w:r w:rsidRPr="00F97E69">
        <w:rPr>
          <w:rFonts w:eastAsia="BatangChe"/>
          <w:color w:val="000000"/>
        </w:rPr>
        <w:t xml:space="preserve"> to 7.5 mg L</w:t>
      </w:r>
      <w:r w:rsidRPr="00F97E69">
        <w:rPr>
          <w:rFonts w:eastAsia="BatangChe"/>
          <w:color w:val="000000"/>
          <w:vertAlign w:val="superscript"/>
        </w:rPr>
        <w:t>-1</w:t>
      </w:r>
      <w:r w:rsidRPr="00F97E69">
        <w:rPr>
          <w:rFonts w:eastAsia="BatangChe"/>
          <w:color w:val="000000"/>
        </w:rPr>
        <w:t xml:space="preserve">. Based on the total count of bacteria soluble in the water by tryptic soil agar (TSA) media analysis </w:t>
      </w:r>
      <w:r w:rsidRPr="00F97E69">
        <w:rPr>
          <w:rStyle w:val="FootnoteReference"/>
          <w:rFonts w:eastAsia="BatangChe"/>
          <w:color w:val="000000"/>
        </w:rPr>
        <w:fldChar w:fldCharType="begin" w:fldLock="1"/>
      </w:r>
      <w:r>
        <w:rPr>
          <w:rFonts w:eastAsia="BatangChe"/>
          <w:color w:val="000000"/>
        </w:rPr>
        <w:instrText>ADDIN CSL_CITATION {"citationItems":[{"id":"ITEM-1","itemData":{"DOI":"10.1079/9780851997384.0000","abstract":"The knowledge of isolation and identification of bacteria from aquatic animals and the aquatic environment is expanding at a rapid rate. New organisms, be they pathogens, environmental, normal flora, or potential probiotics, are being described and reported each month. This has resulted due to increases in aquaculture research, in intensive fish farming systems, and in the international trade of live aquatic animals and products as well as the emergence of new diseases. This manual provides a source that enables the identification of bacteria that may be found in animals (particularly fish) that inhabit the aquatic environment. The emphasis is on bacteria from farmed aquatic animals.","author":[{"dropping-particle":"","family":"Buller N B","given":"","non-dropping-particle":"","parse-names":false,"suffix":""}],"container-title":"Bacteria from fish and other aquatic animals: a practical identification manual","id":"ITEM-1","issued":{"date-parts":[["2004"]]},"publisher":"CABI","title":"Bacteria from fish and other aquatic animals: a practical identification manual","type":"book"},"uris":["http://www.mendeley.com/documents/?uuid=b26ce853-4c6b-3f80-b949-ea946bfd21a1","http://www.mendeley.com/documents/?uuid=bd3018ea-a49b-4321-b953-b7821df9b574"]}],"mendeley":{"formattedCitation":"(Buller N B, 2004)","plainTextFormattedCitation":"(Buller N B, 2004)","previouslyFormattedCitation":"(Buller N B, 2004)"},"properties":{"noteIndex":0},"schema":"https://github.com/citation-style-language/schema/raw/master/csl-citation.json"}</w:instrText>
      </w:r>
      <w:r w:rsidRPr="00F97E69">
        <w:rPr>
          <w:rStyle w:val="FootnoteReference"/>
          <w:rFonts w:eastAsia="BatangChe"/>
          <w:color w:val="000000"/>
        </w:rPr>
        <w:fldChar w:fldCharType="separate"/>
      </w:r>
      <w:r w:rsidRPr="008C688F">
        <w:rPr>
          <w:rFonts w:eastAsia="BatangChe"/>
          <w:noProof/>
          <w:color w:val="000000"/>
        </w:rPr>
        <w:t>(Buller N B, 2004)</w:t>
      </w:r>
      <w:r w:rsidRPr="00F97E69">
        <w:rPr>
          <w:rStyle w:val="FootnoteReference"/>
          <w:rFonts w:eastAsia="BatangChe"/>
          <w:color w:val="000000"/>
        </w:rPr>
        <w:fldChar w:fldCharType="end"/>
      </w:r>
      <w:r w:rsidRPr="00F97E69">
        <w:rPr>
          <w:rFonts w:eastAsia="BatangChe"/>
          <w:color w:val="000000"/>
        </w:rPr>
        <w:t xml:space="preserve">, the density of </w:t>
      </w:r>
      <w:r>
        <w:rPr>
          <w:rFonts w:eastAsia="BatangChe"/>
          <w:color w:val="000000"/>
        </w:rPr>
        <w:t>total</w:t>
      </w:r>
      <w:r w:rsidRPr="00F97E69">
        <w:rPr>
          <w:rFonts w:eastAsia="BatangChe"/>
          <w:color w:val="000000"/>
        </w:rPr>
        <w:t xml:space="preserve"> bacteria in treatments B and C were found to be 1.85x10</w:t>
      </w:r>
      <w:r w:rsidRPr="00F97E69">
        <w:rPr>
          <w:rFonts w:eastAsia="BatangChe"/>
          <w:color w:val="000000"/>
          <w:vertAlign w:val="superscript"/>
        </w:rPr>
        <w:t>5</w:t>
      </w:r>
      <w:r w:rsidRPr="00F97E69">
        <w:rPr>
          <w:rFonts w:eastAsia="BatangChe"/>
          <w:color w:val="000000"/>
        </w:rPr>
        <w:t xml:space="preserve"> CFU mL</w:t>
      </w:r>
      <w:r w:rsidRPr="00F97E69">
        <w:rPr>
          <w:rFonts w:eastAsia="BatangChe"/>
          <w:color w:val="000000"/>
          <w:vertAlign w:val="superscript"/>
        </w:rPr>
        <w:t>-1</w:t>
      </w:r>
      <w:r w:rsidRPr="00F97E69">
        <w:rPr>
          <w:rFonts w:eastAsia="BatangChe"/>
          <w:color w:val="000000"/>
        </w:rPr>
        <w:t xml:space="preserve"> to 2.2x10</w:t>
      </w:r>
      <w:r w:rsidRPr="00F97E69">
        <w:rPr>
          <w:rFonts w:eastAsia="BatangChe"/>
          <w:color w:val="000000"/>
          <w:vertAlign w:val="superscript"/>
        </w:rPr>
        <w:t>5</w:t>
      </w:r>
      <w:r w:rsidRPr="00F97E69">
        <w:rPr>
          <w:rFonts w:eastAsia="BatangChe"/>
          <w:color w:val="000000"/>
        </w:rPr>
        <w:t xml:space="preserve"> CFU mL</w:t>
      </w:r>
      <w:r w:rsidRPr="00F97E69">
        <w:rPr>
          <w:rFonts w:eastAsia="BatangChe"/>
          <w:color w:val="000000"/>
          <w:vertAlign w:val="superscript"/>
        </w:rPr>
        <w:t>-1</w:t>
      </w:r>
      <w:r w:rsidRPr="00F97E69">
        <w:rPr>
          <w:rFonts w:eastAsia="BatangChe"/>
          <w:color w:val="000000"/>
        </w:rPr>
        <w:t xml:space="preserve"> compared to 1.6x10</w:t>
      </w:r>
      <w:r w:rsidRPr="00F97E69">
        <w:rPr>
          <w:rFonts w:eastAsia="BatangChe"/>
          <w:color w:val="000000"/>
          <w:vertAlign w:val="superscript"/>
        </w:rPr>
        <w:t>4</w:t>
      </w:r>
      <w:r w:rsidRPr="00F97E69">
        <w:rPr>
          <w:rFonts w:eastAsia="BatangChe"/>
          <w:color w:val="000000"/>
        </w:rPr>
        <w:t xml:space="preserve"> CFU mL</w:t>
      </w:r>
      <w:r w:rsidRPr="00F97E69">
        <w:rPr>
          <w:rFonts w:eastAsia="BatangChe"/>
          <w:color w:val="000000"/>
          <w:vertAlign w:val="superscript"/>
        </w:rPr>
        <w:t>-1</w:t>
      </w:r>
      <w:r w:rsidRPr="00F97E69">
        <w:rPr>
          <w:rFonts w:eastAsia="BatangChe"/>
          <w:color w:val="000000"/>
        </w:rPr>
        <w:t xml:space="preserve"> in the control tank. Therefore, concentrations of </w:t>
      </w:r>
      <w:r w:rsidR="007C355D">
        <w:rPr>
          <w:rFonts w:eastAsia="BatangChe"/>
          <w:color w:val="000000"/>
        </w:rPr>
        <w:t>total bacteria</w:t>
      </w:r>
      <w:r w:rsidR="000328F8">
        <w:rPr>
          <w:rFonts w:eastAsia="BatangChe"/>
          <w:color w:val="000000"/>
        </w:rPr>
        <w:t xml:space="preserve"> </w:t>
      </w:r>
      <w:r w:rsidRPr="00F97E69">
        <w:rPr>
          <w:rFonts w:eastAsia="BatangChe"/>
          <w:color w:val="000000"/>
        </w:rPr>
        <w:t>at 5.0 mg L</w:t>
      </w:r>
      <w:r w:rsidRPr="00F97E69">
        <w:rPr>
          <w:rFonts w:eastAsia="BatangChe"/>
          <w:color w:val="000000"/>
          <w:vertAlign w:val="superscript"/>
        </w:rPr>
        <w:t>-1</w:t>
      </w:r>
      <w:r w:rsidRPr="00F97E69">
        <w:rPr>
          <w:rFonts w:eastAsia="BatangChe"/>
          <w:color w:val="000000"/>
        </w:rPr>
        <w:t xml:space="preserve"> to 7.5 mg L</w:t>
      </w:r>
      <w:r w:rsidRPr="00F97E69">
        <w:rPr>
          <w:rFonts w:eastAsia="BatangChe"/>
          <w:color w:val="000000"/>
          <w:vertAlign w:val="superscript"/>
        </w:rPr>
        <w:t>-1</w:t>
      </w:r>
      <w:r w:rsidRPr="00F97E69">
        <w:rPr>
          <w:rFonts w:eastAsia="BatangChe"/>
          <w:color w:val="000000"/>
        </w:rPr>
        <w:t xml:space="preserve"> are most effective in preventing the growth of the population of </w:t>
      </w:r>
      <w:r w:rsidRPr="00F97E69">
        <w:rPr>
          <w:rFonts w:eastAsia="BatangChe"/>
          <w:i/>
          <w:iCs/>
          <w:color w:val="000000"/>
        </w:rPr>
        <w:t>Vibrio</w:t>
      </w:r>
      <w:r w:rsidRPr="00F97E69">
        <w:rPr>
          <w:rFonts w:eastAsia="BatangChe"/>
          <w:color w:val="000000"/>
        </w:rPr>
        <w:t xml:space="preserve"> spp. pathogenic in the larvae-rearing. </w:t>
      </w:r>
      <w:r w:rsidR="00FE2CE9" w:rsidRPr="00F97E69">
        <w:rPr>
          <w:rFonts w:eastAsia="BatangChe"/>
          <w:i/>
          <w:iCs/>
          <w:color w:val="000000"/>
        </w:rPr>
        <w:t>B. subtilis</w:t>
      </w:r>
      <w:r w:rsidR="00FE2CE9" w:rsidRPr="00F97E69">
        <w:rPr>
          <w:rFonts w:eastAsia="BatangChe"/>
          <w:color w:val="000000"/>
        </w:rPr>
        <w:t xml:space="preserve"> found in the intestines of crabs and can be used as a probiotic. A density of 10</w:t>
      </w:r>
      <w:r w:rsidR="00FE2CE9" w:rsidRPr="00F97E69">
        <w:rPr>
          <w:rFonts w:eastAsia="BatangChe"/>
          <w:color w:val="000000"/>
          <w:vertAlign w:val="superscript"/>
        </w:rPr>
        <w:t>5</w:t>
      </w:r>
      <w:r w:rsidR="00FE2CE9" w:rsidRPr="00F97E69">
        <w:rPr>
          <w:rFonts w:eastAsia="BatangChe"/>
          <w:color w:val="000000"/>
        </w:rPr>
        <w:t xml:space="preserve"> CFU g</w:t>
      </w:r>
      <w:r w:rsidR="00FE2CE9" w:rsidRPr="00F97E69">
        <w:rPr>
          <w:rFonts w:eastAsia="BatangChe"/>
          <w:color w:val="000000"/>
          <w:vertAlign w:val="superscript"/>
        </w:rPr>
        <w:t>-1</w:t>
      </w:r>
      <w:r w:rsidR="00FE2CE9" w:rsidRPr="00F97E69">
        <w:rPr>
          <w:rFonts w:eastAsia="BatangChe"/>
          <w:color w:val="000000"/>
        </w:rPr>
        <w:t xml:space="preserve"> will increase immunity against </w:t>
      </w:r>
      <w:r w:rsidR="00FE2CE9" w:rsidRPr="00F97E69">
        <w:rPr>
          <w:rFonts w:eastAsia="BatangChe"/>
          <w:i/>
          <w:iCs/>
          <w:color w:val="000000"/>
        </w:rPr>
        <w:t>V. parahaemolyticus</w:t>
      </w:r>
      <w:r w:rsidR="00FE2CE9" w:rsidRPr="00F97E69">
        <w:rPr>
          <w:rFonts w:eastAsia="BatangChe"/>
          <w:color w:val="000000"/>
        </w:rPr>
        <w:t xml:space="preserve"> infection in </w:t>
      </w:r>
      <w:r w:rsidR="00FE2CE9" w:rsidRPr="00F97E69">
        <w:rPr>
          <w:rFonts w:eastAsia="BatangChe"/>
          <w:i/>
          <w:iCs/>
          <w:color w:val="000000"/>
        </w:rPr>
        <w:t>S. paramamosain</w:t>
      </w:r>
      <w:r w:rsidR="00FE2CE9" w:rsidRPr="00F97E69">
        <w:rPr>
          <w:rFonts w:eastAsia="BatangChe"/>
          <w:color w:val="000000"/>
        </w:rPr>
        <w:t xml:space="preserve"> </w:t>
      </w:r>
      <w:r w:rsidR="005B3B59">
        <w:rPr>
          <w:rFonts w:eastAsia="BatangChe"/>
          <w:color w:val="000000"/>
        </w:rPr>
        <w:t>l</w:t>
      </w:r>
      <w:r w:rsidR="005B3B59" w:rsidRPr="00F97E69">
        <w:rPr>
          <w:rFonts w:eastAsia="BatangChe"/>
          <w:color w:val="000000"/>
        </w:rPr>
        <w:t>arvae</w:t>
      </w:r>
      <w:r w:rsidR="005B3B59" w:rsidRPr="00F97E69">
        <w:rPr>
          <w:rStyle w:val="FootnoteReference"/>
          <w:rFonts w:eastAsia="BatangChe"/>
          <w:color w:val="000000"/>
        </w:rPr>
        <w:t xml:space="preserve"> </w:t>
      </w:r>
      <w:r w:rsidR="00FE2CE9" w:rsidRPr="00F97E69">
        <w:rPr>
          <w:rStyle w:val="FootnoteReference"/>
          <w:rFonts w:eastAsia="BatangChe"/>
          <w:color w:val="000000"/>
        </w:rPr>
        <w:fldChar w:fldCharType="begin" w:fldLock="1"/>
      </w:r>
      <w:r w:rsidR="00FE2CE9">
        <w:rPr>
          <w:rFonts w:eastAsia="BatangChe"/>
          <w:color w:val="000000"/>
        </w:rPr>
        <w:instrText>ADDIN CSL_CITATION {"citationItems":[{"id":"ITEM-1","itemData":{"DOI":"10.1016/j.fsi.2014.08.027","ISSN":"10959947","PMID":"25193866","abstract":"In a previous study, bacterial communities of the intestine in three populations of crabs (wild crabs, pond-raised healthy crabs and diseased crabs) were probed by culture-independent methods. In this study, we examined the intestinal communities of the crabs by bacterial cultivation with a variety of media. A total of 135 bacterial strains were isolated from three populations of mud crabs. The strains were screened for antagonistic activity against Vibrio parahaemolyticus using an agar spot assay. Antagonistic strains were then identified by 16S rRNA gene sequence analysis. Three strains (Bacillus subtilis DCU, Bacillus pumilus BP, Bacillus cereus HL7) with the strongest antagonistic activity were further evaluated for their probiotic characteristics. The results showed that two (BP and DCU) of them were able to survive low pH and high bile concentrations, showed good adherence characteristics and a broad spectrum of antibiotic resistance. The probiotic effects were then tested by feeding juvenile mud crabs (Scylla paramamosain) with foods supplemented with 105 CFU/g of BP or DCU for 30 days before being subjected to an immersion challenge with V. parahaemolyticus for 48 h. The treated crabs showed significantly higher expression levels of immune related genes (CAT, proPO and SOD) and activities of respiratory burst than that in controlled groups. Crabs treated with BP and DCU supplemented diets exhibited survival rates of 76.67% and 78.33%, respectively, whereas survival rate was 54.88% in crabs not treated with the probiotics. The data showed that indigenous mud-associated microbiota, such as DCU and BP, have potential application in controlling pathogenic Vibriosis in mud crab aquaculture.","author":[{"dropping-particle":"","family":"Wu","given":"Hui Juan","non-dropping-particle":"","parse-names":false,"suffix":""},{"dropping-particle":"Bin","family":"Sun","given":"Ling","non-dropping-particle":"","parse-names":false,"suffix":""},{"dropping-particle":"","family":"Li","given":"Chuan Biao","non-dropping-particle":"","parse-names":false,"suffix":""},{"dropping-particle":"","family":"Li","given":"Zhong Zhen","non-dropping-particle":"","parse-names":false,"suffix":""},{"dropping-particle":"","family":"Zhang","given":"Zhao","non-dropping-particle":"","parse-names":false,"suffix":""},{"dropping-particle":"","family":"Wen","given":"Xiao Bo","non-dropping-particle":"","parse-names":false,"suffix":""},{"dropping-particle":"","family":"Hu","given":"Zhong","non-dropping-particle":"","parse-names":false,"suffix":""},{"dropping-particle":"","family":"Zhang","given":"Yue Ling","non-dropping-particle":"","parse-names":false,"suffix":""},{"dropping-particle":"","family":"Li","given":"Sheng Kang","non-dropping-particle":"","parse-names":false,"suffix":""}],"container-title":"Fish and Shellfish Immunology","id":"ITEM-1","issue":"2","issued":{"date-parts":[["2014"]]},"page":"156-162","publisher":"Elsevier Ltd","title":"Enhancement of the immune response and protection against Vibrio parahaemolyticus by indigenous probiotic Bacillus strains in mud crab (Scylla paramamosain)","type":"article-journal","volume":"41"},"uris":["http://www.mendeley.com/documents/?uuid=d11f55ee-5eb8-45db-9384-45dee0527991","http://www.mendeley.com/documents/?uuid=7f707b10-c2be-48ac-aa62-f4cc2aaedcc8"]}],"mendeley":{"formattedCitation":"(Wu et al., 2014)","plainTextFormattedCitation":"(Wu et al., 2014)","previouslyFormattedCitation":"(Wu et al., 2014)"},"properties":{"noteIndex":0},"schema":"https://github.com/citation-style-language/schema/raw/master/csl-citation.json"}</w:instrText>
      </w:r>
      <w:r w:rsidR="00FE2CE9" w:rsidRPr="00F97E69">
        <w:rPr>
          <w:rStyle w:val="FootnoteReference"/>
          <w:rFonts w:eastAsia="BatangChe"/>
          <w:color w:val="000000"/>
        </w:rPr>
        <w:fldChar w:fldCharType="separate"/>
      </w:r>
      <w:r w:rsidR="00FE2CE9" w:rsidRPr="008C688F">
        <w:rPr>
          <w:rFonts w:eastAsia="BatangChe"/>
          <w:noProof/>
          <w:color w:val="000000"/>
        </w:rPr>
        <w:t>(Wu et al., 2014)</w:t>
      </w:r>
      <w:r w:rsidR="00FE2CE9" w:rsidRPr="00F97E69">
        <w:rPr>
          <w:rStyle w:val="FootnoteReference"/>
          <w:rFonts w:eastAsia="BatangChe"/>
          <w:color w:val="000000"/>
        </w:rPr>
        <w:fldChar w:fldCharType="end"/>
      </w:r>
      <w:r w:rsidR="00FE2CE9" w:rsidRPr="00F97E69">
        <w:rPr>
          <w:rFonts w:eastAsia="BatangChe"/>
          <w:color w:val="000000"/>
        </w:rPr>
        <w:t xml:space="preserve">. </w:t>
      </w:r>
      <w:r w:rsidRPr="00F97E69">
        <w:rPr>
          <w:rFonts w:eastAsia="BatangChe"/>
          <w:color w:val="000000"/>
        </w:rPr>
        <w:t xml:space="preserve">Treatments B and C produced </w:t>
      </w:r>
      <w:r>
        <w:rPr>
          <w:rFonts w:eastAsia="BatangChe"/>
          <w:color w:val="000000"/>
        </w:rPr>
        <w:t xml:space="preserve">crablets at </w:t>
      </w:r>
      <w:r w:rsidRPr="00F97E69">
        <w:rPr>
          <w:rFonts w:eastAsia="BatangChe"/>
          <w:color w:val="000000"/>
        </w:rPr>
        <w:t xml:space="preserve">the amount of 225±2.82 individuals' tank </w:t>
      </w:r>
      <w:r w:rsidRPr="00F97E69">
        <w:rPr>
          <w:rFonts w:eastAsia="BatangChe"/>
          <w:color w:val="000000"/>
          <w:vertAlign w:val="superscript"/>
        </w:rPr>
        <w:t>-1</w:t>
      </w:r>
      <w:r w:rsidRPr="00F97E69">
        <w:rPr>
          <w:rFonts w:eastAsia="BatangChe"/>
          <w:color w:val="000000"/>
        </w:rPr>
        <w:t xml:space="preserve"> and 220±16.97 individuals</w:t>
      </w:r>
      <w:r>
        <w:rPr>
          <w:rFonts w:eastAsia="BatangChe"/>
          <w:color w:val="000000"/>
        </w:rPr>
        <w:t>, while control</w:t>
      </w:r>
      <w:r w:rsidRPr="000E547C">
        <w:rPr>
          <w:rFonts w:eastAsia="BatangChe"/>
          <w:color w:val="000000"/>
        </w:rPr>
        <w:t xml:space="preserve"> </w:t>
      </w:r>
      <w:r>
        <w:rPr>
          <w:rFonts w:eastAsia="BatangChe"/>
          <w:color w:val="000000"/>
        </w:rPr>
        <w:t xml:space="preserve">(D treatment) produced crablets at an amount of </w:t>
      </w:r>
      <w:r w:rsidRPr="00FC00EC">
        <w:rPr>
          <w:rFonts w:eastAsia="DengXian"/>
          <w:lang w:val="en-GB"/>
        </w:rPr>
        <w:t>172.5±14.8</w:t>
      </w:r>
      <w:r>
        <w:rPr>
          <w:rFonts w:ascii="Arial" w:eastAsia="DengXian" w:hAnsi="Arial" w:cs="Arial"/>
          <w:lang w:val="en-GB"/>
        </w:rPr>
        <w:t xml:space="preserve"> </w:t>
      </w:r>
      <w:r w:rsidRPr="00F97E69">
        <w:rPr>
          <w:rFonts w:eastAsia="BatangChe"/>
          <w:color w:val="000000"/>
        </w:rPr>
        <w:t>individuals</w:t>
      </w:r>
      <w:r>
        <w:rPr>
          <w:rFonts w:eastAsia="BatangChe"/>
          <w:color w:val="000000"/>
        </w:rPr>
        <w:t>. It was</w:t>
      </w:r>
      <w:r w:rsidRPr="00F97E69">
        <w:rPr>
          <w:rFonts w:eastAsia="BatangChe"/>
          <w:color w:val="000000"/>
        </w:rPr>
        <w:t xml:space="preserve"> higher </w:t>
      </w:r>
      <w:r>
        <w:rPr>
          <w:rFonts w:eastAsia="BatangChe"/>
          <w:color w:val="000000"/>
        </w:rPr>
        <w:t>(27-30%) c</w:t>
      </w:r>
      <w:r w:rsidRPr="00F97E69">
        <w:rPr>
          <w:rFonts w:eastAsia="BatangChe"/>
          <w:color w:val="000000"/>
        </w:rPr>
        <w:t xml:space="preserve">rablet </w:t>
      </w:r>
      <w:r>
        <w:rPr>
          <w:rFonts w:eastAsia="BatangChe"/>
          <w:color w:val="000000"/>
        </w:rPr>
        <w:t xml:space="preserve">production in the probiotic application of treatment B and treatment C </w:t>
      </w:r>
      <w:r w:rsidRPr="00F97E69">
        <w:rPr>
          <w:rFonts w:eastAsia="BatangChe"/>
          <w:color w:val="000000"/>
        </w:rPr>
        <w:t>(</w:t>
      </w:r>
      <w:r w:rsidRPr="00F97E69">
        <w:rPr>
          <w:rFonts w:eastAsia="BatangChe"/>
          <w:i/>
          <w:iCs/>
          <w:color w:val="000000"/>
        </w:rPr>
        <w:t>p</w:t>
      </w:r>
      <w:r w:rsidRPr="00F97E69">
        <w:rPr>
          <w:rFonts w:eastAsia="BatangChe"/>
          <w:color w:val="000000"/>
        </w:rPr>
        <w:t>&lt;0.05)</w:t>
      </w:r>
      <w:r>
        <w:rPr>
          <w:rFonts w:eastAsia="BatangChe"/>
          <w:color w:val="000000"/>
        </w:rPr>
        <w:t xml:space="preserve"> compared to D treatment with only added erythromycin 15 mg L</w:t>
      </w:r>
      <w:r w:rsidRPr="000D4649">
        <w:rPr>
          <w:rFonts w:eastAsia="BatangChe"/>
          <w:color w:val="000000"/>
          <w:vertAlign w:val="superscript"/>
        </w:rPr>
        <w:t>-1</w:t>
      </w:r>
      <w:r>
        <w:rPr>
          <w:rFonts w:eastAsia="BatangChe"/>
          <w:color w:val="000000"/>
        </w:rPr>
        <w:t>. The p</w:t>
      </w:r>
      <w:r w:rsidRPr="00F97E69">
        <w:rPr>
          <w:rFonts w:eastAsia="BatangChe"/>
          <w:color w:val="000000"/>
        </w:rPr>
        <w:t xml:space="preserve">revious study which was only 141.2 ± 34.1 individuals’ tank </w:t>
      </w:r>
      <w:r w:rsidRPr="00F97E69">
        <w:rPr>
          <w:rFonts w:eastAsia="BatangChe"/>
          <w:color w:val="000000"/>
          <w:vertAlign w:val="superscript"/>
        </w:rPr>
        <w:t>-1</w:t>
      </w:r>
      <w:r w:rsidRPr="00F97E69">
        <w:rPr>
          <w:rFonts w:eastAsia="BatangChe"/>
          <w:color w:val="000000"/>
        </w:rPr>
        <w:t xml:space="preserve"> us</w:t>
      </w:r>
      <w:r>
        <w:rPr>
          <w:rFonts w:eastAsia="BatangChe"/>
          <w:color w:val="000000"/>
        </w:rPr>
        <w:t>ed</w:t>
      </w:r>
      <w:r w:rsidRPr="00F97E69">
        <w:rPr>
          <w:rFonts w:eastAsia="BatangChe"/>
          <w:color w:val="000000"/>
        </w:rPr>
        <w:t xml:space="preserve"> the application of erythromycin in their larvae rearing </w:t>
      </w:r>
      <w:r w:rsidRPr="00F97E69">
        <w:rPr>
          <w:rStyle w:val="FootnoteReference"/>
          <w:rFonts w:eastAsia="BatangChe"/>
          <w:color w:val="000000"/>
        </w:rPr>
        <w:fldChar w:fldCharType="begin" w:fldLock="1"/>
      </w:r>
      <w:r>
        <w:rPr>
          <w:rFonts w:eastAsia="BatangChe"/>
          <w:color w:val="000000"/>
        </w:rPr>
        <w:instrText>ADDIN CSL_CITATION {"citationItems":[{"id":"ITEM-1","itemData":{"DOI":"10.1007/s41208-021-00327-y","ISBN":"0123456789","ISSN":"02125919","abstract":"Antibiotics, chemicals, and probiotics are often used in aquaculture activities to successfully culture species. The purpose of this study was to compare the effectiveness of the application of erythromycin, elbayou, and Rica-1 probiotic in the rearing of S. paramamosain mud crab larvae development to the crablet stage. The newly hatched healthy larvae zoea-1 were cultured in nine fiber tanks with a volume of 200 L each at the density of 80 ind. L−1. The three treatments tested consisted of A) Erythromycin; B) Elbayou; and C) Rica-1 probiotic with a dose of 15 mg L−1 each. Each treatment with three replications. Several parameters were monitored including the larvae density, larvae stage development, and water quality parameters such as ammonia, nitrite, total organic matter (TOM), Vibrio sp, and total bacteria population. At the Day of Rearing (DOR)-15, the larvae developed into zoea-5 with a density of 15.3 ± 2.1 ind. L−1 (A); 16.3 ± 2.5 ind. L−1 (B), and 7.3 ± 1.5 ind. L−1 (C). At DOR-19, some larvae zoea-5 successfully metamorphosed into the megalopa stages. The crablet-D15 production in erythromycin treatment was 141.2 ± 34.1 ind. tank−1, significantly different (P &lt; 0.05) from the Elbayou treatment production of 70.0 ± 3.74 ind. tank−1. However, there was no significant crablet production from the RICA-1 probiotic treatment due to megalopa's death as a consequence of Vibrio harveyi infection. As a result, the erythromycin application of 15 mg L−1 was the most effective for increasing crablet production in rearing mud crab larvae.","author":[{"dropping-particle":"","family":"Gunarto","given":"Gunarto","non-dropping-particle":"","parse-names":false,"suffix":""},{"dropping-particle":"","family":"Tampangalo","given":"Bunga Rante","non-dropping-particle":"","parse-names":false,"suffix":""},{"dropping-particle":"","family":"Muliani","given":"Muliani","non-dropping-particle":"","parse-names":false,"suffix":""}],"container-title":"Thalassas","id":"ITEM-1","issued":{"date-parts":[["2021"]]},"page":"465-475","title":"The Application of Erythromycin, Elbayou, and Rica-1 Probiotic in the Rearing of Scylla paramamosain Mud Crab Larvae Development into the Crablet Stage","type":"article-journal","volume":"37"},"uris":["http://www.mendeley.com/documents/?uuid=b0f69cba-f6e0-4d90-9cce-a0a89532445f","http://www.mendeley.com/documents/?uuid=502c578e-4699-4dab-a94f-4e9fcef0eed6"]}],"mendeley":{"formattedCitation":"(Gunarto et al., 2021)","plainTextFormattedCitation":"(Gunarto et al., 2021)","previouslyFormattedCitation":"(Gunarto et al., 2021)"},"properties":{"noteIndex":0},"schema":"https://github.com/citation-style-language/schema/raw/master/csl-citation.json"}</w:instrText>
      </w:r>
      <w:r w:rsidRPr="00F97E69">
        <w:rPr>
          <w:rStyle w:val="FootnoteReference"/>
          <w:rFonts w:eastAsia="BatangChe"/>
          <w:color w:val="000000"/>
        </w:rPr>
        <w:fldChar w:fldCharType="separate"/>
      </w:r>
      <w:r w:rsidRPr="008C688F">
        <w:rPr>
          <w:rFonts w:eastAsia="BatangChe"/>
          <w:noProof/>
          <w:color w:val="000000"/>
        </w:rPr>
        <w:t>(Gunarto et al., 2021)</w:t>
      </w:r>
      <w:r w:rsidRPr="00F97E69">
        <w:rPr>
          <w:rStyle w:val="FootnoteReference"/>
          <w:rFonts w:eastAsia="BatangChe"/>
          <w:color w:val="000000"/>
        </w:rPr>
        <w:fldChar w:fldCharType="end"/>
      </w:r>
      <w:r>
        <w:rPr>
          <w:rFonts w:eastAsia="BatangChe"/>
          <w:color w:val="000000"/>
        </w:rPr>
        <w:t>.</w:t>
      </w:r>
    </w:p>
    <w:p w14:paraId="6B4EC052" w14:textId="0360F51D" w:rsidR="00F97E69" w:rsidRPr="00F97E69" w:rsidRDefault="00F97E69" w:rsidP="00F97E69">
      <w:pPr>
        <w:shd w:val="clear" w:color="auto" w:fill="FFFFFF"/>
        <w:spacing w:line="480" w:lineRule="auto"/>
        <w:ind w:firstLine="220"/>
        <w:jc w:val="both"/>
        <w:textAlignment w:val="baseline"/>
        <w:rPr>
          <w:rFonts w:eastAsia="BatangChe"/>
          <w:color w:val="000000"/>
        </w:rPr>
      </w:pPr>
      <w:r w:rsidRPr="00F97E69">
        <w:rPr>
          <w:rFonts w:eastAsia="BatangChe"/>
          <w:i/>
          <w:iCs/>
          <w:color w:val="000000"/>
        </w:rPr>
        <w:lastRenderedPageBreak/>
        <w:t>Vibrio</w:t>
      </w:r>
      <w:r w:rsidRPr="00F97E69">
        <w:rPr>
          <w:rFonts w:eastAsia="BatangChe"/>
          <w:color w:val="000000"/>
        </w:rPr>
        <w:t xml:space="preserve"> spp. distributed </w:t>
      </w:r>
      <w:r w:rsidR="000F0850" w:rsidRPr="00F97E69">
        <w:rPr>
          <w:rFonts w:eastAsia="BatangChe"/>
          <w:color w:val="000000"/>
        </w:rPr>
        <w:t>in almost</w:t>
      </w:r>
      <w:r w:rsidRPr="00F97E69">
        <w:rPr>
          <w:rFonts w:eastAsia="BatangChe"/>
          <w:color w:val="000000"/>
        </w:rPr>
        <w:t xml:space="preserve"> all treatments with different intensities. </w:t>
      </w:r>
      <w:r w:rsidRPr="00F97E69">
        <w:rPr>
          <w:rFonts w:eastAsia="BatangChe"/>
          <w:i/>
          <w:iCs/>
          <w:color w:val="000000"/>
        </w:rPr>
        <w:t>V. harveyi</w:t>
      </w:r>
      <w:r w:rsidRPr="00F97E69">
        <w:rPr>
          <w:rFonts w:eastAsia="BatangChe"/>
          <w:color w:val="000000"/>
        </w:rPr>
        <w:t xml:space="preserve">, is pathogenic to marine and inland fisheries biota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DOI":"doi: 10.3389/fmicb.2018.02457","abstract":"In shrimp aquaculture, farming systems are carefully managed to avoid rearing failure due to stress, disease, or mass mortality, and to achieve optimum shrimp production. However, little is known about how shrimp farming systems affect biogeochemical parameters and bacterial communities in rearing water, whether high stocking densities (intensive system) will increase the abundance of pathogenic bacteria. In this study, we characterized bacterial communities in shrimp ponds with different population densities. Water quality, such as physical parameters, inorganic nutrient concentrations, and cultivable heterotrophic bacterial abundances, including potential pathogenic Vibrio, were determined in moderate density/semi-intensive (40 post-larvae m−3) and high density/intensive shrimp ponds (90 post-larvae m−3), over the shrimp cultivation time. Free-living and particle-attached bacterial communities were characterized by amplicon sequencing of the 16S rRNA gene. Suspended particulate matter (SPM), salinity, chlorophyll a, pH, and dissolved oxygen differed significantly between semi-intensive and intensive systems. These variations contrasted with the equal abundance of cultivable heterotrophic bacteria and inorganic nutrient concentrations. Bacterial communities were dominated by Gammaproteobacteria, Alphaproteobacteria, Flavobacteriia, Bacilli, and Actinobacteria. Halomonas and Psychrobacter were the most dominant genera in the particle-attached fractions, while Salegentibacter, Sulfitobacter, and Halomonas were found in the free-living fractions of both systems. Redundancy analysis indicated that among the observed environmental parameters, salinity was bes","author":[{"dropping-particle":"","family":"Alfiansah","given":"Y. R.","non-dropping-particle":"","parse-names":false,"suffix":""},{"dropping-particle":"","family":"Hassenrück","given":"C","non-dropping-particle":"","parse-names":false,"suffix":""},{"dropping-particle":"","family":"Kunzmann","given":"A","non-dropping-particle":"","parse-names":false,"suffix":""},{"dropping-particle":"","family":"Taslihan","given":"A","non-dropping-particle":"","parse-names":false,"suffix":""},{"dropping-particle":"","family":"Harder","given":"J","non-dropping-particle":"","parse-names":false,"suffix":""},{"dropping-particle":"","family":"Gärdes","given":"A","non-dropping-particle":"","parse-names":false,"suffix":""}],"container-title":"Frontiers in Microbiology","id":"ITEM-1","issue":"October","issued":{"date-parts":[["2018"]]},"title":"Bacterial abundance and community composition in pond water from shrimp aquaculture systems with different stocking densities","type":"article-journal","volume":"9"},"uris":["http://www.mendeley.com/documents/?uuid=b472fa2a-2fe5-47d0-a998-77312ed71b45","http://www.mendeley.com/documents/?uuid=d317ee90-a94a-42fa-a557-dc1c6472a77f"]},{"id":"ITEM-2","itemData":{"DOI":"10.3390/antibiotics8030095","ISSN":"20796382","abstract":"Vibrio species are a significant causative of mass mortality in mariculture worldwide, which can quickly accumulate in live food and transmit into the larval gut. With restrictions on the use of antibiotics in aquaculture, finding a proper solution to reduce the risk of Vibriosis is vital. This study aimed to evaluate the susceptibility of Vibrio harveyi, V. campbellii, V. anguillarum, and V. parahaemolyticus to twenty-six bacterial and yeast strains and use the beneficial ones to enrich live food (Branchiopod, Artemia franciscana, rotifer, Brachionus plicatilis and copepod, Tigriopus japonicus). Thus, a modified disk diffusion method was applied. After a susceptibility assay, the bacteria and yeast beneficial in suppressing the Vibrio species were labeled by fluorescent stain and used to measure the accumulation potential in different live foods. Also, the beneficial bacteria and yeast were used to enrich live foods, and then the count of loaded Vibrio was estimated after 5, 10, 15, and 20 hours by the serial dilution method. From the total bacteria and yeast strains that were used, Candida parapsilosis, Pseudoalteromonas flavipulchra, Lactobacillus sakei, Bacillus natto, and B. amyloliquefaciens inhibited all four Vibrio species. The results of microbial labeling showed that L. sakei in Artemia, C. parapsilosis in rotifers, and V. harveyi in copepods had the highest accumulation rate. The results of the estimation of loaded Vibrio in different live foods also showed that the use of beneficial bacteria and yeast each significantly reduced the count of Vibrio. Application of bacteria and yeast to suppress pathogenic Vibrio maybe a sustainable method for preventing this pathogen from harmfully invading aquaculture and may also aid in reducing the chances of antibiotic resistance in pathogenic Vibrio.","author":[{"dropping-particle":"","family":"Sahandi","given":"Javad","non-dropping-particle":"","parse-names":false,"suffix":""},{"dropping-particle":"","family":"Sorgeloos","given":"Partick","non-dropping-particle":"","parse-names":false,"suffix":""},{"dropping-particle":"","family":"Xiao","given":"Hui","non-dropping-particle":"","parse-names":false,"suffix":""},{"dropping-particle":"","family":"Wang","given":"Xianghong","non-dropping-particle":"","parse-names":false,"suffix":""},{"dropping-particle":"","family":"Qi","given":"Zizhong","non-dropping-particle":"","parse-names":false,"suffix":""},{"dropping-particle":"","family":"Zheng","given":"Yanfen","non-dropping-particle":"","parse-names":false,"suffix":""},{"dropping-particle":"","family":"Tang","given":"Xuexi","non-dropping-particle":"","parse-names":false,"suffix":""}],"container-title":"Antibiotics","id":"ITEM-2","issue":"3","issued":{"date-parts":[["2019","9","1"]]},"publisher":"MDPI AG","title":"The use of selected bacteria and yeasts to control Vibrio spp. In live food","type":"article-journal","volume":"8"},"uris":["http://www.mendeley.com/documents/?uuid=6962ee26-3d00-38fb-93ec-d3eeb3ae7c0d"]},{"id":"ITEM-3","itemData":{"DOI":"10.1016/J.AQUACULTURE.2021.737514","ISSN":"00448486","abstract":"The aquaculture industry is still expanding to provide human beings with healthy and nutritious protein sources. Infectious diseases, deteriorated water quality parameters, and other environmental stressors are from the main obstacles that threaten fish farming and reduce its profitability. Vibriosis is one of the most common bacterial diseases that negatively affect shrimp, marine fishes, and some freshwater fish causing high mortalities and severe economic loss. Chemotherapeutic agents as antibiotics are commonly applied for treatment strategies; however, their numerous drawbacks to fish and the aquatic environment have limited their use. Moreover, FDA has prohibited certain antibiotics from being used for food fish to avoid their negative consequences on human consumers. Water quality control and biosecurity protocols are traditionally applied to combat vibriosis. Nowadays, immunomodulators are greatly used and described throughout the globe to enhance the fish immunity. In this concern, probiotics, prebiotics, and synbiotics have become common solutions to increase the fish resistance against vibriosis. They were approved to be current alternatives to limit the usage of antibiotics in aquaculture resulting in less mortality and increased health and welfare of the aquatic organisms. Many studies speculated that probiotics, prebiotics, and synbiotics could be efficiently and effectively used as food or water additives to increase immunity, thereby reducing the mortality caused by several fish pathogens such as Vibrio species. Comprehensively, this review article presents the latest knowledge on the potential roles of probiotics, prebiotics, and synbiotics to boost immunity and reduce the impacts of vibriosis in several finfish species. This review article will also provide new findings and possible mechanisms of action of probiotics, prebiotics, and synbiotics to control vibriosis in fish. These literature will be helpful to increase the sustainability of aquaculture and health welfare of farmed fish.","author":[{"dropping-particle":"","family":"Yilmaz","given":"Sevdan","non-dropping-particle":"","parse-names":false,"suffix":""},{"dropping-particle":"","family":"Yilmaz","given":"Ebru","non-dropping-particle":"","parse-names":false,"suffix":""},{"dropping-particle":"","family":"Dawood","given":"Mahmoud A.O.","non-dropping-particle":"","parse-names":false,"suffix":""},{"dropping-particle":"","family":"Ringø","given":"Einar","non-dropping-particle":"","parse-names":false,"suffix":""},{"dropping-particle":"","family":"Ahmadifar","given":"Ehsan","non-dropping-particle":"","parse-names":false,"suffix":""},{"dropping-particle":"","family":"Abdel-Latif","given":"Hany M.R.","non-dropping-particle":"","parse-names":false,"suffix":""}],"container-title":"Aquaculture","id":"ITEM-3","issued":{"date-parts":[["2022","1","30"]]},"publisher":"Elsevier B.V.","title":"Probiotics, prebiotics, and synbiotics used to control vibriosis in fish: A review","type":"article-journal","volume":"547"},"uris":["http://www.mendeley.com/documents/?uuid=bf21f27e-caaa-3c46-8d7a-1522505a9486"]}],"mendeley":{"formattedCitation":"(Alfiansah et al., 2018; Sahandi et al., 2019; Yilmaz et al., 2022)","plainTextFormattedCitation":"(Alfiansah et al., 2018; Sahandi et al., 2019; Yilmaz et al., 2022)","previouslyFormattedCitation":"(Alfiansah et al., 2018; Sahandi et al., 2019; Yilmaz et al., 2022)"},"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Alfiansah et al., 2018; Sahandi et al., 2019; Yilmaz et al., 2022)</w:t>
      </w:r>
      <w:r w:rsidRPr="00F97E69">
        <w:rPr>
          <w:rStyle w:val="FootnoteReference"/>
          <w:rFonts w:eastAsia="BatangChe"/>
          <w:color w:val="000000"/>
        </w:rPr>
        <w:fldChar w:fldCharType="end"/>
      </w:r>
      <w:r w:rsidRPr="00F97E69">
        <w:rPr>
          <w:rFonts w:eastAsia="BatangChe"/>
          <w:color w:val="000000"/>
        </w:rPr>
        <w:t xml:space="preserve">, including larvae and adult mud crab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ISSN":"0975-8585","abstract":"The mud crab Scylla serrata is an export fishery item in Bangladesh and the supply for export and for domestic consumption is mainly dependent on wild sources. The aim of the present study is to isolate and identify the Vibrio bacteria from wild mud crab and their surrounding waters from the Chakoria coast of Bangladesh and to investigate their antibiotic resistances. Live crabs were collected, washed and dissected into shells, gills, guts and muscle tissues and plated onto thiosulphate citrate bile salts sucrose (TCBS) agar media and tryptone soy agar (TSA). Based on the morphological, biochemical and physiological characteristics, in addition API 20E and 20NE test strip, the isolated species were Vibrio alginolyticus, V. cholerae, V. harveyi, V. fluvialis, V. parahaemolyticus and V. mimicus. Among them V. harveyi was the dominantly isolated species. All the bacterial isolates showed sensitive to ciprofloxacin (91.90%), chloramphenicol (83.79%) and norfloxacin (83.78%) and resistant to ampicillin, erythromycin, kanamycin, nalidixic acid, neomycin, oxytetracycline, penicillin, streptomycin and tetracycline. Much variation was observed in bacterial populations among the tissues. A total of 82 bacterial strains consisting of 6 bacterial species from various tissues of wild mud crab in which highest numbers of bacteria were observed in the gills and lowest numbers in muscle tissue. The study is helpful to assess the safety of human food concern regarding the multi-resistant Vibrio bacteria found in edible mud crab.","author":[{"dropping-particle":"","family":"Aftabuddin","given":"Sheikh","non-dropping-particle":"","parse-names":false,"suffix":""},{"dropping-particle":"","family":"Nurul","given":"Mohammad","non-dropping-particle":"","parse-names":false,"suffix":""},{"dropping-particle":"","family":"Sikder","given":"Azim","non-dropping-particle":"","parse-names":false,"suffix":""},{"dropping-particle":"","family":"Rahman","given":"Md Atiar","non-dropping-particle":"","parse-names":false,"suffix":""},{"dropping-particle":"","family":"Zafar","given":"Mohammad","non-dropping-particle":"","parse-names":false,"suffix":""}],"container-title":"Research Journal of Pharmaceutical, Biological and Chemical Sciences","id":"ITEM-1","issue":"3","issued":{"date-parts":[["2013"]]},"page":"325-334","title":"Antibiotic Resistance of Vibrio Bacteria Isolated From Mud Crab Scylla Serrata of Chakoria Coast, Bangladesh","type":"article-journal","volume":"4"},"uris":["http://www.mendeley.com/documents/?uuid=8155493b-5398-3009-923e-0f1af279db49","http://www.mendeley.com/documents/?uuid=4e3bde96-a7be-4251-9449-130def12ef83"]},{"id":"ITEM-2","itemData":{"ISSN":"2348-8069","abstract":"An investigation on the bacteria associated with white spot syndrome virus (WSSV) infection in mud crabs, Scylla tranquebarica was carried out. Luminescent bacteria were recovered from the haemolymph and hepatopancreas samples of 15 of the 19 mud crabs affected by WSSV, obtained from the crab fattening farms in Tamil Nadu and Andhra Pradesh. All the 15 bacteria were phenotypically identified as Vibrio harveyi, however only nine of these isolates were confirmed as V. harveyi based on 16S rRNA gene targeted PCR. Further these nine V. harveyi isolates were subjected to BOX-PCR analysis, and the phylogenetic analysis of the isolates based on the banding pattern in BOX-PCR indicated high degree of genetic heterogenecity among these bacteria. All the nine isolates produced hemolysins, protease and phospholipase. A majority of V. harveyi isolates were found to be resistant to amoxicillin, ciprofloxacin, oxytetracycline, nitrofurantoin, streptomycin, chloromphenicol, nalidixic acid and norfloxacin. The study has revealed for the first time, that multiple antibiotic resistant V. harveyi are important bacteria associated with WSSV infected mud crabs.","author":[{"dropping-particle":"","family":"Poornima","given":"M","non-dropping-particle":"","parse-names":false,"suffix":""},{"dropping-particle":"","family":"Singaravel","given":"R","non-dropping-particle":"","parse-names":false,"suffix":""},{"dropping-particle":"","family":"Rajan","given":"S.J.J","non-dropping-particle":"","parse-names":false,"suffix":""},{"dropping-particle":"","family":"Ramakrishnan","given":"S","non-dropping-particle":"","parse-names":false,"suffix":""},{"dropping-particle":"","family":"Alavandi","given":"S.V","non-dropping-particle":"","parse-names":false,"suffix":""},{"dropping-particle":"","family":"Kalaimani","given":"N","non-dropping-particle":"","parse-names":false,"suffix":""}],"container-title":"International Journal of Research in Biological Sciences Universal Research Publications.","id":"ITEM-2","issue":"3","issued":{"date-parts":[["2014"]]},"page":"81-93","title":"Vibrio harveyi infection in mud crabs (Scylla transquebarica) infected with white spot syndrome virus","type":"article-journal","volume":"1"},"uris":["http://www.mendeley.com/documents/?uuid=9f9e088d-075e-3162-8fd0-5f956bd2abef","http://www.mendeley.com/documents/?uuid=033925ef-ca6b-4c16-952b-b5e9afafe8f7"]},{"id":"ITEM-3","itemData":{"DOI":"10.1007/s10499-016-0070-5","ISSN":"1573143X","abstract":"Mud crabs (Scylla) are promising aquaculture crustaceans due to their fast growth and good market demand. High rates of larval mortalities associated with bacterial diseases in hatcheries are one of the major obstacles to the growth of Scylla aquaculture. Currently, antibiotics are used extensively in Scylla larval culture to improve survival rate, but its use poses numerous risks. The aim of this study was to determine the culture performance of Scylla paramamosain larvae with the use of a probiotic, namely a multispecies Bacillus, at various concentrations. In this study, the effects of Bacillus spp. were tested in three trials. There were higher average larval survivals in treatments with a multispecies Bacillus probiotics added compared with the control, especially at concentrations of 1.00 × 104 (12.33–18.33 ± 1.76–3.76 % compared to 1.67–3.67 ± 1.67–1.76 %; P &lt; 0.05) and 2.00 × 104 cfu/ml. This was significantly lower than the control (1.33 ± 1.33 cfu/ml compared to 32.67 ± 11.05 cfu/ml) during the later days post-hatching. Green colonies Vibrios are known to be pathogenic to Scylla larvae, and thus lower numbers are desirable in culture. The recommended concentration of the multispecies Bacillus to be added into S. paramamosain larvae was therefore 1.00 × 104 and 2.00 × 104 cfu/ml (0.50 and 1.00 g/50 l, respectively). The use of Bacillus as a probiotic is an ideal alternative to antibiotics in Scylla hatcheries to provide a consistent, commercially feasible production of seedlings.","author":[{"dropping-particle":"","family":"Talib","given":"Anita","non-dropping-particle":"","parse-names":false,"suffix":""},{"dropping-particle":"","family":"Onn","given":"Kwong Kok","non-dropping-particle":"","parse-names":false,"suffix":""},{"dropping-particle":"","family":"Chowdury","given":"Md Arif","non-dropping-particle":"","parse-names":false,"suffix":""},{"dropping-particle":"","family":"Din","given":"Wan Mustaffa Wan","non-dropping-particle":"","parse-names":false,"suffix":""},{"dropping-particle":"","family":"Yahya","given":"Khairun","non-dropping-particle":"","parse-names":false,"suffix":""}],"container-title":"Aquaculture International","id":"ITEM-3","issue":"2","issued":{"date-parts":[["2017","4","1"]]},"page":"849-866","publisher":"Springer International Publishing","title":"The beneficial effects of multispecies Bacillus as probiotics in enhancing culture performance for mud crab Scylla paramamosain larval culture","type":"article-journal","volume":"25"},"uris":["http://www.mendeley.com/documents/?uuid=1a0918c4-3e8c-388b-b693-21ef11770873"]}],"mendeley":{"formattedCitation":"(Aftabuddin et al., 2013; Poornima et al., 2014; Talib et al., 2017)","plainTextFormattedCitation":"(Aftabuddin et al., 2013; Poornima et al., 2014; Talib et al., 2017)","previouslyFormattedCitation":"(Aftabuddin et al., 2013; Poornima et al., 2014; Talib et al., 2017)"},"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Aftabuddin et al., 2013; Poornima et al., 2014; Talib et al., 2017)</w:t>
      </w:r>
      <w:r w:rsidRPr="00F97E69">
        <w:rPr>
          <w:rStyle w:val="FootnoteReference"/>
          <w:rFonts w:eastAsia="BatangChe"/>
          <w:color w:val="000000"/>
        </w:rPr>
        <w:fldChar w:fldCharType="end"/>
      </w:r>
      <w:r w:rsidRPr="00F97E69">
        <w:rPr>
          <w:rFonts w:eastAsia="BatangChe"/>
          <w:color w:val="000000"/>
        </w:rPr>
        <w:t xml:space="preserve">. Earlier researchers reported that </w:t>
      </w:r>
      <w:r w:rsidRPr="00F97E69">
        <w:rPr>
          <w:rFonts w:eastAsia="BatangChe"/>
          <w:i/>
          <w:iCs/>
          <w:color w:val="000000"/>
        </w:rPr>
        <w:t>V. harveyi</w:t>
      </w:r>
      <w:r w:rsidRPr="00F97E69">
        <w:rPr>
          <w:rFonts w:eastAsia="BatangChe"/>
          <w:color w:val="000000"/>
        </w:rPr>
        <w:t xml:space="preserve"> attacks crab larvae by infecting the hemolymph and hepatopancreas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ISSN":"2348-8069","abstract":"An investigation on the bacteria associated with white spot syndrome virus (WSSV) infection in mud crabs, Scylla tranquebarica was carried out. Luminescent bacteria were recovered from the haemolymph and hepatopancreas samples of 15 of the 19 mud crabs affected by WSSV, obtained from the crab fattening farms in Tamil Nadu and Andhra Pradesh. All the 15 bacteria were phenotypically identified as Vibrio harveyi, however only nine of these isolates were confirmed as V. harveyi based on 16S rRNA gene targeted PCR. Further these nine V. harveyi isolates were subjected to BOX-PCR analysis, and the phylogenetic analysis of the isolates based on the banding pattern in BOX-PCR indicated high degree of genetic heterogenecity among these bacteria. All the nine isolates produced hemolysins, protease and phospholipase. A majority of V. harveyi isolates were found to be resistant to amoxicillin, ciprofloxacin, oxytetracycline, nitrofurantoin, streptomycin, chloromphenicol, nalidixic acid and norfloxacin. The study has revealed for the first time, that multiple antibiotic resistant V. harveyi are important bacteria associated with WSSV infected mud crabs.","author":[{"dropping-particle":"","family":"Poornima","given":"M","non-dropping-particle":"","parse-names":false,"suffix":""},{"dropping-particle":"","family":"Singaravel","given":"R","non-dropping-particle":"","parse-names":false,"suffix":""},{"dropping-particle":"","family":"Rajan","given":"S.J.J","non-dropping-particle":"","parse-names":false,"suffix":""},{"dropping-particle":"","family":"Ramakrishnan","given":"S","non-dropping-particle":"","parse-names":false,"suffix":""},{"dropping-particle":"","family":"Alavandi","given":"S.V","non-dropping-particle":"","parse-names":false,"suffix":""},{"dropping-particle":"","family":"Kalaimani","given":"N","non-dropping-particle":"","parse-names":false,"suffix":""}],"container-title":"International Journal of Research in Biological Sciences Universal Research Publications.","id":"ITEM-1","issue":"3","issued":{"date-parts":[["2014"]]},"page":"81-93","title":"Vibrio harveyi infection in mud crabs (Scylla transquebarica) infected with white spot syndrome virus","type":"article-journal","volume":"1"},"uris":["http://www.mendeley.com/documents/?uuid=033925ef-ca6b-4c16-952b-b5e9afafe8f7","http://www.mendeley.com/documents/?uuid=9f9e088d-075e-3162-8fd0-5f956bd2abef"]}],"mendeley":{"formattedCitation":"(Poornima et al., 2014)","plainTextFormattedCitation":"(Poornima et al., 2014)","previouslyFormattedCitation":"(Poornima et al., 2014)"},"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Poornima et al., 2014)</w:t>
      </w:r>
      <w:r w:rsidRPr="00F97E69">
        <w:rPr>
          <w:rStyle w:val="FootnoteReference"/>
          <w:rFonts w:eastAsia="BatangChe"/>
          <w:color w:val="000000"/>
        </w:rPr>
        <w:fldChar w:fldCharType="end"/>
      </w:r>
      <w:r w:rsidRPr="00F97E69">
        <w:rPr>
          <w:rFonts w:eastAsia="BatangChe"/>
          <w:color w:val="000000"/>
        </w:rPr>
        <w:t xml:space="preserve">. Due to the open circulatory system in the crab, it was possible that all parts of the body of the crab as a place of attachment to pathogenic bacteria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DOI":"10.1016/j.dci.2019.103470","ISSN":"18790089","PMID":"31430486","abstract":"Special innate immune mechanisms against pathogens are developed in marine invertebrates such as mud crab, which is also an economically important aquaculture species in many coastal countries. Hemolymph is a critical site in host immune response, but its source of microorganisms is less known. In this study, we provided a detailed investigation of the microorganisms inhabiting various body sites of healthy mud crabs, including hemolymph, midgut, gill, subcuticular epidermis and hepatopancreas. By using fluorescence microscopy and high-throughput sequencing of the bacterial 16S rRNA genes, various abundances and kinds of microorganisms were observed in the healthy mud crabs, of which some are potential pathogens to mud crab and human. The SourceTracker analysis and oral injection experiment confirm the hypothesis that hemolymph microorganisms are derived from the digestive systems of invertebrates with open circulatory systems, indicating that these microorganisms play vital roles in crab immune response. Moreover, physiological differences (gut length), behavioral characteristics (foraging behavior), diet preferences (herbivory), and/or sex hormones (testosterone) possibly determine the unique features of the crab-associated microbiota for both sexes. These findings also contribute to the development of appropriate microbial immunoenhancers, which has potential applications for improving quality and yield during crab aquaculture.","author":[{"dropping-particle":"","family":"Zhang","given":"Xinxu","non-dropping-particle":"","parse-names":false,"suffix":""},{"dropping-particle":"","family":"Zhang","given":"Ming","non-dropping-particle":"","parse-names":false,"suffix":""},{"dropping-particle":"","family":"Zheng","given":"Huaiping","non-dropping-particle":"","parse-names":false,"suffix":""},{"dropping-particle":"","family":"Ye","given":"Haihui","non-dropping-particle":"","parse-names":false,"suffix":""},{"dropping-particle":"","family":"Zhang","given":"Xusheng","non-dropping-particle":"","parse-names":false,"suffix":""},{"dropping-particle":"","family":"Li","given":"Shengkang","non-dropping-particle":"","parse-names":false,"suffix":""}],"container-title":"Developmental and Comparative Immunology","id":"ITEM-1","issued":{"date-parts":[["2020","1","1"]]},"page":"103470","publisher":"Elsevier Ltd","title":"Source of hemolymph microbiota and their roles in the immune system of mud crab","type":"article-journal","volume":"102"},"uris":["http://www.mendeley.com/documents/?uuid=b871fc21-3b0d-3295-94e5-87c8c1d16abb","http://www.mendeley.com/documents/?uuid=b7161fa0-07ca-4cf9-b57e-2ee13e43e133"]}],"mendeley":{"formattedCitation":"(Zhang et al., 2020)","plainTextFormattedCitation":"(Zhang et al., 2020)","previouslyFormattedCitation":"(Zhang et al., 2020)"},"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Zhang et al., 2020)</w:t>
      </w:r>
      <w:r w:rsidRPr="00F97E69">
        <w:rPr>
          <w:rStyle w:val="FootnoteReference"/>
          <w:rFonts w:eastAsia="BatangChe"/>
          <w:color w:val="000000"/>
        </w:rPr>
        <w:fldChar w:fldCharType="end"/>
      </w:r>
      <w:r w:rsidRPr="00F97E69">
        <w:rPr>
          <w:rFonts w:eastAsia="BatangChe"/>
          <w:color w:val="000000"/>
        </w:rPr>
        <w:t xml:space="preserve">. Therefore, in this study, all parts of the megalopa (the whole body of megalopa) were used to observe the microbiota including </w:t>
      </w:r>
      <w:r w:rsidRPr="00F97E69">
        <w:rPr>
          <w:rFonts w:eastAsia="BatangChe"/>
          <w:i/>
          <w:iCs/>
          <w:color w:val="000000"/>
        </w:rPr>
        <w:t>Vibrio</w:t>
      </w:r>
      <w:r w:rsidRPr="00F97E69">
        <w:rPr>
          <w:rFonts w:eastAsia="BatangChe"/>
          <w:color w:val="000000"/>
        </w:rPr>
        <w:t xml:space="preserve"> spp. population by crushing to make raw DNA for sequencing analysis. </w:t>
      </w:r>
    </w:p>
    <w:p w14:paraId="4734F89C" w14:textId="34BC0A6B" w:rsidR="00F97E69" w:rsidRPr="00F97E69" w:rsidRDefault="00F97E69" w:rsidP="00F97E69">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 xml:space="preserve">The accumulation of organic material in the larvae-rearing tanks will trigger the increasing </w:t>
      </w:r>
      <w:r w:rsidRPr="00F97E69">
        <w:rPr>
          <w:rFonts w:eastAsia="BatangChe"/>
          <w:i/>
          <w:iCs/>
          <w:color w:val="000000"/>
        </w:rPr>
        <w:t>V. harveyi</w:t>
      </w:r>
      <w:r w:rsidRPr="00F97E69">
        <w:rPr>
          <w:rFonts w:eastAsia="BatangChe"/>
          <w:color w:val="000000"/>
        </w:rPr>
        <w:t xml:space="preserve"> population in the water. Therefore, the raw DNA from the water for larvae rearing applied with different doses of probiotics was also taken to observe the microbiota, including </w:t>
      </w:r>
      <w:r w:rsidRPr="00F97E69">
        <w:rPr>
          <w:rFonts w:eastAsia="BatangChe"/>
          <w:i/>
          <w:iCs/>
          <w:color w:val="000000"/>
        </w:rPr>
        <w:t>Vibrio</w:t>
      </w:r>
      <w:r w:rsidRPr="00F97E69">
        <w:rPr>
          <w:rFonts w:eastAsia="BatangChe"/>
          <w:color w:val="000000"/>
        </w:rPr>
        <w:t xml:space="preserve"> spp. population in the present research. Bacteria such as </w:t>
      </w:r>
      <w:r w:rsidRPr="00F97E69">
        <w:rPr>
          <w:rFonts w:eastAsia="BatangChe"/>
          <w:i/>
          <w:iCs/>
          <w:color w:val="000000"/>
        </w:rPr>
        <w:t>V. harveyi</w:t>
      </w:r>
      <w:r w:rsidRPr="00F97E69">
        <w:rPr>
          <w:rFonts w:eastAsia="BatangChe"/>
          <w:color w:val="000000"/>
        </w:rPr>
        <w:t xml:space="preserve"> can change from nonvirulent to virulent when they reach a certain density level or a dramatic environmental change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DOI":"10.1371/journal.pone.0029961","ISSN":"19326203","PMID":"22383954","abstract":"Recurrent outbreaks of a disease in pond-cultured juvenile and subadult Litopenaeus vannamei shrimp in several districts in China remain an important problem in recent years. The disease was characterized by \"white tail\" and generally accompanied by mass mortalities. Based on data from the microscopical analyses, PCR detection and 16S rRNA sequencing, a new Vibrio harveyi strain (designated as strain HLB0905) was identified as the etiologic pathogen. The bacterial isolation and challenge tests demonstrated that the HLB0905 strain was nonluminescent but highly virulent. It could cause mass mortality in affected shrimp during a short time period with a low dose of infection. Meanwhile, the histopathological and electron microscopical analysis both showed that the HLB0905 strain could cause severe fiber cell damages and striated muscle necrosis by accumulating in the tail muscle of L. vannamei shrimp, which led the affected shrimp to exhibit white or opaque lesions in the tail. The typical sign was closely similar to that caused by infectious myonecrosis (IMN), white tail disease (WTD) or penaeid white tail disease (PWTD). To differentiate from such diseases as with a sign of \"white tail\" but of non-bacterial origin, the present disease was named as \"bacterial white tail disease (BWTD)\". Present study revealed that, just like IMN and WTD, BWTD could also cause mass mortalities in pond-cultured shrimp. These results suggested that some bacterial strains are changing themselves from secondary to primary pathogens by enhancing their virulence in current shrimp aquaculture system. © 2012 Zhou et al.","author":[{"dropping-particle":"","family":"Zhou","given":"Junfang","non-dropping-particle":"","parse-names":false,"suffix":""},{"dropping-particle":"","family":"Fang","given":"Wenhong","non-dropping-particle":"","parse-names":false,"suffix":""},{"dropping-particle":"","family":"Yang","given":"Xianle","non-dropping-particle":"","parse-names":false,"suffix":""},{"dropping-particle":"","family":"Zhou","given":"Shuai","non-dropping-particle":"","parse-names":false,"suffix":""},{"dropping-particle":"","family":"Hu","given":"Linlin","non-dropping-particle":"","parse-names":false,"suffix":""},{"dropping-particle":"","family":"Li","given":"Xincang","non-dropping-particle":"","parse-names":false,"suffix":""},{"dropping-particle":"","family":"Qi","given":"Xinyong","non-dropping-particle":"","parse-names":false,"suffix":""},{"dropping-particle":"","family":"Su","given":"Hang","non-dropping-particle":"","parse-names":false,"suffix":""},{"dropping-particle":"","family":"Xie","given":"Layue","non-dropping-particle":"","parse-names":false,"suffix":""}],"container-title":"PLoS ONE","id":"ITEM-1","issue":"2","issued":{"date-parts":[["2012","2","27"]]},"title":"A nonluminescent and highly virulent Vibrio harveyi strain is associated with \"bacterial white tail disease\" of Litopenaeus vannamei shrimp","type":"article-journal","volume":"7"},"uris":["http://www.mendeley.com/documents/?uuid=b022447d-f81c-3f23-bfdf-81e9e611a77a","http://www.mendeley.com/documents/?uuid=94f07e42-085e-4080-9762-bec51bff77bd"]}],"mendeley":{"formattedCitation":"(Zhou et al., 2012)","plainTextFormattedCitation":"(Zhou et al., 2012)","previouslyFormattedCitation":"(Zhou et al., 2012)"},"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Zhou et al., 2012)</w:t>
      </w:r>
      <w:r w:rsidRPr="00F97E69">
        <w:rPr>
          <w:rStyle w:val="FootnoteReference"/>
          <w:rFonts w:eastAsia="BatangChe"/>
          <w:color w:val="000000"/>
        </w:rPr>
        <w:fldChar w:fldCharType="end"/>
      </w:r>
      <w:r w:rsidRPr="00F97E69">
        <w:rPr>
          <w:rFonts w:eastAsia="BatangChe"/>
          <w:color w:val="000000"/>
        </w:rPr>
        <w:t xml:space="preserve">.  </w:t>
      </w:r>
    </w:p>
    <w:p w14:paraId="618ED48A" w14:textId="7C1C3BC2" w:rsidR="00F97E69" w:rsidRPr="00F97E69" w:rsidRDefault="00F97E69" w:rsidP="006E7FFA">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 xml:space="preserve">Adding probiotic bacteria such as </w:t>
      </w:r>
      <w:r w:rsidRPr="00F97E69">
        <w:rPr>
          <w:rFonts w:eastAsia="BatangChe"/>
          <w:i/>
          <w:iCs/>
          <w:color w:val="000000"/>
        </w:rPr>
        <w:t xml:space="preserve">B. subtilis </w:t>
      </w:r>
      <w:r w:rsidRPr="00F97E69">
        <w:rPr>
          <w:rFonts w:eastAsia="BatangChe"/>
          <w:color w:val="000000"/>
        </w:rPr>
        <w:t xml:space="preserve">to the larvae-rearing medium caused competition with pathogenic bacteria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DOI":"10.1139/f92-26a","author":[{"dropping-particle":"","family":"Nagomi","given":"Kinyia","non-dropping-particle":"","parse-names":false,"suffix":""},{"dropping-particle":"","family":"Maeda","given":"Masachika","non-dropping-particle":"","parse-names":false,"suffix":""}],"container-title":"Canadian Journal of Fisheries and Aquatic Sciences","id":"ITEM-1","issue":"11","issued":{"date-parts":[["2011"]]},"page":"2373-2376","title":"Bacteria as Biocontrol Agents for Rearing Larvae of the Crab Portunus trituberculatus","type":"article-journal","volume":"49"},"uris":["http://www.mendeley.com/documents/?uuid=7785506b-9aa6-468e-8625-f142ffa9ce19","http://www.mendeley.com/documents/?uuid=e1c678b3-49db-4dc5-bc09-345aef059bf7"]}],"mendeley":{"formattedCitation":"(Nagomi &amp; Maeda, 2011)","plainTextFormattedCitation":"(Nagomi &amp; Maeda, 2011)","previouslyFormattedCitation":"(Nagomi &amp; Maeda, 2011)"},"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Nagomi &amp; Maeda, 2011)</w:t>
      </w:r>
      <w:r w:rsidRPr="00F97E69">
        <w:rPr>
          <w:rStyle w:val="FootnoteReference"/>
          <w:rFonts w:eastAsia="BatangChe"/>
          <w:color w:val="000000"/>
        </w:rPr>
        <w:fldChar w:fldCharType="end"/>
      </w:r>
      <w:r w:rsidRPr="00F97E69">
        <w:rPr>
          <w:rFonts w:eastAsia="BatangChe"/>
          <w:color w:val="000000"/>
        </w:rPr>
        <w:t xml:space="preserve">. Additionally, these probiotics could complement the feed sources and prevent the proliferation of pathogenic bacteria in the larval intestine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ISSN":"2068259X","abstract":"The ingestion of a large amount of certain types of beneficial bacteria can reduce the multiplication and development of pathogenic bacteria in the gut. A “probiotic” is a product that contains live microorganisms which positively influence the host intestinal microbiota by preventing the proliferation of pathogenic bacteria and promoting the growth and development of beneficial bacteria. Bacillus spp. are Gram-positive endospore-forming bacteria with beneficial effects in aquaculture industry. The dietary supplementation of Bacillus spp. in fish culture improved especially growth performance, immune response and the disease resistance of fish against pathogenic bacterial infections. The objective of the current paper is to review the recent published investigations reported in the scientific literature on the use of probiotic Bacillus spp. in aquaculture, focusing on their beneficial effects on the host. This review includes the main effects of Bacillus spp. administration in shrimp culture, carp culture, tilapia culture, and other fish culture.","author":[{"dropping-particle":"","family":"Buruiană","given":"Cristian Teodor","non-dropping-particle":"","parse-names":false,"suffix":""},{"dropping-particle":"","family":"Profir","given":"Alina Georgiana","non-dropping-particle":"","parse-names":false,"suffix":""},{"dropping-particle":"","family":"Vizireanu","given":"Camelia","non-dropping-particle":"","parse-names":false,"suffix":""}],"container-title":"Annals of the University Dunarea de Jos of Galati, Fascicle VI: Food Technology","id":"ITEM-1","issue":"2","issued":{"date-parts":[["2014"]]},"page":"9-17","title":"Effects of probiotic bacillus species in aquaculture – An overview","type":"article-journal","volume":"38"},"uris":["http://www.mendeley.com/documents/?uuid=ec4d479a-8d3e-4233-810c-dba0c8df0623","http://www.mendeley.com/documents/?uuid=6a4d23ca-9299-4def-ad66-335e27a33685"]}],"mendeley":{"formattedCitation":"(Buruiană et al., 2014)","plainTextFormattedCitation":"(Buruiană et al., 2014)","previouslyFormattedCitation":"(Buruiană et al., 2014)"},"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Buruiană et al., 2014)</w:t>
      </w:r>
      <w:r w:rsidRPr="00F97E69">
        <w:rPr>
          <w:rStyle w:val="FootnoteReference"/>
          <w:rFonts w:eastAsia="BatangChe"/>
          <w:color w:val="000000"/>
        </w:rPr>
        <w:fldChar w:fldCharType="end"/>
      </w:r>
      <w:r w:rsidRPr="00F97E69">
        <w:rPr>
          <w:rFonts w:eastAsia="BatangChe"/>
          <w:color w:val="000000"/>
        </w:rPr>
        <w:t xml:space="preserve">. </w:t>
      </w:r>
      <w:r w:rsidR="00F6395D">
        <w:rPr>
          <w:rFonts w:eastAsia="BatangChe"/>
          <w:color w:val="000000"/>
        </w:rPr>
        <w:t xml:space="preserve"> </w:t>
      </w:r>
      <w:r w:rsidRPr="00F97E69">
        <w:rPr>
          <w:rFonts w:eastAsia="BatangChe"/>
          <w:color w:val="000000"/>
        </w:rPr>
        <w:t xml:space="preserve">The efficiency of these bacteria, not their concentration, determines the potency of probiotic bacteria against pathogenic bacteria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DOI":"10.3390/antibiotics8030095","ISSN":"20796382","abstract":"Vibrio species are a significant causative of mass mortality in mariculture worldwide, which can quickly accumulate in live food and transmit into the larval gut. With restrictions on the use of antibiotics in aquaculture, finding a proper solution to reduce the risk of Vibriosis is vital. This study aimed to evaluate the susceptibility of Vibrio harveyi, V. campbellii, V. anguillarum, and V. parahaemolyticus to twenty-six bacterial and yeast strains and use the beneficial ones to enrich live food (Branchiopod, Artemia franciscana, rotifer, Brachionus plicatilis and copepod, Tigriopus japonicus). Thus, a modified disk diffusion method was applied. After a susceptibility assay, the bacteria and yeast beneficial in suppressing the Vibrio species were labeled by fluorescent stain and used to measure the accumulation potential in different live foods. Also, the beneficial bacteria and yeast were used to enrich live foods, and then the count of loaded Vibrio was estimated after 5, 10, 15, and 20 hours by the serial dilution method. From the total bacteria and yeast strains that were used, Candida parapsilosis, Pseudoalteromonas flavipulchra, Lactobacillus sakei, Bacillus natto, and B. amyloliquefaciens inhibited all four Vibrio species. The results of microbial labeling showed that L. sakei in Artemia, C. parapsilosis in rotifers, and V. harveyi in copepods had the highest accumulation rate. The results of the estimation of loaded Vibrio in different live foods also showed that the use of beneficial bacteria and yeast each significantly reduced the count of Vibrio. Application of bacteria and yeast to suppress pathogenic Vibrio maybe a sustainable method for preventing this pathogen from harmfully invading aquaculture and may also aid in reducing the chances of antibiotic resistance in pathogenic Vibrio.","author":[{"dropping-particle":"","family":"Sahandi","given":"Javad","non-dropping-particle":"","parse-names":false,"suffix":""},{"dropping-particle":"","family":"Sorgeloos","given":"Partick","non-dropping-particle":"","parse-names":false,"suffix":""},{"dropping-particle":"","family":"Xiao","given":"Hui","non-dropping-particle":"","parse-names":false,"suffix":""},{"dropping-particle":"","family":"Wang","given":"Xianghong","non-dropping-particle":"","parse-names":false,"suffix":""},{"dropping-particle":"","family":"Qi","given":"Zizhong","non-dropping-particle":"","parse-names":false,"suffix":""},{"dropping-particle":"","family":"Zheng","given":"Yanfen","non-dropping-particle":"","parse-names":false,"suffix":""},{"dropping-particle":"","family":"Tang","given":"Xuexi","non-dropping-particle":"","parse-names":false,"suffix":""}],"container-title":"Antibiotics","id":"ITEM-1","issue":"3","issued":{"date-parts":[["2019","9","1"]]},"publisher":"MDPI AG","title":"The use of selected bacteria and yeasts to control Vibrio spp. In live food","type":"article-journal","volume":"8"},"uris":["http://www.mendeley.com/documents/?uuid=6962ee26-3d00-38fb-93ec-d3eeb3ae7c0d"]}],"mendeley":{"formattedCitation":"(Sahandi et al., 2019)","plainTextFormattedCitation":"(Sahandi et al., 2019)","previouslyFormattedCitation":"(Sahandi et al., 2019)"},"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Sahandi et al., 2019)</w:t>
      </w:r>
      <w:r w:rsidRPr="00F97E69">
        <w:rPr>
          <w:rStyle w:val="FootnoteReference"/>
          <w:rFonts w:eastAsia="BatangChe"/>
          <w:color w:val="000000"/>
        </w:rPr>
        <w:fldChar w:fldCharType="end"/>
      </w:r>
      <w:r w:rsidRPr="00F97E69">
        <w:rPr>
          <w:rFonts w:eastAsia="BatangChe"/>
          <w:color w:val="000000"/>
        </w:rPr>
        <w:t>.</w:t>
      </w:r>
      <w:r w:rsidRPr="00F97E69">
        <w:rPr>
          <w:bCs/>
          <w:lang w:val="en-GB"/>
        </w:rPr>
        <w:t xml:space="preserve"> </w:t>
      </w:r>
      <w:r w:rsidRPr="00F97E69">
        <w:rPr>
          <w:rFonts w:eastAsia="BatangChe"/>
          <w:color w:val="000000"/>
        </w:rPr>
        <w:t>In contrast to the present study, dosages of 5 mg L</w:t>
      </w:r>
      <w:r w:rsidRPr="00F97E69">
        <w:rPr>
          <w:rFonts w:eastAsia="BatangChe"/>
          <w:color w:val="000000"/>
          <w:vertAlign w:val="superscript"/>
        </w:rPr>
        <w:t>-1</w:t>
      </w:r>
      <w:r w:rsidRPr="00F97E69">
        <w:rPr>
          <w:rFonts w:eastAsia="BatangChe"/>
          <w:color w:val="000000"/>
        </w:rPr>
        <w:t xml:space="preserve"> to 7.5 mg L</w:t>
      </w:r>
      <w:r w:rsidRPr="00F97E69">
        <w:rPr>
          <w:rFonts w:eastAsia="BatangChe"/>
          <w:color w:val="000000"/>
          <w:vertAlign w:val="superscript"/>
        </w:rPr>
        <w:t>-1</w:t>
      </w:r>
      <w:r w:rsidRPr="00F97E69">
        <w:rPr>
          <w:rFonts w:eastAsia="BatangChe"/>
          <w:color w:val="000000"/>
        </w:rPr>
        <w:t xml:space="preserve"> resulted in higher crablet production than dosages of 2.5 and 0 mg L</w:t>
      </w:r>
      <w:r w:rsidRPr="00F97E69">
        <w:rPr>
          <w:rFonts w:eastAsia="BatangChe"/>
          <w:color w:val="000000"/>
          <w:vertAlign w:val="superscript"/>
        </w:rPr>
        <w:t>-1</w:t>
      </w:r>
      <w:r w:rsidRPr="00F97E69">
        <w:rPr>
          <w:rFonts w:eastAsia="BatangChe"/>
          <w:color w:val="000000"/>
        </w:rPr>
        <w:t xml:space="preserve">. The higher concentration of probiotic bacteria applied in the larvae-rearing tanks </w:t>
      </w:r>
      <w:r w:rsidR="00376C5E">
        <w:rPr>
          <w:rFonts w:eastAsia="BatangChe"/>
          <w:color w:val="000000"/>
        </w:rPr>
        <w:t xml:space="preserve">in the present research </w:t>
      </w:r>
      <w:r w:rsidRPr="00F97E69">
        <w:rPr>
          <w:rFonts w:eastAsia="BatangChe"/>
          <w:color w:val="000000"/>
        </w:rPr>
        <w:t xml:space="preserve">affected the higher crablet production. In </w:t>
      </w:r>
      <w:r w:rsidRPr="00F97E69">
        <w:rPr>
          <w:rFonts w:eastAsia="BatangChe"/>
          <w:i/>
          <w:iCs/>
          <w:color w:val="000000"/>
        </w:rPr>
        <w:t>Lactobacillus sakei</w:t>
      </w:r>
      <w:r w:rsidRPr="00F97E69">
        <w:rPr>
          <w:rFonts w:eastAsia="BatangChe"/>
          <w:color w:val="000000"/>
        </w:rPr>
        <w:t xml:space="preserve">, the difference in secreted organic acid concentration </w:t>
      </w:r>
      <w:r w:rsidRPr="00F97E69">
        <w:rPr>
          <w:rFonts w:eastAsia="BatangChe"/>
          <w:color w:val="000000"/>
        </w:rPr>
        <w:lastRenderedPageBreak/>
        <w:t xml:space="preserve">determines the possible inhibitory level. The antibacterial activity of </w:t>
      </w:r>
      <w:r w:rsidRPr="00F97E69">
        <w:rPr>
          <w:rFonts w:eastAsia="BatangChe"/>
          <w:i/>
          <w:iCs/>
          <w:color w:val="000000"/>
        </w:rPr>
        <w:t>B. subtilis</w:t>
      </w:r>
      <w:r w:rsidRPr="00F97E69">
        <w:rPr>
          <w:rFonts w:eastAsia="BatangChe"/>
          <w:color w:val="000000"/>
        </w:rPr>
        <w:t xml:space="preserve"> is mainly influenced by its ability to produce antibiotics, primarily peptides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DOI":"10.1111/j.1365-2958.2005.04587.x","ISSN":"0950382X","PMID":"15853875","abstract":"The endospore-forming rhizobacterium Bacillus subtilis - the model system for Gram-positive organisms, is able to produce more than two dozen antibiotics with an amazing variety of structures. The produced anti-microbial active compounds include predominantly peptides that are either ribosomally synthesized and post-translationally modified (lantibiotics and lantibiotic-like peptides) or non-ribosomally generated, as well as a couple of non-peptidic compounds such as polyketides, an aminosugar, and a phospholipid. Here I summarize the structures of all known B. subtilis antibiotics, their biochemistry and genetic analysis of their biosyntheses. An updated summary of well-studied antibiotic regulation pathways is given. Furthermore, current findings are resumed that show roles for distinct B. subtilis antibiotics beyond the 'pure' anti-microbial action: Non-ribosomally produced lipopeptides are involved in biofilm and swarming development, lantibiotics function as pheromones in quorum-sensing, and a 'killing factor' effectuates programmed cell death in sister cells. A discussion of how these antibiotics may contribute to the survival of B. subtilis in its natural environment is given. © 2005 Blackwell Publishing Ltd.","author":[{"dropping-particle":"","family":"Stein","given":"Torsten","non-dropping-particle":"","parse-names":false,"suffix":""}],"container-title":"Molecular Microbiology","id":"ITEM-1","issue":"4","issued":{"date-parts":[["2005","5"]]},"page":"845-857","title":"Bacillus subtilis antibiotics: Structures, syntheses and specific functions","type":"article","volume":"56"},"uris":["http://www.mendeley.com/documents/?uuid=ce5afdf7-84c6-3992-a6cf-a3413bbf3393"]},{"id":"ITEM-2","itemData":{"DOI":"10.4172/1948-5948.1000169","abstract":"In shrimp/fish aquaculture, feed represents the most expensive production cost. The quantity and quality of diets are primary factors influencing shrimp/fish growth, health status, disease prevention, pound contamination and expenses. Utilization of probiotic bacteria has emerged as a solution with enormous applications in the aquaculture feeding industry. Bacillus species principally B. subtilis are one of the most investigated bacteria for animal probiotic development due to: a) versatility of growth nutrients utilization, b) high level of enzymes production, c) secretion of antimicrobial compounds, d) spore producers, e) develops in aerobic and anaerobic conditions, and f) B. subtilis is Generally Recognized As Safe (GRAS) by the Food and Drug Administration (FDA). Functional feeds development with alternative-economic nutrient vegetable sources of proteins, carbohydrates, lipids and Bacillus subtilis probiotic strains, must be considered in shrimp/fish aquaculture production systems; as an option to eliminate animal feed ingredients, improves digestion-assimilation, reduce water pollution and diseases, and to increase yields and profits.","author":[{"dropping-particle":"","family":"Olmos","given":"Jorge","non-dropping-particle":"","parse-names":false,"suffix":""}],"container-title":"Journal of Microbial &amp; Biochemical Technology","id":"ITEM-2","issue":"07","issued":{"date-parts":[["2014"]]},"publisher":"OMICS Publishing Group","title":"Bacillus subtilis A Potential Probiotic Bacterium to Formulate Functional Feeds for Aquaculture","type":"article-journal","volume":"06"},"uris":["http://www.mendeley.com/documents/?uuid=dd89df97-dacb-45df-91a6-7e3aa0b861d4","http://www.mendeley.com/documents/?uuid=48a71835-f94e-33d9-8151-3445e16600af"]}],"mendeley":{"formattedCitation":"(Olmos, 2014; Stein, 2005)","plainTextFormattedCitation":"(Olmos, 2014; Stein, 2005)","previouslyFormattedCitation":"(Olmos, 2014; Stein, 2005)"},"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Olmos, 2014; Stein, 2005)</w:t>
      </w:r>
      <w:r w:rsidRPr="00F97E69">
        <w:rPr>
          <w:rStyle w:val="FootnoteReference"/>
          <w:rFonts w:eastAsia="BatangChe"/>
          <w:color w:val="000000"/>
        </w:rPr>
        <w:fldChar w:fldCharType="end"/>
      </w:r>
      <w:r w:rsidRPr="00F97E69">
        <w:rPr>
          <w:rFonts w:eastAsia="BatangChe"/>
          <w:color w:val="000000"/>
        </w:rPr>
        <w:t>.</w:t>
      </w:r>
    </w:p>
    <w:p w14:paraId="29EFCBAA" w14:textId="7EC19CFC" w:rsidR="00F97E69" w:rsidRPr="00F97E69" w:rsidRDefault="00F97E69" w:rsidP="00F97E69">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 xml:space="preserve">Probiotics' effectiveness or efficacy in larvae could be due to probiotics' high intestine colonization capability, favorable development conditions, or larval resistance to foreign probiotics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DOI":"10.1016/j.aqrep.2020.100503","ISSN":"23525134","abstract":"Aquaculture effluent is often associated with increased organic carbon, suspended solids, phosphates, nitrogenous species (nitrates, nitrites, and ammonia), chemical oxygen demand and biological oxygen demand. This is regarded as a global threat to aquatic ecosystems due to its influence on surrounding waters as well as groundwater. The threat of aquaculture effluent is not confined to the aquatic ecosystems as high levels of phosphorus and nitrogen may become poisonous to plants and change their protein synthesis, enzyme activities, photosynthesis, oxidative stress response, membrane permeability, and respiratory processes. Other forms of water pollution such as the presence of heavy metals as well as pathogenic microbes are issues of concern since they can be transferred through the food chain. Bacillus species have demonstrated great ability in the maintenance of water quality in aquaculture which is simple and cost-effective. This review highlights that Bacillus modulates a wide range of water quality parameters including physical (transparency and total dissolved solids) and chemical (pH, conductivity, chemical oxygen demand, dissolved oxygen, biological oxygen demand, alkalinity, phosphates, nitrogenous species, hardness) water quality parameters, heavy metals, oil spillage as well as maintenance of microbial balance; hence reduction in pathogenic microbes. The efficiency of Bacillus in modulating water quality is greatly dependent on factors such as mode of application, dissolved oxygen, pH, temperature, source of nutrients, strain type, and metal ions. This review further highlights aquaculture activities that lead to pollution and the possible mechanisms used by Bacillus for improving water quality. It is recommended that a range of optimum conditions be established to increase the efficiency of Bacillus in modulating water quality. A better understanding of Bacillus to the genetic level and the development of new genetic tools is also recommended since the ability of microorganisms to modulate water quality is related to their genetic make-up.","author":[{"dropping-particle":"","family":"Hlordzi","given":"Vivian","non-dropping-particle":"","parse-names":false,"suffix":""},{"dropping-particle":"","family":"Kuebutornye","given":"Felix K.A.","non-dropping-particle":"","parse-names":false,"suffix":""},{"dropping-particle":"","family":"Afriyie","given":"Gyamfua","non-dropping-particle":"","parse-names":false,"suffix":""},{"dropping-particle":"","family":"Abarike","given":"Emmanuel Delwin","non-dropping-particle":"","parse-names":false,"suffix":""},{"dropping-particle":"","family":"Lu","given":"Yishan","non-dropping-particle":"","parse-names":false,"suffix":""},{"dropping-particle":"","family":"Chi","given":"Shuyan","non-dropping-particle":"","parse-names":false,"suffix":""},{"dropping-particle":"","family":"Anokyewaa","given":"Melody A.","non-dropping-particle":"","parse-names":false,"suffix":""}],"container-title":"Aquaculture Reports","id":"ITEM-1","issued":{"date-parts":[["2020","11","1"]]},"page":"100503","publisher":"Elsevier B.V.","title":"The use of Bacillus species in maintenance of water quality in aquaculture: A review","type":"article","volume":"18"},"uris":["http://www.mendeley.com/documents/?uuid=b4bd453c-aa4b-4775-87c8-f1ba0a46673e","http://www.mendeley.com/documents/?uuid=b9a7d8a8-c097-3a51-bd73-4e52d72fee3c"]}],"mendeley":{"formattedCitation":"(Hlordzi et al., 2020)","plainTextFormattedCitation":"(Hlordzi et al., 2020)","previouslyFormattedCitation":"(Hlordzi et al., 2020)"},"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Hlordzi et al., 2020)</w:t>
      </w:r>
      <w:r w:rsidRPr="00F97E69">
        <w:rPr>
          <w:rStyle w:val="FootnoteReference"/>
          <w:rFonts w:eastAsia="BatangChe"/>
          <w:color w:val="000000"/>
        </w:rPr>
        <w:fldChar w:fldCharType="end"/>
      </w:r>
      <w:r w:rsidRPr="00F97E69">
        <w:rPr>
          <w:rFonts w:eastAsia="BatangChe"/>
          <w:color w:val="000000"/>
        </w:rPr>
        <w:t xml:space="preserve">. Therefore, </w:t>
      </w:r>
      <w:r w:rsidRPr="00F97E69">
        <w:rPr>
          <w:rFonts w:eastAsia="BatangChe"/>
          <w:i/>
          <w:iCs/>
          <w:color w:val="000000"/>
        </w:rPr>
        <w:t>B. subtilis</w:t>
      </w:r>
      <w:r w:rsidRPr="00F97E69">
        <w:rPr>
          <w:rFonts w:eastAsia="BatangChe"/>
          <w:color w:val="000000"/>
        </w:rPr>
        <w:t xml:space="preserve"> supplementation in the current study may have an impact on mud crab larvae's improved immune response and disease resistance. Supplementation with </w:t>
      </w:r>
      <w:r w:rsidRPr="00F97E69">
        <w:rPr>
          <w:rFonts w:eastAsia="BatangChe"/>
          <w:i/>
          <w:iCs/>
          <w:color w:val="000000"/>
        </w:rPr>
        <w:t>B. subtilis</w:t>
      </w:r>
      <w:r w:rsidRPr="00F97E69">
        <w:rPr>
          <w:rFonts w:eastAsia="BatangChe"/>
          <w:color w:val="000000"/>
        </w:rPr>
        <w:t xml:space="preserve"> will improve growth performance, immune response, and disease resistance to pathogenic bacterial infections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ISSN":"2068259X","abstract":"The ingestion of a large amount of certain types of beneficial bacteria can reduce the multiplication and development of pathogenic bacteria in the gut. A “probiotic” is a product that contains live microorganisms which positively influence the host intestinal microbiota by preventing the proliferation of pathogenic bacteria and promoting the growth and development of beneficial bacteria. Bacillus spp. are Gram-positive endospore-forming bacteria with beneficial effects in aquaculture industry. The dietary supplementation of Bacillus spp. in fish culture improved especially growth performance, immune response and the disease resistance of fish against pathogenic bacterial infections. The objective of the current paper is to review the recent published investigations reported in the scientific literature on the use of probiotic Bacillus spp. in aquaculture, focusing on their beneficial effects on the host. This review includes the main effects of Bacillus spp. administration in shrimp culture, carp culture, tilapia culture, and other fish culture.","author":[{"dropping-particle":"","family":"Buruiană","given":"Cristian Teodor","non-dropping-particle":"","parse-names":false,"suffix":""},{"dropping-particle":"","family":"Profir","given":"Alina Georgiana","non-dropping-particle":"","parse-names":false,"suffix":""},{"dropping-particle":"","family":"Vizireanu","given":"Camelia","non-dropping-particle":"","parse-names":false,"suffix":""}],"container-title":"Annals of the University Dunarea de Jos of Galati, Fascicle VI: Food Technology","id":"ITEM-1","issue":"2","issued":{"date-parts":[["2014"]]},"page":"9-17","title":"Effects of probiotic bacillus species in aquaculture – An overview","type":"article-journal","volume":"38"},"uris":["http://www.mendeley.com/documents/?uuid=ec4d479a-8d3e-4233-810c-dba0c8df0623","http://www.mendeley.com/documents/?uuid=6a4d23ca-9299-4def-ad66-335e27a33685"]}],"mendeley":{"formattedCitation":"(Buruiană et al., 2014)","plainTextFormattedCitation":"(Buruiană et al., 2014)","previouslyFormattedCitation":"(Buruiană et al., 2014)"},"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Buruiană et al., 2014)</w:t>
      </w:r>
      <w:r w:rsidRPr="00F97E69">
        <w:rPr>
          <w:rStyle w:val="FootnoteReference"/>
          <w:rFonts w:eastAsia="BatangChe"/>
          <w:color w:val="000000"/>
        </w:rPr>
        <w:fldChar w:fldCharType="end"/>
      </w:r>
      <w:r w:rsidRPr="00F97E69">
        <w:rPr>
          <w:rFonts w:eastAsia="BatangChe"/>
          <w:color w:val="000000"/>
        </w:rPr>
        <w:t xml:space="preserve">. Probiotic bacteria have been proven to promote digestive function by generating digestive enzymes, resulting in better digestion and absorption of food and, as a result, increased feed utilization efficiency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DOI":"10.1016/j.aqrep.2016.08.001","ISSN":"23525134","abstract":"The study was conducted to observe the impact of commercial probiotics application on growth and production performance of fresh water prawn (Macrobrachium rosenbergii) from August 2011 to March 2012. There were four experimental groups viz (a) control or without probiotics treated prawn (T1), (b) feed probiotics- Zymetin (T2) treated prawn, (c) soil probiotics- Super PS (T3) treated prawn and (d) Both Zymetin and Super PS (T4) treated prawn. Twelve ponds (each 120 m2) were used where stocking density was 2/m2 for all treatments and control and each was triplicated. After pond preparation, prawn PL was reared in the nursery pond for 45 days to become juvenile. At the time of stocking in growout ponds, average body weight of juvenile prawn was 1.04 g. After eight months (240 days) of culture, the mean final weight became 39.5 ± 12.03, 43.4 ± 14.91, 48.0 ± 16.73 and 51.6 ± 15.58 g in T1, T2, T3 and T4 respectively. Significance difference was found among all treatments and T4 showed highest growth. The SGR was found to be 1.50 ± 0.13, 1.53 ± 0.13, 1.58 ± 0.13 and 1.61 ± 0.11 (%BW/day) in T1, T2, T3 and T4 respectively and the difference was significant. The survival rate did not differ significantly but highest survival rate was found in T4 (90%). The average FCR was significantly lowest in T4 (1.39) and highest in T1 (1.9). The net average production was found to be significantly higher in T4 (914 kg/ha) which was 35% and 21 % higher than the control group (T1) and feed probiotics (T2) respectively. Water and soil quality parameters were measured and were within the culturable range. The production of probiotics treated ponds was always higher than without probiotics treated ponds but highest growth and production were found in T4 where Zymetin and Super PS were used combinedly. The results of this study can be applied in the farmer's pond to increase the total production of prawn in the country.","author":[{"dropping-particle":"","family":"Ghosh","given":"Alokesh Kumar","non-dropping-particle":"","parse-names":false,"suffix":""},{"dropping-particle":"","family":"Bir","given":"Joyanta","non-dropping-particle":"","parse-names":false,"suffix":""},{"dropping-particle":"","family":"Azad","given":"Md Abul Kalam","non-dropping-particle":"","parse-names":false,"suffix":""},{"dropping-particle":"","family":"Hasanuzzaman","given":"Abul Farah Md","non-dropping-particle":"","parse-names":false,"suffix":""},{"dropping-particle":"","family":"Islam","given":"Md Sanaul","non-dropping-particle":"","parse-names":false,"suffix":""},{"dropping-particle":"","family":"Huq","given":"Khandaker Anisul","non-dropping-particle":"","parse-names":false,"suffix":""}],"container-title":"Aquaculture Reports","id":"ITEM-1","issued":{"date-parts":[["2016","11","1"]]},"page":"112-117","publisher":"Elsevier","title":"Impact of commercial probiotics application on growth and production of giant fresh water prawn (Macrobrachium Rosenbergii De Man, 1879)","type":"article-journal","volume":"4"},"uris":["http://www.mendeley.com/documents/?uuid=16a695d2-9b67-33b0-a047-c1d32971e2e1","http://www.mendeley.com/documents/?uuid=ae876d95-0da9-4fe1-93a1-54b5a2d0ee0b"]}],"mendeley":{"formattedCitation":"(Ghosh et al., 2016)","plainTextFormattedCitation":"(Ghosh et al., 2016)","previouslyFormattedCitation":"(Ghosh et al., 2016)"},"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Ghosh et al., 2016)</w:t>
      </w:r>
      <w:r w:rsidRPr="00F97E69">
        <w:rPr>
          <w:rStyle w:val="FootnoteReference"/>
          <w:rFonts w:eastAsia="BatangChe"/>
          <w:color w:val="000000"/>
        </w:rPr>
        <w:fldChar w:fldCharType="end"/>
      </w:r>
      <w:r w:rsidRPr="00F97E69">
        <w:rPr>
          <w:rFonts w:eastAsia="BatangChe"/>
          <w:color w:val="000000"/>
        </w:rPr>
        <w:t xml:space="preserve">.  </w:t>
      </w:r>
    </w:p>
    <w:p w14:paraId="6F64F23A" w14:textId="44628DED" w:rsidR="00F97E69" w:rsidRPr="00F97E69" w:rsidRDefault="00F97E69" w:rsidP="00F97E69">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 xml:space="preserve">The probiotic containing </w:t>
      </w:r>
      <w:r w:rsidRPr="00F97E69">
        <w:rPr>
          <w:rFonts w:eastAsia="BatangChe"/>
          <w:i/>
          <w:iCs/>
          <w:color w:val="000000"/>
        </w:rPr>
        <w:t>B. subtilis</w:t>
      </w:r>
      <w:r w:rsidRPr="00F97E69">
        <w:rPr>
          <w:rFonts w:eastAsia="BatangChe"/>
          <w:color w:val="000000"/>
        </w:rPr>
        <w:t>, presumably at a dose of 5.0 and 7.5 mg L</w:t>
      </w:r>
      <w:r w:rsidRPr="00F97E69">
        <w:rPr>
          <w:rFonts w:eastAsia="BatangChe"/>
          <w:color w:val="000000"/>
          <w:vertAlign w:val="superscript"/>
        </w:rPr>
        <w:t>-1</w:t>
      </w:r>
      <w:r w:rsidRPr="00F97E69">
        <w:rPr>
          <w:rFonts w:eastAsia="BatangChe"/>
          <w:color w:val="000000"/>
        </w:rPr>
        <w:t xml:space="preserve">, produced the highest level capable of fighting harmful bacteria in mud crab larvae rearing, </w:t>
      </w:r>
      <w:r w:rsidR="007F69B3">
        <w:rPr>
          <w:rFonts w:eastAsia="BatangChe"/>
          <w:color w:val="000000"/>
        </w:rPr>
        <w:t>i</w:t>
      </w:r>
      <w:r w:rsidRPr="00F97E69">
        <w:rPr>
          <w:rFonts w:eastAsia="BatangChe"/>
          <w:color w:val="000000"/>
        </w:rPr>
        <w:t>mproving water quality for larvae rearing. Therefore, higher percentages of larvae successfully develop into the crablet stage.</w:t>
      </w:r>
    </w:p>
    <w:p w14:paraId="0EAD8120" w14:textId="65529F49" w:rsidR="00F97E69" w:rsidRPr="00F97E69" w:rsidRDefault="00F97E69" w:rsidP="00F97E69">
      <w:pPr>
        <w:shd w:val="clear" w:color="auto" w:fill="FFFFFF"/>
        <w:tabs>
          <w:tab w:val="left" w:pos="357"/>
        </w:tabs>
        <w:spacing w:line="480" w:lineRule="auto"/>
        <w:jc w:val="both"/>
        <w:rPr>
          <w:rFonts w:eastAsia="BatangChe"/>
          <w:color w:val="000000"/>
        </w:rPr>
      </w:pPr>
      <w:r w:rsidRPr="00F97E69">
        <w:rPr>
          <w:rFonts w:eastAsia="BatangChe"/>
          <w:color w:val="000000"/>
        </w:rPr>
        <w:tab/>
        <w:t xml:space="preserve">The probiotics </w:t>
      </w:r>
      <w:r w:rsidR="001B01D3">
        <w:rPr>
          <w:rFonts w:eastAsia="BatangChe"/>
          <w:color w:val="000000"/>
        </w:rPr>
        <w:t xml:space="preserve">application </w:t>
      </w:r>
      <w:r w:rsidRPr="00F97E69">
        <w:rPr>
          <w:rFonts w:eastAsia="BatangChe"/>
          <w:color w:val="000000"/>
        </w:rPr>
        <w:t xml:space="preserve">in the present study </w:t>
      </w:r>
      <w:r w:rsidR="001B01D3">
        <w:rPr>
          <w:rFonts w:eastAsia="BatangChe"/>
          <w:color w:val="000000"/>
        </w:rPr>
        <w:t xml:space="preserve">directly </w:t>
      </w:r>
      <w:r w:rsidRPr="00F97E69">
        <w:rPr>
          <w:rFonts w:eastAsia="BatangChe"/>
          <w:color w:val="000000"/>
        </w:rPr>
        <w:t>also improved water quality. The ammonia concentration at the zoea was decreased by 6-15% compared to a control treatment (Figure 2), and the TOM of B and C probiotic treatments was also decreased by 19-23.6% compared to the control</w:t>
      </w:r>
      <w:r w:rsidR="00B8172B">
        <w:rPr>
          <w:rFonts w:eastAsia="BatangChe"/>
          <w:color w:val="000000"/>
        </w:rPr>
        <w:t>, D</w:t>
      </w:r>
      <w:r w:rsidRPr="00F97E69">
        <w:rPr>
          <w:rFonts w:eastAsia="BatangChe"/>
          <w:color w:val="000000"/>
        </w:rPr>
        <w:t xml:space="preserve"> treatment (Figure 3). It was proven that probiotics containing </w:t>
      </w:r>
      <w:r w:rsidRPr="00F97E69">
        <w:rPr>
          <w:rFonts w:eastAsia="BatangChe"/>
          <w:i/>
          <w:iCs/>
          <w:color w:val="000000"/>
        </w:rPr>
        <w:t>B. subtilis</w:t>
      </w:r>
      <w:r w:rsidRPr="00F97E69">
        <w:rPr>
          <w:rFonts w:eastAsia="BatangChe"/>
          <w:color w:val="000000"/>
        </w:rPr>
        <w:t xml:space="preserve"> added in larval rearing could improve water quality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DOI":"10.1016/J.FSI.2019.02.010","ISSN":"10959947","PMID":"30779995","abstract":"Probiotics use in aquaculture has gained attention as microbial candidates to maintain the health and the well-being of many aquaculture animals. Among the many microbial candidates, probiotic Bacillus has sporulation capacity that makes them survive harsh environmental conditions, are non-pathogenic and non-toxic when fed to fish, and can produce antimicrobial substances making them more suitable candidates compared to other probiotics. In this review, we discussed the necessity of using the probiotic Bacillus in sustainable aquaculture as a good alternative to improve feed utilization, stress response, immune response and disease resistance, maintenance of tissue integrity, and as well improvement of water quality for sustainable aquaculture. Therefore the findings of current researches about the effects of Bacillus application to improve the culture of aquatic animals for future research and development of Bacillus application in aquaculture have been summarised.","author":[{"dropping-particle":"","family":"Kuebutornye","given":"Felix K.A.","non-dropping-particle":"","parse-names":false,"suffix":""},{"dropping-particle":"","family":"Abarike","given":"Emmanuel Delwin","non-dropping-particle":"","parse-names":false,"suffix":""},{"dropping-particle":"","family":"Lu","given":"Yishan","non-dropping-particle":"","parse-names":false,"suffix":""}],"container-title":"Fish and Shellfish Immunology","id":"ITEM-1","issued":{"date-parts":[["2019","4","1"]]},"page":"820-828","publisher":"Academic Press","title":"A review on the application of Bacillus as probiotics in aquaculture","type":"article-journal","volume":"87"},"uris":["http://www.mendeley.com/documents/?uuid=e7da3476-46ed-48c1-9aef-07b0c778a823","http://www.mendeley.com/documents/?uuid=416f1ccc-cfa4-3cef-ad72-46ba7a2bb28b"]},{"id":"ITEM-2","itemData":{"DOI":"10.4172/1948-5948.1000169","abstract":"In shrimp/fish aquaculture, feed represents the most expensive production cost. The quantity and quality of diets are primary factors influencing shrimp/fish growth, health status, disease prevention, pound contamination and expenses. Utilization of probiotic bacteria has emerged as a solution with enormous applications in the aquaculture feeding industry. Bacillus species principally B. subtilis are one of the most investigated bacteria for animal probiotic development due to: a) versatility of growth nutrients utilization, b) high level of enzymes production, c) secretion of antimicrobial compounds, d) spore producers, e) develops in aerobic and anaerobic conditions, and f) B. subtilis is Generally Recognized As Safe (GRAS) by the Food and Drug Administration (FDA). Functional feeds development with alternative-economic nutrient vegetable sources of proteins, carbohydrates, lipids and Bacillus subtilis probiotic strains, must be considered in shrimp/fish aquaculture production systems; as an option to eliminate animal feed ingredients, improves digestion-assimilation, reduce water pollution and diseases, and to increase yields and profits.","author":[{"dropping-particle":"","family":"Olmos","given":"Jorge","non-dropping-particle":"","parse-names":false,"suffix":""}],"container-title":"Journal of Microbial &amp; Biochemical Technology","id":"ITEM-2","issue":"07","issued":{"date-parts":[["2014"]]},"publisher":"OMICS Publishing Group","title":"Bacillus subtilis A Potential Probiotic Bacterium to Formulate Functional Feeds for Aquaculture","type":"article-journal","volume":"06"},"uris":["http://www.mendeley.com/documents/?uuid=dd89df97-dacb-45df-91a6-7e3aa0b861d4","http://www.mendeley.com/documents/?uuid=48a71835-f94e-33d9-8151-3445e16600af","http://www.mendeley.com/documents/?uuid=14322f4c-7ab2-45da-ae3f-19ed7d1ae54a"]}],"mendeley":{"formattedCitation":"(Kuebutornye et al., 2019; Olmos, 2014)","plainTextFormattedCitation":"(Kuebutornye et al., 2019; Olmos, 2014)","previouslyFormattedCitation":"(Kuebutornye et al., 2019; Olmos, 2014)"},"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Kuebutornye et al., 2019; Olmos, 2014)</w:t>
      </w:r>
      <w:r w:rsidRPr="00F97E69">
        <w:rPr>
          <w:rStyle w:val="FootnoteReference"/>
          <w:rFonts w:eastAsia="BatangChe"/>
          <w:color w:val="000000"/>
        </w:rPr>
        <w:fldChar w:fldCharType="end"/>
      </w:r>
      <w:r w:rsidRPr="00F97E69">
        <w:rPr>
          <w:rFonts w:eastAsia="BatangChe"/>
          <w:color w:val="000000"/>
        </w:rPr>
        <w:t xml:space="preserve"> and its impact on crablet production in treatments B and C.</w:t>
      </w:r>
    </w:p>
    <w:p w14:paraId="313F6B63" w14:textId="7287F3D3" w:rsidR="00F97E69" w:rsidRDefault="00F97E69" w:rsidP="00F97E69">
      <w:pPr>
        <w:shd w:val="clear" w:color="auto" w:fill="FFFFFF"/>
        <w:spacing w:line="480" w:lineRule="auto"/>
        <w:ind w:firstLineChars="100" w:firstLine="240"/>
        <w:jc w:val="both"/>
        <w:textAlignment w:val="baseline"/>
        <w:rPr>
          <w:rFonts w:eastAsia="BatangChe"/>
          <w:color w:val="000000"/>
        </w:rPr>
      </w:pPr>
      <w:r w:rsidRPr="00F97E69">
        <w:rPr>
          <w:rFonts w:eastAsia="BatangChe"/>
          <w:color w:val="000000"/>
        </w:rPr>
        <w:t>The LC-50 of unionized ammonia for zoea-1 and zoea-5 was at 4.05 mg L</w:t>
      </w:r>
      <w:r w:rsidRPr="00F97E69">
        <w:rPr>
          <w:rFonts w:eastAsia="BatangChe"/>
          <w:color w:val="000000"/>
          <w:vertAlign w:val="superscript"/>
        </w:rPr>
        <w:t>−1</w:t>
      </w:r>
      <w:r w:rsidRPr="00F97E69">
        <w:rPr>
          <w:rFonts w:eastAsia="BatangChe"/>
          <w:color w:val="000000"/>
        </w:rPr>
        <w:t xml:space="preserve"> to 6.64 mg L</w:t>
      </w:r>
      <w:r w:rsidRPr="00F97E69">
        <w:rPr>
          <w:rFonts w:eastAsia="BatangChe"/>
          <w:color w:val="000000"/>
          <w:vertAlign w:val="superscript"/>
        </w:rPr>
        <w:t>−1</w:t>
      </w:r>
      <w:r w:rsidRPr="00F97E69">
        <w:rPr>
          <w:rFonts w:eastAsia="BatangChe"/>
          <w:color w:val="000000"/>
        </w:rPr>
        <w:t xml:space="preserve"> after 24 hours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DOI":"10.1111/j.1365-2109.2005.01304.x","ISSN":"1355557X","abstract":"While the effects of ammonia on fish and prawn larvae are well documented, little is known of its effect on mud crab (Scylla serrata) (Forsskål, 1755) larvae. Two experiments were conducted in 5 L hemispherical plastic bowls, containing 3 L of ultra-filtered and settled seawater and various larval stages of mud crab to (1) determine the acute median lethal concentration (LC 50) of unionized ammonia and (2) to determine the chronic effects of unionized ammonia on survival and percentage moulting to zoea and megalop stages. The larval stages that exhibited the highest tolerance to ammonia over 24 h were zoea 1 (LC50 of 4.05 mg L-1 of unionized ammonia) and zoea 5 (LC50 of 6.64 mg L-1 of unionized ammonia). The megalop stage had the lowest total ammonia LC50 at both 24 and 48 h, making it the larval stage most susceptible to total ammonia. Exposure to 6.54 mg L-1 of unionized ammonia resulted in 100% death of all larvae within 24 h. The tolerance of S. serrata larvae to total ammonia did not appear to increase with ontogenetic development. The results indicate that the concentrations at which total ammonia produces an acute or chronic response in mud crab larvae are far higher than those experienced in current larval production systems (0-0.5 mg L-1 of total ammonia) used as industry standards in Australia. © 2005 Blackwell Publishing Ltd.","author":[{"dropping-particle":"","family":"Neil","given":"Luke L.","non-dropping-particle":"","parse-names":false,"suffix":""},{"dropping-particle":"","family":"Fotedar","given":"Ravi","non-dropping-particle":"","parse-names":false,"suffix":""},{"dropping-particle":"","family":"Shelley","given":"Colin C.","non-dropping-particle":"","parse-names":false,"suffix":""}],"container-title":"Aquaculture Research","id":"ITEM-1","issue":"9","issued":{"date-parts":[["2005"]]},"page":"927-932","title":"Effects of acute and chronic toxicity of unionized ammonia on mud crab, Scylla serrata (Forsskål, 1755) larvae","type":"article-journal","volume":"36"},"uris":["http://www.mendeley.com/documents/?uuid=7bdf8470-fe10-47fa-94d8-8c4d4a1bcb96","http://www.mendeley.com/documents/?uuid=637cd6c4-f06d-40eb-8c6c-71b450b01f8f"]}],"mendeley":{"formattedCitation":"(Neil et al., 2005)","plainTextFormattedCitation":"(Neil et al., 2005)","previouslyFormattedCitation":"(Neil et al., 2005)"},"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Neil et al., 2005)</w:t>
      </w:r>
      <w:r w:rsidRPr="00F97E69">
        <w:rPr>
          <w:rStyle w:val="FootnoteReference"/>
          <w:rFonts w:eastAsia="BatangChe"/>
          <w:color w:val="000000"/>
        </w:rPr>
        <w:fldChar w:fldCharType="end"/>
      </w:r>
      <w:r w:rsidRPr="00F97E69">
        <w:rPr>
          <w:rFonts w:eastAsia="BatangChe"/>
          <w:color w:val="000000"/>
        </w:rPr>
        <w:t>. The nitrite in the zoea stage was in the range of 0.004 mg L</w:t>
      </w:r>
      <w:r w:rsidRPr="00F97E69">
        <w:rPr>
          <w:rFonts w:eastAsia="BatangChe"/>
          <w:color w:val="000000"/>
          <w:vertAlign w:val="superscript"/>
        </w:rPr>
        <w:t>−1</w:t>
      </w:r>
      <w:r w:rsidRPr="00F97E69">
        <w:rPr>
          <w:rFonts w:eastAsia="BatangChe"/>
          <w:color w:val="000000"/>
        </w:rPr>
        <w:t xml:space="preserve"> to 0.009 mg L</w:t>
      </w:r>
      <w:r w:rsidRPr="00F97E69">
        <w:rPr>
          <w:rFonts w:eastAsia="BatangChe"/>
          <w:color w:val="000000"/>
          <w:vertAlign w:val="superscript"/>
        </w:rPr>
        <w:t>−1</w:t>
      </w:r>
      <w:r w:rsidRPr="00F97E69">
        <w:rPr>
          <w:rFonts w:eastAsia="BatangChe"/>
          <w:color w:val="000000"/>
        </w:rPr>
        <w:t xml:space="preserve"> and increased in the megalopa stage, with the highest concentration at 0.21 mg L</w:t>
      </w:r>
      <w:r w:rsidRPr="00F97E69">
        <w:rPr>
          <w:rFonts w:eastAsia="BatangChe"/>
          <w:color w:val="000000"/>
          <w:vertAlign w:val="superscript"/>
        </w:rPr>
        <w:t>−1</w:t>
      </w:r>
      <w:r w:rsidRPr="00F97E69">
        <w:rPr>
          <w:rFonts w:eastAsia="BatangChe"/>
          <w:color w:val="000000"/>
        </w:rPr>
        <w:t xml:space="preserve"> to 0.35 mg L</w:t>
      </w:r>
      <w:r w:rsidRPr="00F97E69">
        <w:rPr>
          <w:rFonts w:eastAsia="BatangChe"/>
          <w:color w:val="000000"/>
          <w:vertAlign w:val="superscript"/>
        </w:rPr>
        <w:t>−1</w:t>
      </w:r>
      <w:r w:rsidRPr="00F97E69">
        <w:rPr>
          <w:rFonts w:eastAsia="BatangChe"/>
          <w:color w:val="000000"/>
        </w:rPr>
        <w:t xml:space="preserve"> in treatment D (control). The safe limits of nitrite in the larvae of Z1 to </w:t>
      </w:r>
      <w:r w:rsidRPr="00F97E69">
        <w:rPr>
          <w:rFonts w:eastAsia="BatangChe"/>
          <w:color w:val="000000"/>
        </w:rPr>
        <w:lastRenderedPageBreak/>
        <w:t>Z5 were in the range of 2.5 mg L</w:t>
      </w:r>
      <w:r w:rsidRPr="00F97E69">
        <w:rPr>
          <w:rFonts w:eastAsia="BatangChe"/>
          <w:color w:val="000000"/>
          <w:vertAlign w:val="superscript"/>
        </w:rPr>
        <w:t>−1</w:t>
      </w:r>
      <w:r w:rsidRPr="00F97E69">
        <w:rPr>
          <w:rFonts w:eastAsia="BatangChe"/>
          <w:color w:val="000000"/>
        </w:rPr>
        <w:t xml:space="preserve"> to 6.9 mg L</w:t>
      </w:r>
      <w:r w:rsidRPr="00F97E69">
        <w:rPr>
          <w:rFonts w:eastAsia="BatangChe"/>
          <w:color w:val="000000"/>
          <w:vertAlign w:val="superscript"/>
        </w:rPr>
        <w:t>−1</w:t>
      </w:r>
      <w:r w:rsidRPr="00F97E69">
        <w:rPr>
          <w:rFonts w:eastAsia="BatangChe"/>
          <w:color w:val="000000"/>
        </w:rPr>
        <w:t xml:space="preserve"> </w:t>
      </w:r>
      <w:r w:rsidRPr="00F97E69">
        <w:rPr>
          <w:rStyle w:val="FootnoteReference"/>
          <w:rFonts w:eastAsia="BatangChe"/>
          <w:color w:val="000000"/>
        </w:rPr>
        <w:fldChar w:fldCharType="begin" w:fldLock="1"/>
      </w:r>
      <w:r w:rsidR="002E0166">
        <w:rPr>
          <w:rFonts w:eastAsia="BatangChe"/>
          <w:color w:val="000000"/>
        </w:rPr>
        <w:instrText>ADDIN CSL_CITATION {"citationItems":[{"id":"ITEM-1","itemData":{"DOI":"10.1111/j.1365-2109.2007.01794.x","ISSN":"1355557X","abstract":"Early larval stages of mud crab Scylla serrata were exposed to different concentrations of nitrite (40, 80 and 160 mg L-1 and a control, without added nitrite) and three salinity levels (25, 30 and 35 g L -1) using a static renewal method. No interactive effect of nitrite and salinity was detected. Estimated LT50 in 96-h toxicity tests decreased in all stages with increasing nitrite concentrations in all salinity levels. The 96-h LC50 values of nitrite-N were 41.58, 63.04, 25.54, 29.98 and 69.93 mg L-1 for zoea 1, 2, 3, 4 and 5 respectively. As the larvae grew, they showed a progressive increase in tolerance to nitrite. The toxicity of nitrite to larvae increased with exposure time. The median lethal concentration was not affected by salinity. The chloride component of salinity within 25-35 g L-1 did not seem to be as effective in alleviating toxicity as has been reported in other crustacean species. Based on 96-h LC 50 and an application factor of 0.1, the 'safe level' of rearing mud crab larvae was calculated to be 4.16, 6.30, 2.55, 2.99 and 6.99 mg L -1 nitrite-N for zoea 1, 2, 3, 4 and 5 respectively. © 2007 Blackwell Publishing Ltd.","author":[{"dropping-particle":"","family":"Seneriches-Abiera","given":"Mary Lynn","non-dropping-particle":"","parse-names":false,"suffix":""},{"dropping-particle":"","family":"Parado-Estepa","given":"Fe","non-dropping-particle":"","parse-names":false,"suffix":""},{"dropping-particle":"","family":"Gonzales","given":"Guadiosa A.","non-dropping-particle":"","parse-names":false,"suffix":""}],"container-title":"Aquaculture Research","id":"ITEM-1","issue":"14","issued":{"date-parts":[["2007","10"]]},"page":"1495-1499","title":"Acute toxicity of nitrite to mud crab Scylla serrata (Forsskål) larvae","type":"article-journal","volume":"38"},"uris":["http://www.mendeley.com/documents/?uuid=2c826378-2662-392e-96b7-0118aa19d5c1","http://www.mendeley.com/documents/?uuid=ffcb6022-8d83-49f1-bf4f-4d113cc74ef1"]}],"mendeley":{"formattedCitation":"(Seneriches-Abiera et al., 2007)","plainTextFormattedCitation":"(Seneriches-Abiera et al., 2007)","previouslyFormattedCitation":"(Seneriches-Abiera et al., 2007)"},"properties":{"noteIndex":0},"schema":"https://github.com/citation-style-language/schema/raw/master/csl-citation.json"}</w:instrText>
      </w:r>
      <w:r w:rsidRPr="00F97E69">
        <w:rPr>
          <w:rStyle w:val="FootnoteReference"/>
          <w:rFonts w:eastAsia="BatangChe"/>
          <w:color w:val="000000"/>
        </w:rPr>
        <w:fldChar w:fldCharType="separate"/>
      </w:r>
      <w:r w:rsidR="008C688F" w:rsidRPr="008C688F">
        <w:rPr>
          <w:rFonts w:eastAsia="BatangChe"/>
          <w:noProof/>
          <w:color w:val="000000"/>
        </w:rPr>
        <w:t>(Seneriches-Abiera et al., 2007)</w:t>
      </w:r>
      <w:r w:rsidRPr="00F97E69">
        <w:rPr>
          <w:rStyle w:val="FootnoteReference"/>
          <w:rFonts w:eastAsia="BatangChe"/>
          <w:color w:val="000000"/>
        </w:rPr>
        <w:fldChar w:fldCharType="end"/>
      </w:r>
      <w:r w:rsidRPr="00F97E69">
        <w:rPr>
          <w:rFonts w:eastAsia="BatangChe"/>
          <w:color w:val="000000"/>
        </w:rPr>
        <w:t>. Thus, ammonia and nitrite concentration in the present study still support the larvae development, which means that the value was lower than the limits to support the survival of the larvae (Figure 3).</w:t>
      </w:r>
    </w:p>
    <w:p w14:paraId="4B55E78A" w14:textId="77777777" w:rsidR="005F7630" w:rsidRPr="00F22F89" w:rsidRDefault="005F7630" w:rsidP="005F7630">
      <w:pPr>
        <w:spacing w:line="480" w:lineRule="auto"/>
        <w:rPr>
          <w:b/>
          <w:lang w:val="en-GB"/>
        </w:rPr>
      </w:pPr>
      <w:r w:rsidRPr="00F22F89">
        <w:rPr>
          <w:b/>
          <w:lang w:val="en-GB"/>
        </w:rPr>
        <w:t>6. Conclusions</w:t>
      </w:r>
    </w:p>
    <w:p w14:paraId="39A0718D" w14:textId="56A0D59A" w:rsidR="005F7630" w:rsidRDefault="005F7630" w:rsidP="005F7630">
      <w:pPr>
        <w:spacing w:line="480" w:lineRule="auto"/>
        <w:ind w:firstLine="284"/>
        <w:jc w:val="both"/>
        <w:rPr>
          <w:lang w:val="en-GB"/>
        </w:rPr>
      </w:pPr>
      <w:r w:rsidRPr="00F22F89">
        <w:rPr>
          <w:lang w:val="en-GB"/>
        </w:rPr>
        <w:t xml:space="preserve">The </w:t>
      </w:r>
      <w:r w:rsidR="005457EA">
        <w:rPr>
          <w:lang w:val="en-GB"/>
        </w:rPr>
        <w:t>treatment</w:t>
      </w:r>
      <w:r w:rsidRPr="00F22F89">
        <w:rPr>
          <w:lang w:val="en-GB"/>
        </w:rPr>
        <w:t xml:space="preserve"> of probiotics containing </w:t>
      </w:r>
      <w:r w:rsidRPr="00F22F89">
        <w:rPr>
          <w:i/>
          <w:iCs/>
          <w:lang w:val="en-GB"/>
        </w:rPr>
        <w:t>B. subtilis</w:t>
      </w:r>
      <w:r w:rsidRPr="00F22F89">
        <w:rPr>
          <w:lang w:val="en-GB"/>
        </w:rPr>
        <w:t xml:space="preserve"> </w:t>
      </w:r>
      <w:r w:rsidR="005326FB" w:rsidRPr="005326FB">
        <w:rPr>
          <w:lang w:val="en-GB"/>
        </w:rPr>
        <w:t>added</w:t>
      </w:r>
      <w:r w:rsidR="005326FB">
        <w:rPr>
          <w:lang w:val="en-GB"/>
        </w:rPr>
        <w:t xml:space="preserve"> in the mud crab larvae </w:t>
      </w:r>
      <w:r w:rsidR="004C11DF">
        <w:rPr>
          <w:lang w:val="en-GB"/>
        </w:rPr>
        <w:t xml:space="preserve">rearing </w:t>
      </w:r>
      <w:r w:rsidR="00F4372A">
        <w:rPr>
          <w:lang w:val="en-GB"/>
        </w:rPr>
        <w:t xml:space="preserve">stimulate </w:t>
      </w:r>
      <w:r w:rsidR="00A377E6">
        <w:rPr>
          <w:lang w:val="en-GB"/>
        </w:rPr>
        <w:t xml:space="preserve">fast </w:t>
      </w:r>
      <w:r w:rsidR="00B0568E">
        <w:rPr>
          <w:lang w:val="en-GB"/>
        </w:rPr>
        <w:t xml:space="preserve">growing </w:t>
      </w:r>
      <w:r w:rsidR="00A377E6">
        <w:rPr>
          <w:lang w:val="en-GB"/>
        </w:rPr>
        <w:t xml:space="preserve">of microbiota </w:t>
      </w:r>
      <w:r w:rsidR="00B0568E">
        <w:rPr>
          <w:lang w:val="en-GB"/>
        </w:rPr>
        <w:t xml:space="preserve">population </w:t>
      </w:r>
      <w:r w:rsidR="00A377E6">
        <w:rPr>
          <w:lang w:val="en-GB"/>
        </w:rPr>
        <w:t xml:space="preserve">such as </w:t>
      </w:r>
      <w:r w:rsidR="00945B6D" w:rsidRPr="00ED3A78">
        <w:rPr>
          <w:i/>
          <w:iCs/>
          <w:lang w:val="en-GB"/>
        </w:rPr>
        <w:t>Ralstonia</w:t>
      </w:r>
      <w:r w:rsidR="00945B6D">
        <w:rPr>
          <w:lang w:val="en-GB"/>
        </w:rPr>
        <w:t xml:space="preserve"> </w:t>
      </w:r>
      <w:r w:rsidR="00A1144E">
        <w:rPr>
          <w:lang w:val="en-GB"/>
        </w:rPr>
        <w:t xml:space="preserve">sp, </w:t>
      </w:r>
      <w:r w:rsidR="0088563D">
        <w:rPr>
          <w:lang w:val="en-GB"/>
        </w:rPr>
        <w:t>in</w:t>
      </w:r>
      <w:r w:rsidR="009F6C6B">
        <w:rPr>
          <w:lang w:val="en-GB"/>
        </w:rPr>
        <w:t>c</w:t>
      </w:r>
      <w:r w:rsidR="0088563D">
        <w:rPr>
          <w:lang w:val="en-GB"/>
        </w:rPr>
        <w:t>ert</w:t>
      </w:r>
      <w:r w:rsidR="009F6C6B">
        <w:rPr>
          <w:lang w:val="en-GB"/>
        </w:rPr>
        <w:t xml:space="preserve">sedis, </w:t>
      </w:r>
      <w:r w:rsidR="00A27DB0" w:rsidRPr="00F54B5B">
        <w:rPr>
          <w:i/>
          <w:iCs/>
          <w:lang w:val="en-GB"/>
        </w:rPr>
        <w:t>Pseudomonas</w:t>
      </w:r>
      <w:r w:rsidR="00794764">
        <w:rPr>
          <w:lang w:val="en-GB"/>
        </w:rPr>
        <w:t xml:space="preserve"> sp, </w:t>
      </w:r>
      <w:r w:rsidR="00794764" w:rsidRPr="00F54B5B">
        <w:rPr>
          <w:i/>
          <w:iCs/>
          <w:lang w:val="en-GB"/>
        </w:rPr>
        <w:t>Acinetobacter</w:t>
      </w:r>
      <w:r w:rsidR="00794764">
        <w:rPr>
          <w:lang w:val="en-GB"/>
        </w:rPr>
        <w:t xml:space="preserve"> sp, </w:t>
      </w:r>
      <w:r w:rsidR="00A1144E">
        <w:rPr>
          <w:lang w:val="en-GB"/>
        </w:rPr>
        <w:t xml:space="preserve">furthermore impact </w:t>
      </w:r>
      <w:r w:rsidR="00A37838">
        <w:rPr>
          <w:lang w:val="en-GB"/>
        </w:rPr>
        <w:t>s</w:t>
      </w:r>
      <w:r w:rsidR="00A1144E">
        <w:rPr>
          <w:lang w:val="en-GB"/>
        </w:rPr>
        <w:t xml:space="preserve">uppressing </w:t>
      </w:r>
      <w:r w:rsidR="00A1144E" w:rsidRPr="00A37838">
        <w:rPr>
          <w:i/>
          <w:iCs/>
          <w:lang w:val="en-GB"/>
        </w:rPr>
        <w:t>Vibrio</w:t>
      </w:r>
      <w:r w:rsidR="00A1144E">
        <w:rPr>
          <w:lang w:val="en-GB"/>
        </w:rPr>
        <w:t xml:space="preserve"> spp</w:t>
      </w:r>
      <w:r w:rsidR="00736B87">
        <w:rPr>
          <w:lang w:val="en-GB"/>
        </w:rPr>
        <w:t>.</w:t>
      </w:r>
      <w:r w:rsidR="00A1144E">
        <w:rPr>
          <w:lang w:val="en-GB"/>
        </w:rPr>
        <w:t xml:space="preserve"> population most</w:t>
      </w:r>
      <w:r w:rsidR="002C36DE">
        <w:rPr>
          <w:lang w:val="en-GB"/>
        </w:rPr>
        <w:t xml:space="preserve">ly in megalopa </w:t>
      </w:r>
      <w:r w:rsidR="0011753B">
        <w:rPr>
          <w:lang w:val="en-GB"/>
        </w:rPr>
        <w:t>treated with probiotic</w:t>
      </w:r>
      <w:r w:rsidR="00980264">
        <w:rPr>
          <w:lang w:val="en-GB"/>
        </w:rPr>
        <w:t xml:space="preserve"> doses of </w:t>
      </w:r>
      <w:r w:rsidR="00F94F1A">
        <w:rPr>
          <w:lang w:val="en-GB"/>
        </w:rPr>
        <w:t>2.5</w:t>
      </w:r>
      <w:r w:rsidR="007A4628" w:rsidRPr="00F22F89">
        <w:rPr>
          <w:lang w:val="en-GB"/>
        </w:rPr>
        <w:t xml:space="preserve"> mg</w:t>
      </w:r>
      <w:r w:rsidR="005F5F3D">
        <w:rPr>
          <w:lang w:val="en-GB"/>
        </w:rPr>
        <w:t xml:space="preserve"> </w:t>
      </w:r>
      <w:r w:rsidR="00CB71F6" w:rsidRPr="00F22F89">
        <w:rPr>
          <w:lang w:val="en-GB"/>
        </w:rPr>
        <w:t>L</w:t>
      </w:r>
      <w:r w:rsidR="00CB71F6" w:rsidRPr="00F22F89">
        <w:rPr>
          <w:vertAlign w:val="superscript"/>
          <w:lang w:val="en-GB"/>
        </w:rPr>
        <w:t>-</w:t>
      </w:r>
      <w:r w:rsidR="00CB71F6" w:rsidRPr="00961654">
        <w:rPr>
          <w:vertAlign w:val="superscript"/>
          <w:lang w:val="en-GB"/>
        </w:rPr>
        <w:t>1</w:t>
      </w:r>
      <w:r w:rsidR="00CB71F6">
        <w:rPr>
          <w:vertAlign w:val="superscript"/>
          <w:lang w:val="en-GB"/>
        </w:rPr>
        <w:t xml:space="preserve"> </w:t>
      </w:r>
      <w:r w:rsidR="00377BE9">
        <w:rPr>
          <w:lang w:val="en-GB"/>
        </w:rPr>
        <w:t xml:space="preserve">(A) </w:t>
      </w:r>
      <w:r w:rsidR="005F5F3D">
        <w:rPr>
          <w:lang w:val="en-GB"/>
        </w:rPr>
        <w:t>and</w:t>
      </w:r>
      <w:r w:rsidR="007A4628" w:rsidRPr="00F22F89">
        <w:rPr>
          <w:lang w:val="en-GB"/>
        </w:rPr>
        <w:t xml:space="preserve"> </w:t>
      </w:r>
      <w:r w:rsidR="00980264" w:rsidRPr="00F22F89">
        <w:rPr>
          <w:lang w:val="en-GB"/>
        </w:rPr>
        <w:t>7.5 mg L</w:t>
      </w:r>
      <w:r w:rsidR="00980264" w:rsidRPr="00F22F89">
        <w:rPr>
          <w:vertAlign w:val="superscript"/>
          <w:lang w:val="en-GB"/>
        </w:rPr>
        <w:t>-</w:t>
      </w:r>
      <w:r w:rsidR="00980264" w:rsidRPr="00961654">
        <w:rPr>
          <w:vertAlign w:val="superscript"/>
          <w:lang w:val="en-GB"/>
        </w:rPr>
        <w:t>1</w:t>
      </w:r>
      <w:r w:rsidR="00262BCF">
        <w:rPr>
          <w:vertAlign w:val="superscript"/>
          <w:lang w:val="en-GB"/>
        </w:rPr>
        <w:t xml:space="preserve"> </w:t>
      </w:r>
      <w:r w:rsidR="00262BCF" w:rsidRPr="00262BCF">
        <w:rPr>
          <w:lang w:val="en-GB"/>
        </w:rPr>
        <w:t>(C)</w:t>
      </w:r>
      <w:r w:rsidR="00961654">
        <w:rPr>
          <w:lang w:val="en-GB"/>
        </w:rPr>
        <w:t xml:space="preserve">, </w:t>
      </w:r>
      <w:r w:rsidR="004C11DF" w:rsidRPr="00961654">
        <w:rPr>
          <w:lang w:val="en-GB"/>
        </w:rPr>
        <w:t>improved</w:t>
      </w:r>
      <w:r w:rsidRPr="00F22F89">
        <w:rPr>
          <w:lang w:val="en-GB"/>
        </w:rPr>
        <w:t xml:space="preserve"> water quality in the </w:t>
      </w:r>
      <w:r w:rsidR="00E85C3C">
        <w:rPr>
          <w:lang w:val="en-GB"/>
        </w:rPr>
        <w:t xml:space="preserve">B </w:t>
      </w:r>
      <w:r w:rsidR="00EB3D41">
        <w:rPr>
          <w:lang w:val="en-GB"/>
        </w:rPr>
        <w:t>(</w:t>
      </w:r>
      <w:r w:rsidR="00EB3D41" w:rsidRPr="00F22F89">
        <w:rPr>
          <w:lang w:val="en-GB"/>
        </w:rPr>
        <w:t>5</w:t>
      </w:r>
      <w:r w:rsidR="00485CC4">
        <w:rPr>
          <w:lang w:val="en-GB"/>
        </w:rPr>
        <w:t>.0</w:t>
      </w:r>
      <w:r w:rsidR="00EB3D41" w:rsidRPr="00F22F89">
        <w:rPr>
          <w:lang w:val="en-GB"/>
        </w:rPr>
        <w:t xml:space="preserve"> mg L</w:t>
      </w:r>
      <w:r w:rsidR="00EB3D41" w:rsidRPr="00F22F89">
        <w:rPr>
          <w:vertAlign w:val="superscript"/>
          <w:lang w:val="en-GB"/>
        </w:rPr>
        <w:t>-</w:t>
      </w:r>
      <w:r w:rsidR="00EB3D41" w:rsidRPr="00961654">
        <w:rPr>
          <w:vertAlign w:val="superscript"/>
          <w:lang w:val="en-GB"/>
        </w:rPr>
        <w:t>1</w:t>
      </w:r>
      <w:r w:rsidR="00EB3D41">
        <w:rPr>
          <w:vertAlign w:val="superscript"/>
          <w:lang w:val="en-GB"/>
        </w:rPr>
        <w:t xml:space="preserve"> </w:t>
      </w:r>
      <w:r w:rsidR="00EB3D41">
        <w:rPr>
          <w:lang w:val="en-GB"/>
        </w:rPr>
        <w:t xml:space="preserve">) </w:t>
      </w:r>
      <w:r w:rsidR="00E85C3C">
        <w:rPr>
          <w:lang w:val="en-GB"/>
        </w:rPr>
        <w:t>and C</w:t>
      </w:r>
      <w:r w:rsidR="00485CC4">
        <w:rPr>
          <w:lang w:val="en-GB"/>
        </w:rPr>
        <w:t xml:space="preserve"> (</w:t>
      </w:r>
      <w:r w:rsidR="00485CC4" w:rsidRPr="00F22F89">
        <w:rPr>
          <w:lang w:val="en-GB"/>
        </w:rPr>
        <w:t>7.5 mg L</w:t>
      </w:r>
      <w:r w:rsidR="00485CC4" w:rsidRPr="00F22F89">
        <w:rPr>
          <w:vertAlign w:val="superscript"/>
          <w:lang w:val="en-GB"/>
        </w:rPr>
        <w:t>-</w:t>
      </w:r>
      <w:r w:rsidR="00485CC4" w:rsidRPr="00961654">
        <w:rPr>
          <w:vertAlign w:val="superscript"/>
          <w:lang w:val="en-GB"/>
        </w:rPr>
        <w:t>1</w:t>
      </w:r>
      <w:r w:rsidR="00485CC4">
        <w:rPr>
          <w:lang w:val="en-GB"/>
        </w:rPr>
        <w:t xml:space="preserve">) </w:t>
      </w:r>
      <w:r w:rsidR="00262BCF">
        <w:rPr>
          <w:lang w:val="en-GB"/>
        </w:rPr>
        <w:t>treatments</w:t>
      </w:r>
      <w:r w:rsidRPr="00F22F89">
        <w:rPr>
          <w:lang w:val="en-GB"/>
        </w:rPr>
        <w:t xml:space="preserve">. Therefore, crablet production </w:t>
      </w:r>
      <w:r w:rsidR="00B076A9" w:rsidRPr="00F22F89">
        <w:rPr>
          <w:lang w:val="en-GB"/>
        </w:rPr>
        <w:t xml:space="preserve">in the </w:t>
      </w:r>
      <w:r w:rsidR="00B076A9">
        <w:rPr>
          <w:lang w:val="en-GB"/>
        </w:rPr>
        <w:t>B and C treatments</w:t>
      </w:r>
      <w:r w:rsidR="00B076A9">
        <w:rPr>
          <w:lang w:val="en-GB"/>
        </w:rPr>
        <w:t xml:space="preserve"> </w:t>
      </w:r>
      <w:r w:rsidR="006717BD">
        <w:rPr>
          <w:lang w:val="en-GB"/>
        </w:rPr>
        <w:t xml:space="preserve">is </w:t>
      </w:r>
      <w:r w:rsidR="00355926">
        <w:rPr>
          <w:lang w:val="en-GB"/>
        </w:rPr>
        <w:t>higher</w:t>
      </w:r>
      <w:r w:rsidR="00355926" w:rsidRPr="00F22F89">
        <w:rPr>
          <w:lang w:val="en-GB"/>
        </w:rPr>
        <w:t xml:space="preserve"> </w:t>
      </w:r>
      <w:r w:rsidR="00355926">
        <w:rPr>
          <w:lang w:val="en-GB"/>
        </w:rPr>
        <w:t xml:space="preserve">by </w:t>
      </w:r>
      <w:r w:rsidRPr="00F22F89">
        <w:rPr>
          <w:lang w:val="en-GB"/>
        </w:rPr>
        <w:t xml:space="preserve">27.91 to 30.81% </w:t>
      </w:r>
      <w:r w:rsidR="009C0F21">
        <w:rPr>
          <w:lang w:val="en-GB"/>
        </w:rPr>
        <w:t>compared</w:t>
      </w:r>
      <w:r w:rsidR="00380FE2">
        <w:rPr>
          <w:lang w:val="en-GB"/>
        </w:rPr>
        <w:t xml:space="preserve"> to </w:t>
      </w:r>
      <w:r w:rsidR="00AA4287">
        <w:rPr>
          <w:lang w:val="en-GB"/>
        </w:rPr>
        <w:t>crablet production</w:t>
      </w:r>
      <w:r w:rsidR="002376D4">
        <w:rPr>
          <w:lang w:val="en-GB"/>
        </w:rPr>
        <w:t xml:space="preserve"> from </w:t>
      </w:r>
      <w:r w:rsidR="0028332A">
        <w:rPr>
          <w:lang w:val="en-GB"/>
        </w:rPr>
        <w:t xml:space="preserve">control treatment </w:t>
      </w:r>
      <w:r w:rsidR="002C7B19">
        <w:rPr>
          <w:lang w:val="en-GB"/>
        </w:rPr>
        <w:t xml:space="preserve">(D) </w:t>
      </w:r>
      <w:r w:rsidR="0028332A">
        <w:rPr>
          <w:lang w:val="en-GB"/>
        </w:rPr>
        <w:t>with added</w:t>
      </w:r>
      <w:r w:rsidRPr="00F22F89">
        <w:rPr>
          <w:lang w:val="en-GB"/>
        </w:rPr>
        <w:t xml:space="preserve"> </w:t>
      </w:r>
      <w:r w:rsidR="009C0F21" w:rsidRPr="00F22F89">
        <w:rPr>
          <w:lang w:val="en-GB"/>
        </w:rPr>
        <w:t>erythromycin</w:t>
      </w:r>
      <w:r w:rsidRPr="00F22F89">
        <w:rPr>
          <w:lang w:val="en-GB"/>
        </w:rPr>
        <w:t xml:space="preserve"> only</w:t>
      </w:r>
      <w:r w:rsidR="0028332A">
        <w:rPr>
          <w:lang w:val="en-GB"/>
        </w:rPr>
        <w:t xml:space="preserve"> without probiotic application</w:t>
      </w:r>
      <w:r w:rsidRPr="00F22F89">
        <w:rPr>
          <w:lang w:val="en-GB"/>
        </w:rPr>
        <w:t>.</w:t>
      </w:r>
    </w:p>
    <w:p w14:paraId="09FF2A2D" w14:textId="772849CA" w:rsidR="005F7630" w:rsidRPr="00F22F89" w:rsidRDefault="001D009F" w:rsidP="00BE7A8E">
      <w:pPr>
        <w:pStyle w:val="NormalWeb"/>
        <w:spacing w:before="0" w:beforeAutospacing="0" w:after="0" w:afterAutospacing="0"/>
        <w:rPr>
          <w:b/>
          <w:bCs/>
          <w:lang w:val="en-GB"/>
        </w:rPr>
      </w:pPr>
      <w:r>
        <w:rPr>
          <w:b/>
          <w:bCs/>
          <w:lang w:val="en-GB"/>
        </w:rPr>
        <w:t>7</w:t>
      </w:r>
      <w:r w:rsidR="005F7630" w:rsidRPr="00F22F89">
        <w:rPr>
          <w:b/>
          <w:bCs/>
          <w:lang w:val="en-GB"/>
        </w:rPr>
        <w:t>. Acknowledgments</w:t>
      </w:r>
    </w:p>
    <w:p w14:paraId="1D01C50F" w14:textId="636DF1AE" w:rsidR="005F7630" w:rsidRPr="00F22F89" w:rsidRDefault="005F7630" w:rsidP="005F7630">
      <w:pPr>
        <w:shd w:val="clear" w:color="auto" w:fill="FFFFFF"/>
        <w:tabs>
          <w:tab w:val="left" w:pos="357"/>
        </w:tabs>
        <w:spacing w:before="120" w:after="120" w:line="480" w:lineRule="auto"/>
        <w:jc w:val="both"/>
        <w:rPr>
          <w:color w:val="000000"/>
          <w:lang w:val="en-GB"/>
        </w:rPr>
      </w:pPr>
      <w:r w:rsidRPr="00F22F89">
        <w:rPr>
          <w:color w:val="000000"/>
          <w:lang w:val="en-GB"/>
        </w:rPr>
        <w:t xml:space="preserve">    </w:t>
      </w:r>
      <w:r w:rsidR="002F0530">
        <w:rPr>
          <w:color w:val="000000"/>
          <w:lang w:val="en-GB"/>
        </w:rPr>
        <w:t xml:space="preserve">Thanks to the </w:t>
      </w:r>
      <w:r w:rsidR="00750852">
        <w:rPr>
          <w:color w:val="000000"/>
          <w:lang w:val="en-GB"/>
        </w:rPr>
        <w:t>R</w:t>
      </w:r>
      <w:r w:rsidRPr="00F22F89">
        <w:rPr>
          <w:color w:val="000000"/>
          <w:lang w:val="en-GB"/>
        </w:rPr>
        <w:t xml:space="preserve">esearch Institute for Brackish Water Aquaculture and Fisheries Extension, Maros, </w:t>
      </w:r>
      <w:r w:rsidR="00BC502D">
        <w:rPr>
          <w:color w:val="000000"/>
          <w:lang w:val="en-GB"/>
        </w:rPr>
        <w:t>M</w:t>
      </w:r>
      <w:r w:rsidRPr="00F22F89">
        <w:rPr>
          <w:color w:val="000000"/>
          <w:lang w:val="en-GB"/>
        </w:rPr>
        <w:t>inistry of Marine Affairs and Fisheries of Republic Indonesia</w:t>
      </w:r>
      <w:r w:rsidR="00BC502D">
        <w:rPr>
          <w:color w:val="000000"/>
          <w:lang w:val="en-GB"/>
        </w:rPr>
        <w:t xml:space="preserve"> support the budget for this research</w:t>
      </w:r>
      <w:r w:rsidRPr="00F22F89">
        <w:rPr>
          <w:color w:val="000000"/>
          <w:lang w:val="en-GB"/>
        </w:rPr>
        <w:t xml:space="preserve">. The authors are grateful to Tuti Asriani, </w:t>
      </w:r>
      <w:r w:rsidR="0097197A">
        <w:rPr>
          <w:color w:val="000000"/>
          <w:lang w:val="en-GB"/>
        </w:rPr>
        <w:t>a</w:t>
      </w:r>
      <w:r w:rsidRPr="00F22F89">
        <w:rPr>
          <w:color w:val="000000"/>
          <w:lang w:val="en-GB"/>
        </w:rPr>
        <w:t>nd Moh Asis Bahri.</w:t>
      </w:r>
    </w:p>
    <w:p w14:paraId="67F19994" w14:textId="719805AA" w:rsidR="005F7630" w:rsidRPr="00F22F89" w:rsidRDefault="001D009F" w:rsidP="005F7630">
      <w:pPr>
        <w:shd w:val="clear" w:color="auto" w:fill="FFFFFF"/>
        <w:tabs>
          <w:tab w:val="left" w:pos="357"/>
        </w:tabs>
        <w:spacing w:before="120" w:after="120" w:line="480" w:lineRule="auto"/>
        <w:jc w:val="both"/>
        <w:rPr>
          <w:b/>
          <w:bCs/>
          <w:color w:val="17375E"/>
        </w:rPr>
      </w:pPr>
      <w:r>
        <w:rPr>
          <w:b/>
          <w:bCs/>
          <w:color w:val="000000"/>
          <w:lang w:val="en-GB"/>
        </w:rPr>
        <w:t>8</w:t>
      </w:r>
      <w:r w:rsidR="005F7630" w:rsidRPr="00F22F89">
        <w:rPr>
          <w:b/>
          <w:bCs/>
          <w:color w:val="000000"/>
          <w:lang w:val="en-GB"/>
        </w:rPr>
        <w:t xml:space="preserve">. </w:t>
      </w:r>
      <w:r w:rsidR="005F7630" w:rsidRPr="00F22F89">
        <w:rPr>
          <w:b/>
          <w:bCs/>
          <w:color w:val="17375E"/>
        </w:rPr>
        <w:t>Ethics approval and consent to participate</w:t>
      </w:r>
    </w:p>
    <w:p w14:paraId="3A9DA765" w14:textId="77777777" w:rsidR="005F7630" w:rsidRDefault="005F7630" w:rsidP="005F7630">
      <w:pPr>
        <w:spacing w:line="480" w:lineRule="auto"/>
      </w:pPr>
      <w:r w:rsidRPr="00F22F89">
        <w:t xml:space="preserve">This research has followed the standard operating procedure of the mud crab, </w:t>
      </w:r>
      <w:r w:rsidRPr="00F22F89">
        <w:rPr>
          <w:i/>
          <w:iCs/>
        </w:rPr>
        <w:t>Scylla</w:t>
      </w:r>
      <w:r w:rsidRPr="00F22F89">
        <w:t xml:space="preserve"> spp experimental of Research Institute for Brackish Water Aquaculture and Fisheries Extension, Marine Fisheries Research and Resources Agency Republic of Indonesia.</w:t>
      </w:r>
    </w:p>
    <w:p w14:paraId="611570FB" w14:textId="19328F0E" w:rsidR="00F97E69" w:rsidRDefault="00430753" w:rsidP="00430753">
      <w:pPr>
        <w:shd w:val="clear" w:color="auto" w:fill="FFFFFF"/>
        <w:spacing w:line="480" w:lineRule="auto"/>
        <w:textAlignment w:val="baseline"/>
        <w:rPr>
          <w:b/>
          <w:bCs/>
          <w:color w:val="000000"/>
          <w:shd w:val="clear" w:color="auto" w:fill="FFFFFF"/>
          <w:lang w:eastAsia="ko-KR"/>
        </w:rPr>
      </w:pPr>
      <w:r>
        <w:rPr>
          <w:b/>
          <w:bCs/>
          <w:color w:val="000000"/>
          <w:shd w:val="clear" w:color="auto" w:fill="FFFFFF"/>
        </w:rPr>
        <w:t xml:space="preserve">9. </w:t>
      </w:r>
      <w:r w:rsidR="00F97E69" w:rsidRPr="00F97E69">
        <w:rPr>
          <w:b/>
          <w:bCs/>
          <w:color w:val="000000"/>
          <w:shd w:val="clear" w:color="auto" w:fill="FFFFFF"/>
        </w:rPr>
        <w:t>References</w:t>
      </w:r>
      <w:r w:rsidR="00F97E69" w:rsidRPr="00F97E69">
        <w:rPr>
          <w:b/>
          <w:bCs/>
          <w:color w:val="000000"/>
          <w:shd w:val="clear" w:color="auto" w:fill="FFFFFF"/>
          <w:lang w:eastAsia="ko-KR"/>
        </w:rPr>
        <w:t xml:space="preserve"> </w:t>
      </w:r>
    </w:p>
    <w:p w14:paraId="43CE4855" w14:textId="7E8F7606" w:rsidR="002E0166" w:rsidRPr="002E0166" w:rsidRDefault="00F97E69" w:rsidP="002E0166">
      <w:pPr>
        <w:widowControl w:val="0"/>
        <w:autoSpaceDE w:val="0"/>
        <w:autoSpaceDN w:val="0"/>
        <w:adjustRightInd w:val="0"/>
        <w:spacing w:line="480" w:lineRule="auto"/>
        <w:ind w:left="480" w:hanging="480"/>
        <w:rPr>
          <w:noProof/>
        </w:rPr>
      </w:pPr>
      <w:r w:rsidRPr="00F97E69">
        <w:rPr>
          <w:bCs/>
          <w:color w:val="000000"/>
          <w:shd w:val="clear" w:color="auto" w:fill="FFFFFF"/>
        </w:rPr>
        <w:fldChar w:fldCharType="begin" w:fldLock="1"/>
      </w:r>
      <w:r w:rsidRPr="00F97E69">
        <w:rPr>
          <w:bCs/>
          <w:color w:val="000000"/>
          <w:shd w:val="clear" w:color="auto" w:fill="FFFFFF"/>
        </w:rPr>
        <w:instrText xml:space="preserve">ADDIN Mendeley Bibliography CSL_BIBLIOGRAPHY </w:instrText>
      </w:r>
      <w:r w:rsidRPr="00F97E69">
        <w:rPr>
          <w:bCs/>
          <w:color w:val="000000"/>
          <w:shd w:val="clear" w:color="auto" w:fill="FFFFFF"/>
        </w:rPr>
        <w:fldChar w:fldCharType="separate"/>
      </w:r>
      <w:r w:rsidR="002E0166" w:rsidRPr="002E0166">
        <w:rPr>
          <w:noProof/>
        </w:rPr>
        <w:t xml:space="preserve">Adley, C., Ryan, M. P., </w:t>
      </w:r>
      <w:r w:rsidR="008115AC">
        <w:rPr>
          <w:noProof/>
        </w:rPr>
        <w:t>and</w:t>
      </w:r>
      <w:r w:rsidR="002E0166" w:rsidRPr="002E0166">
        <w:rPr>
          <w:noProof/>
        </w:rPr>
        <w:t xml:space="preserve"> Pembroke J. T.</w:t>
      </w:r>
      <w:r w:rsidR="005625A0">
        <w:rPr>
          <w:noProof/>
        </w:rPr>
        <w:t>,</w:t>
      </w:r>
      <w:r w:rsidR="002E0166" w:rsidRPr="002E0166">
        <w:rPr>
          <w:noProof/>
        </w:rPr>
        <w:t xml:space="preserve"> 2005. </w:t>
      </w:r>
      <w:r w:rsidR="002E0166" w:rsidRPr="000616C2">
        <w:rPr>
          <w:i/>
          <w:iCs/>
          <w:noProof/>
        </w:rPr>
        <w:t>Ralstonia pickettii</w:t>
      </w:r>
      <w:r w:rsidR="002E0166" w:rsidRPr="002E0166">
        <w:rPr>
          <w:noProof/>
        </w:rPr>
        <w:t xml:space="preserve">: biofilm formation in high purity water. </w:t>
      </w:r>
      <w:r w:rsidR="002E0166" w:rsidRPr="00925F2C">
        <w:rPr>
          <w:noProof/>
        </w:rPr>
        <w:t>Biofilms Persistence and Ubiquity</w:t>
      </w:r>
      <w:r w:rsidR="002E0166" w:rsidRPr="002E0166">
        <w:rPr>
          <w:i/>
          <w:iCs/>
          <w:noProof/>
        </w:rPr>
        <w:t xml:space="preserve"> </w:t>
      </w:r>
      <w:r w:rsidR="002E0166" w:rsidRPr="002E0166">
        <w:rPr>
          <w:noProof/>
        </w:rPr>
        <w:t xml:space="preserve">, </w:t>
      </w:r>
      <w:r w:rsidR="002E0166" w:rsidRPr="002E0166">
        <w:rPr>
          <w:i/>
          <w:iCs/>
          <w:noProof/>
        </w:rPr>
        <w:t>September</w:t>
      </w:r>
      <w:r w:rsidR="002E0166" w:rsidRPr="002E0166">
        <w:rPr>
          <w:noProof/>
        </w:rPr>
        <w:t>.</w:t>
      </w:r>
    </w:p>
    <w:p w14:paraId="5BB9AFE1" w14:textId="6794CEF7"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Aftabuddin, S., Nurul, M., Sikder, A., Rahman, M. A., </w:t>
      </w:r>
      <w:r w:rsidR="008115AC">
        <w:rPr>
          <w:noProof/>
        </w:rPr>
        <w:t>and</w:t>
      </w:r>
      <w:r w:rsidRPr="002E0166">
        <w:rPr>
          <w:noProof/>
        </w:rPr>
        <w:t xml:space="preserve"> Zafar, M.</w:t>
      </w:r>
      <w:r w:rsidR="005625A0">
        <w:rPr>
          <w:noProof/>
        </w:rPr>
        <w:t>,</w:t>
      </w:r>
      <w:r w:rsidRPr="002E0166">
        <w:rPr>
          <w:noProof/>
        </w:rPr>
        <w:t xml:space="preserve"> 2013. Antibiotic Resistance of </w:t>
      </w:r>
      <w:r w:rsidRPr="000616C2">
        <w:rPr>
          <w:i/>
          <w:iCs/>
          <w:noProof/>
        </w:rPr>
        <w:t>Vibrio</w:t>
      </w:r>
      <w:r w:rsidRPr="002E0166">
        <w:rPr>
          <w:noProof/>
        </w:rPr>
        <w:t xml:space="preserve"> Bacteria Isolated From Mud Crab </w:t>
      </w:r>
      <w:r w:rsidRPr="000616C2">
        <w:rPr>
          <w:i/>
          <w:iCs/>
          <w:noProof/>
        </w:rPr>
        <w:t>Scylla Serrata</w:t>
      </w:r>
      <w:r w:rsidRPr="002E0166">
        <w:rPr>
          <w:noProof/>
        </w:rPr>
        <w:t xml:space="preserve"> of Chakoria </w:t>
      </w:r>
      <w:r w:rsidRPr="002E0166">
        <w:rPr>
          <w:noProof/>
        </w:rPr>
        <w:lastRenderedPageBreak/>
        <w:t xml:space="preserve">Coast, Bangladesh. </w:t>
      </w:r>
      <w:r w:rsidRPr="008F74E5">
        <w:rPr>
          <w:noProof/>
        </w:rPr>
        <w:t>Research Journal of Pharmaceutical, Biological and Chemical Sciences</w:t>
      </w:r>
      <w:r w:rsidRPr="002E0166">
        <w:rPr>
          <w:noProof/>
        </w:rPr>
        <w:t xml:space="preserve">, </w:t>
      </w:r>
      <w:r w:rsidRPr="00720EA4">
        <w:rPr>
          <w:noProof/>
        </w:rPr>
        <w:t>4</w:t>
      </w:r>
      <w:r w:rsidRPr="002E0166">
        <w:rPr>
          <w:noProof/>
        </w:rPr>
        <w:t>(3), 325–334.</w:t>
      </w:r>
    </w:p>
    <w:p w14:paraId="7D9D441E" w14:textId="310DCBBC"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Alfiansah, Y. R., Hassenrück, C., Kunzmann, A., Taslihan, A., Harder, J., </w:t>
      </w:r>
      <w:r w:rsidR="00C77FD7">
        <w:rPr>
          <w:noProof/>
        </w:rPr>
        <w:t>and</w:t>
      </w:r>
      <w:r w:rsidRPr="002E0166">
        <w:rPr>
          <w:noProof/>
        </w:rPr>
        <w:t xml:space="preserve"> Gärdes, A.</w:t>
      </w:r>
      <w:r w:rsidR="00EA661F">
        <w:rPr>
          <w:noProof/>
        </w:rPr>
        <w:t>,</w:t>
      </w:r>
      <w:r w:rsidRPr="002E0166">
        <w:rPr>
          <w:noProof/>
        </w:rPr>
        <w:t xml:space="preserve"> 2018. Bacterial abundance and community composition in pond water from shrimp aquaculture systems with different stocking densities. </w:t>
      </w:r>
      <w:r w:rsidRPr="008F74E5">
        <w:rPr>
          <w:noProof/>
        </w:rPr>
        <w:t>Frontiers in Microbiology, 9</w:t>
      </w:r>
      <w:r w:rsidR="00EA661F" w:rsidRPr="008F74E5">
        <w:rPr>
          <w:noProof/>
        </w:rPr>
        <w:t xml:space="preserve"> </w:t>
      </w:r>
      <w:r w:rsidRPr="002E0166">
        <w:rPr>
          <w:noProof/>
        </w:rPr>
        <w:t>(October). https://doi.org/doi: 10.3389/fmicb.2018.02457</w:t>
      </w:r>
    </w:p>
    <w:p w14:paraId="154B3CFF" w14:textId="2CC87B43"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Ayisi, C. L., Apraku, A., </w:t>
      </w:r>
      <w:r w:rsidR="00DA63BE">
        <w:rPr>
          <w:noProof/>
        </w:rPr>
        <w:t>and</w:t>
      </w:r>
      <w:r w:rsidRPr="002E0166">
        <w:rPr>
          <w:noProof/>
        </w:rPr>
        <w:t xml:space="preserve"> Afriyie, G.</w:t>
      </w:r>
      <w:r w:rsidR="00EA661F">
        <w:rPr>
          <w:noProof/>
        </w:rPr>
        <w:t>,</w:t>
      </w:r>
      <w:r w:rsidRPr="002E0166">
        <w:rPr>
          <w:noProof/>
        </w:rPr>
        <w:t xml:space="preserve"> 2017. A review of probiotics, prebiotics, and synbiotics in crab: Present research, problems, and future perspective. </w:t>
      </w:r>
      <w:r w:rsidRPr="008F74E5">
        <w:rPr>
          <w:noProof/>
        </w:rPr>
        <w:t>Journal of Shellfish Research, 36(</w:t>
      </w:r>
      <w:r w:rsidRPr="002E0166">
        <w:rPr>
          <w:noProof/>
        </w:rPr>
        <w:t>3), 799–806. https://doi.org/10.2983/035.036.0329</w:t>
      </w:r>
    </w:p>
    <w:p w14:paraId="026FAD20" w14:textId="67344038" w:rsidR="002E0166" w:rsidRPr="002E0166" w:rsidRDefault="002E0166" w:rsidP="002E0166">
      <w:pPr>
        <w:widowControl w:val="0"/>
        <w:autoSpaceDE w:val="0"/>
        <w:autoSpaceDN w:val="0"/>
        <w:adjustRightInd w:val="0"/>
        <w:spacing w:line="480" w:lineRule="auto"/>
        <w:ind w:left="480" w:hanging="480"/>
        <w:rPr>
          <w:noProof/>
        </w:rPr>
      </w:pPr>
      <w:r w:rsidRPr="002E0166">
        <w:rPr>
          <w:noProof/>
        </w:rPr>
        <w:t>Buller N B.</w:t>
      </w:r>
      <w:r w:rsidR="00C571EC">
        <w:rPr>
          <w:noProof/>
        </w:rPr>
        <w:t>,</w:t>
      </w:r>
      <w:r w:rsidRPr="002E0166">
        <w:rPr>
          <w:noProof/>
        </w:rPr>
        <w:t xml:space="preserve"> 2004. Bacteria from fish and other aquatic animals: a practical identification manual. In </w:t>
      </w:r>
      <w:r w:rsidRPr="00463A41">
        <w:rPr>
          <w:noProof/>
        </w:rPr>
        <w:t xml:space="preserve">Bacteria from fish and other aquatic animals: a practical identification </w:t>
      </w:r>
      <w:r w:rsidRPr="002E0166">
        <w:rPr>
          <w:i/>
          <w:iCs/>
          <w:noProof/>
        </w:rPr>
        <w:t>manual</w:t>
      </w:r>
      <w:r w:rsidRPr="002E0166">
        <w:rPr>
          <w:noProof/>
        </w:rPr>
        <w:t>. CABI. https://doi.org/10.1079/9780851997384.0000</w:t>
      </w:r>
    </w:p>
    <w:p w14:paraId="115157BB" w14:textId="63153999"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Buruiană, C. T., Profir, A. G., </w:t>
      </w:r>
      <w:r w:rsidR="00DA63BE">
        <w:rPr>
          <w:noProof/>
        </w:rPr>
        <w:t>and</w:t>
      </w:r>
      <w:r w:rsidRPr="002E0166">
        <w:rPr>
          <w:noProof/>
        </w:rPr>
        <w:t xml:space="preserve"> Vizireanu, C.</w:t>
      </w:r>
      <w:r w:rsidR="00C571EC">
        <w:rPr>
          <w:noProof/>
        </w:rPr>
        <w:t>,</w:t>
      </w:r>
      <w:r w:rsidRPr="002E0166">
        <w:rPr>
          <w:noProof/>
        </w:rPr>
        <w:t xml:space="preserve"> 2014. Effects of probiotic </w:t>
      </w:r>
      <w:r w:rsidR="00BB0441" w:rsidRPr="00BB0441">
        <w:rPr>
          <w:i/>
          <w:iCs/>
          <w:noProof/>
        </w:rPr>
        <w:t>B</w:t>
      </w:r>
      <w:r w:rsidRPr="00BB0441">
        <w:rPr>
          <w:i/>
          <w:iCs/>
          <w:noProof/>
        </w:rPr>
        <w:t>acillus</w:t>
      </w:r>
      <w:r w:rsidRPr="002E0166">
        <w:rPr>
          <w:noProof/>
        </w:rPr>
        <w:t xml:space="preserve"> species in aquaculture – An overview. </w:t>
      </w:r>
      <w:r w:rsidRPr="00463A41">
        <w:rPr>
          <w:noProof/>
        </w:rPr>
        <w:t>Annals of the University Dunarea de Jos of Galati, Fascicle VI: Food Technology, 38</w:t>
      </w:r>
      <w:r w:rsidRPr="002E0166">
        <w:rPr>
          <w:noProof/>
        </w:rPr>
        <w:t>(2), 9–17.</w:t>
      </w:r>
    </w:p>
    <w:p w14:paraId="789F4FC3" w14:textId="4061176B"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Clesceri, L., Greenberg, A., </w:t>
      </w:r>
      <w:r w:rsidR="00C6713F">
        <w:rPr>
          <w:noProof/>
        </w:rPr>
        <w:t>and</w:t>
      </w:r>
      <w:r w:rsidRPr="002E0166">
        <w:rPr>
          <w:noProof/>
        </w:rPr>
        <w:t xml:space="preserve"> Eaton, A.</w:t>
      </w:r>
      <w:r w:rsidR="0066566B">
        <w:rPr>
          <w:noProof/>
        </w:rPr>
        <w:t>,</w:t>
      </w:r>
      <w:r w:rsidRPr="002E0166">
        <w:rPr>
          <w:noProof/>
        </w:rPr>
        <w:t xml:space="preserve"> 2005. </w:t>
      </w:r>
      <w:r w:rsidRPr="00463A41">
        <w:rPr>
          <w:noProof/>
        </w:rPr>
        <w:t>Standard methods for the examination of water and wastewater</w:t>
      </w:r>
      <w:r w:rsidRPr="002E0166">
        <w:rPr>
          <w:i/>
          <w:iCs/>
          <w:noProof/>
        </w:rPr>
        <w:t>.</w:t>
      </w:r>
      <w:r w:rsidRPr="002E0166">
        <w:rPr>
          <w:noProof/>
        </w:rPr>
        <w:t xml:space="preserve"> American Public Health Association, Washington. USA, p. 4-103. https://books.google.co.uk/books/about/Standard_Methods_for_the_Examination_of.html?id=buTn1rmfSI4C&amp;redir_esc=y</w:t>
      </w:r>
    </w:p>
    <w:p w14:paraId="12C3F0D7" w14:textId="6B84B1F5"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Ghosh, A. K., Bir, J., Azad, M. A. K., Hasanuzzaman, A. F. M., Islam, M. S., </w:t>
      </w:r>
      <w:r w:rsidR="00C6713F">
        <w:rPr>
          <w:noProof/>
        </w:rPr>
        <w:t>and</w:t>
      </w:r>
      <w:r w:rsidRPr="002E0166">
        <w:rPr>
          <w:noProof/>
        </w:rPr>
        <w:t xml:space="preserve"> Huq, K. A.</w:t>
      </w:r>
      <w:r w:rsidR="0071099F">
        <w:rPr>
          <w:noProof/>
        </w:rPr>
        <w:t>,</w:t>
      </w:r>
      <w:r w:rsidRPr="002E0166">
        <w:rPr>
          <w:noProof/>
        </w:rPr>
        <w:t xml:space="preserve"> 2016. Impact of commercial probiotics application on growth and production of giant fresh water prawn (</w:t>
      </w:r>
      <w:r w:rsidRPr="00BB0441">
        <w:rPr>
          <w:i/>
          <w:iCs/>
          <w:noProof/>
        </w:rPr>
        <w:t xml:space="preserve">Macrobrachium Rosenbergii </w:t>
      </w:r>
      <w:r w:rsidRPr="002E0166">
        <w:rPr>
          <w:noProof/>
        </w:rPr>
        <w:t xml:space="preserve">De Man, 1879). </w:t>
      </w:r>
      <w:r w:rsidRPr="00BB0441">
        <w:rPr>
          <w:noProof/>
        </w:rPr>
        <w:t>Aquaculture Reports</w:t>
      </w:r>
      <w:r w:rsidRPr="002E0166">
        <w:rPr>
          <w:noProof/>
        </w:rPr>
        <w:t xml:space="preserve">, </w:t>
      </w:r>
      <w:r w:rsidRPr="002E0166">
        <w:rPr>
          <w:i/>
          <w:iCs/>
          <w:noProof/>
        </w:rPr>
        <w:t>4</w:t>
      </w:r>
      <w:r w:rsidRPr="002E0166">
        <w:rPr>
          <w:noProof/>
        </w:rPr>
        <w:t>, 112–117. https://doi.org/10.1016/j.aqrep.2016.08.001</w:t>
      </w:r>
    </w:p>
    <w:p w14:paraId="01FB2B78" w14:textId="4DB9889C"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Gunarto, G., Tampangalo, B. R., </w:t>
      </w:r>
      <w:r w:rsidR="00C6713F">
        <w:rPr>
          <w:noProof/>
        </w:rPr>
        <w:t>and</w:t>
      </w:r>
      <w:r w:rsidRPr="002E0166">
        <w:rPr>
          <w:noProof/>
        </w:rPr>
        <w:t xml:space="preserve"> Muliani, M.</w:t>
      </w:r>
      <w:r w:rsidR="0071099F">
        <w:rPr>
          <w:noProof/>
        </w:rPr>
        <w:t>,</w:t>
      </w:r>
      <w:r w:rsidRPr="002E0166">
        <w:rPr>
          <w:noProof/>
        </w:rPr>
        <w:t xml:space="preserve"> 2021. The Application of Erythromycin, </w:t>
      </w:r>
      <w:r w:rsidRPr="002E0166">
        <w:rPr>
          <w:noProof/>
        </w:rPr>
        <w:lastRenderedPageBreak/>
        <w:t xml:space="preserve">Elbayou, and Rica-1 Probiotic in the Rearing of </w:t>
      </w:r>
      <w:r w:rsidRPr="00A37E88">
        <w:rPr>
          <w:i/>
          <w:iCs/>
          <w:noProof/>
        </w:rPr>
        <w:t xml:space="preserve">Scylla paramamosain </w:t>
      </w:r>
      <w:r w:rsidRPr="002E0166">
        <w:rPr>
          <w:noProof/>
        </w:rPr>
        <w:t xml:space="preserve">Mud Crab Larvae Development into the Crablet Stage. </w:t>
      </w:r>
      <w:r w:rsidRPr="004F6623">
        <w:rPr>
          <w:noProof/>
        </w:rPr>
        <w:t>Thalassas, 37</w:t>
      </w:r>
      <w:r w:rsidRPr="002E0166">
        <w:rPr>
          <w:noProof/>
        </w:rPr>
        <w:t>, 465–475. https://doi.org/10.1007/s41208-021-00327-y</w:t>
      </w:r>
    </w:p>
    <w:p w14:paraId="1BBF5963" w14:textId="67C3E499"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Gunarto, Herlinah, </w:t>
      </w:r>
      <w:r w:rsidR="00C6713F">
        <w:rPr>
          <w:noProof/>
        </w:rPr>
        <w:t>and</w:t>
      </w:r>
      <w:r w:rsidRPr="002E0166">
        <w:rPr>
          <w:noProof/>
        </w:rPr>
        <w:t xml:space="preserve"> Sulaeman. 2020. The mating success and hybridization of Mud crab, </w:t>
      </w:r>
      <w:r w:rsidRPr="00A37E88">
        <w:rPr>
          <w:i/>
          <w:iCs/>
          <w:noProof/>
        </w:rPr>
        <w:t xml:space="preserve">Scylla </w:t>
      </w:r>
      <w:r w:rsidRPr="002E0166">
        <w:rPr>
          <w:noProof/>
        </w:rPr>
        <w:t xml:space="preserve">spp. in controlled tanks. </w:t>
      </w:r>
      <w:r w:rsidRPr="00A37E88">
        <w:rPr>
          <w:noProof/>
        </w:rPr>
        <w:t>AACL Bioflux</w:t>
      </w:r>
      <w:r w:rsidRPr="002E0166">
        <w:rPr>
          <w:noProof/>
        </w:rPr>
        <w:t xml:space="preserve">, </w:t>
      </w:r>
      <w:r w:rsidRPr="004F6623">
        <w:rPr>
          <w:noProof/>
        </w:rPr>
        <w:t>13</w:t>
      </w:r>
      <w:r w:rsidRPr="002E0166">
        <w:rPr>
          <w:noProof/>
        </w:rPr>
        <w:t>(1), 428–438. http://www.bioflux.com.ro/aacl</w:t>
      </w:r>
    </w:p>
    <w:p w14:paraId="16D4E6B0" w14:textId="7C686E88"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Hlordzi, V., Kuebutornye, F. K. A., Afriyie, G., Abarike, E. D., Lu, Y., Chi, S., </w:t>
      </w:r>
      <w:r w:rsidR="00C6713F">
        <w:rPr>
          <w:noProof/>
        </w:rPr>
        <w:t>and</w:t>
      </w:r>
      <w:r w:rsidRPr="002E0166">
        <w:rPr>
          <w:noProof/>
        </w:rPr>
        <w:t xml:space="preserve"> Anokyewaa, M. A.</w:t>
      </w:r>
      <w:r w:rsidR="008075C4">
        <w:rPr>
          <w:noProof/>
        </w:rPr>
        <w:t>,</w:t>
      </w:r>
      <w:r w:rsidRPr="002E0166">
        <w:rPr>
          <w:noProof/>
        </w:rPr>
        <w:t xml:space="preserve"> 2020. The use of </w:t>
      </w:r>
      <w:r w:rsidRPr="0045765A">
        <w:rPr>
          <w:i/>
          <w:iCs/>
          <w:noProof/>
        </w:rPr>
        <w:t>Bacillus</w:t>
      </w:r>
      <w:r w:rsidRPr="002E0166">
        <w:rPr>
          <w:noProof/>
        </w:rPr>
        <w:t xml:space="preserve"> species in maintenance of water quality in aquaculture: A review. </w:t>
      </w:r>
      <w:r w:rsidRPr="00A37E88">
        <w:rPr>
          <w:noProof/>
        </w:rPr>
        <w:t xml:space="preserve">Aquaculture Reports </w:t>
      </w:r>
      <w:r w:rsidR="00162E98">
        <w:rPr>
          <w:noProof/>
        </w:rPr>
        <w:t>1</w:t>
      </w:r>
      <w:r w:rsidRPr="002E0166">
        <w:rPr>
          <w:noProof/>
        </w:rPr>
        <w:t>8, p. 100503.https://doi.org/10.1016/j.aqrep.2020.100503</w:t>
      </w:r>
    </w:p>
    <w:p w14:paraId="00A2AF81" w14:textId="2FA951FC"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Keenan, C., </w:t>
      </w:r>
      <w:r w:rsidR="00C6713F">
        <w:rPr>
          <w:noProof/>
        </w:rPr>
        <w:t>and</w:t>
      </w:r>
      <w:r w:rsidRPr="002E0166">
        <w:rPr>
          <w:noProof/>
        </w:rPr>
        <w:t xml:space="preserve"> Blackshaw, A.</w:t>
      </w:r>
      <w:r w:rsidR="008075C4">
        <w:rPr>
          <w:noProof/>
        </w:rPr>
        <w:t>,</w:t>
      </w:r>
      <w:r w:rsidRPr="002E0166">
        <w:rPr>
          <w:noProof/>
        </w:rPr>
        <w:t xml:space="preserve"> 1999. Mud Crab Aquaculture and Biology. In A. B. C.P, Keenan (Ed.), </w:t>
      </w:r>
      <w:r w:rsidRPr="0045765A">
        <w:rPr>
          <w:noProof/>
        </w:rPr>
        <w:t>ACIAR Proceedings.</w:t>
      </w:r>
    </w:p>
    <w:p w14:paraId="7C3398DD" w14:textId="076E50DA" w:rsidR="002E0166" w:rsidRPr="002E0166" w:rsidRDefault="002E0166" w:rsidP="002E0166">
      <w:pPr>
        <w:widowControl w:val="0"/>
        <w:autoSpaceDE w:val="0"/>
        <w:autoSpaceDN w:val="0"/>
        <w:adjustRightInd w:val="0"/>
        <w:spacing w:line="480" w:lineRule="auto"/>
        <w:ind w:left="480" w:hanging="480"/>
        <w:rPr>
          <w:noProof/>
        </w:rPr>
      </w:pPr>
      <w:r w:rsidRPr="002E0166">
        <w:rPr>
          <w:noProof/>
        </w:rPr>
        <w:t>Kotani, T.</w:t>
      </w:r>
      <w:r w:rsidR="008075C4">
        <w:rPr>
          <w:noProof/>
        </w:rPr>
        <w:t>,</w:t>
      </w:r>
      <w:r w:rsidRPr="002E0166">
        <w:rPr>
          <w:noProof/>
        </w:rPr>
        <w:t xml:space="preserve"> 2017. </w:t>
      </w:r>
      <w:r w:rsidRPr="0045765A">
        <w:rPr>
          <w:noProof/>
        </w:rPr>
        <w:t xml:space="preserve">Enrichment of rotifers and its effect on the growth and survival of fish </w:t>
      </w:r>
      <w:r w:rsidRPr="002E0166">
        <w:rPr>
          <w:i/>
          <w:iCs/>
          <w:noProof/>
        </w:rPr>
        <w:t>larvae</w:t>
      </w:r>
      <w:r w:rsidRPr="002E0166">
        <w:rPr>
          <w:noProof/>
        </w:rPr>
        <w:t xml:space="preserve"> (pp. 47–62). https://doi.org/10.1007/978-981-10-5635-2_4</w:t>
      </w:r>
    </w:p>
    <w:p w14:paraId="627C4E8B" w14:textId="7BD98240"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Kuebutornye, F. K. A., Abarike, E. D., </w:t>
      </w:r>
      <w:r w:rsidR="00C6713F">
        <w:rPr>
          <w:noProof/>
        </w:rPr>
        <w:t>and</w:t>
      </w:r>
      <w:r w:rsidRPr="002E0166">
        <w:rPr>
          <w:noProof/>
        </w:rPr>
        <w:t xml:space="preserve"> Lu, Y.</w:t>
      </w:r>
      <w:r w:rsidR="008075C4">
        <w:rPr>
          <w:noProof/>
        </w:rPr>
        <w:t>,</w:t>
      </w:r>
      <w:r w:rsidRPr="002E0166">
        <w:rPr>
          <w:noProof/>
        </w:rPr>
        <w:t xml:space="preserve"> 2019. A review on the application of </w:t>
      </w:r>
      <w:r w:rsidRPr="00937350">
        <w:rPr>
          <w:i/>
          <w:iCs/>
          <w:noProof/>
        </w:rPr>
        <w:t>Bacillus</w:t>
      </w:r>
      <w:r w:rsidRPr="002E0166">
        <w:rPr>
          <w:noProof/>
        </w:rPr>
        <w:t xml:space="preserve"> as probiotics in aquaculture. </w:t>
      </w:r>
      <w:r w:rsidRPr="0045765A">
        <w:rPr>
          <w:noProof/>
        </w:rPr>
        <w:t xml:space="preserve">Fish and Shellfish Immunology, </w:t>
      </w:r>
      <w:r w:rsidRPr="002E0166">
        <w:rPr>
          <w:i/>
          <w:iCs/>
          <w:noProof/>
        </w:rPr>
        <w:t>87</w:t>
      </w:r>
      <w:r w:rsidRPr="002E0166">
        <w:rPr>
          <w:noProof/>
        </w:rPr>
        <w:t>, 820–828. https://doi.org/10.1016/J.FSI.2019.02.010</w:t>
      </w:r>
    </w:p>
    <w:p w14:paraId="55DE2467" w14:textId="1D7835D4"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Nagomi, K., </w:t>
      </w:r>
      <w:r w:rsidR="00C6713F">
        <w:rPr>
          <w:noProof/>
        </w:rPr>
        <w:t>and</w:t>
      </w:r>
      <w:r w:rsidRPr="002E0166">
        <w:rPr>
          <w:noProof/>
        </w:rPr>
        <w:t xml:space="preserve"> Maeda, M.</w:t>
      </w:r>
      <w:r w:rsidR="008075C4">
        <w:rPr>
          <w:noProof/>
        </w:rPr>
        <w:t>,</w:t>
      </w:r>
      <w:r w:rsidRPr="002E0166">
        <w:rPr>
          <w:noProof/>
        </w:rPr>
        <w:t xml:space="preserve"> 2011. Bacteria as Biocontrol Agents for Rearing Larvae of the Crab Portunus trituberculatus. </w:t>
      </w:r>
      <w:r w:rsidRPr="0045765A">
        <w:rPr>
          <w:noProof/>
        </w:rPr>
        <w:t xml:space="preserve">Canadian Journal of Fisheries and Aquatic Sciences, </w:t>
      </w:r>
      <w:r w:rsidRPr="002E0166">
        <w:rPr>
          <w:i/>
          <w:iCs/>
          <w:noProof/>
        </w:rPr>
        <w:t>49</w:t>
      </w:r>
      <w:r w:rsidRPr="002E0166">
        <w:rPr>
          <w:noProof/>
        </w:rPr>
        <w:t>(11), 2373–2376. https://doi.org/10.1139/f92-26a</w:t>
      </w:r>
    </w:p>
    <w:p w14:paraId="46277190" w14:textId="245536D8"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Neil, L. L., Fotedar, R., </w:t>
      </w:r>
      <w:r w:rsidR="00C6713F">
        <w:rPr>
          <w:noProof/>
        </w:rPr>
        <w:t>and</w:t>
      </w:r>
      <w:r w:rsidRPr="002E0166">
        <w:rPr>
          <w:noProof/>
        </w:rPr>
        <w:t xml:space="preserve"> Shelley, C. C.</w:t>
      </w:r>
      <w:r w:rsidR="008075C4">
        <w:rPr>
          <w:noProof/>
        </w:rPr>
        <w:t>,</w:t>
      </w:r>
      <w:r w:rsidRPr="002E0166">
        <w:rPr>
          <w:noProof/>
        </w:rPr>
        <w:t xml:space="preserve"> 2005. Effects of acute and chronic toxicity of unionized ammonia on mud crab, </w:t>
      </w:r>
      <w:r w:rsidRPr="00710BD2">
        <w:rPr>
          <w:i/>
          <w:iCs/>
          <w:noProof/>
        </w:rPr>
        <w:t>Scylla serrata</w:t>
      </w:r>
      <w:r w:rsidRPr="002E0166">
        <w:rPr>
          <w:noProof/>
        </w:rPr>
        <w:t xml:space="preserve"> (Forsskål, 1755) larvae. </w:t>
      </w:r>
      <w:r w:rsidRPr="00937350">
        <w:rPr>
          <w:noProof/>
        </w:rPr>
        <w:t>Aquaculture Research, 36</w:t>
      </w:r>
      <w:r w:rsidRPr="002E0166">
        <w:rPr>
          <w:noProof/>
        </w:rPr>
        <w:t>(9), 927–932. https://doi.org/10.1111/j.1365-2109.2005.01304.x</w:t>
      </w:r>
    </w:p>
    <w:p w14:paraId="723C7B99" w14:textId="33AC89CA" w:rsidR="002E0166" w:rsidRPr="002E0166" w:rsidRDefault="002E0166" w:rsidP="002E0166">
      <w:pPr>
        <w:widowControl w:val="0"/>
        <w:autoSpaceDE w:val="0"/>
        <w:autoSpaceDN w:val="0"/>
        <w:adjustRightInd w:val="0"/>
        <w:spacing w:line="480" w:lineRule="auto"/>
        <w:ind w:left="480" w:hanging="480"/>
        <w:rPr>
          <w:noProof/>
        </w:rPr>
      </w:pPr>
      <w:r w:rsidRPr="002E0166">
        <w:rPr>
          <w:noProof/>
        </w:rPr>
        <w:t>Olmos, J.</w:t>
      </w:r>
      <w:r w:rsidR="008075C4">
        <w:rPr>
          <w:noProof/>
        </w:rPr>
        <w:t>,</w:t>
      </w:r>
      <w:r w:rsidRPr="002E0166">
        <w:rPr>
          <w:noProof/>
        </w:rPr>
        <w:t xml:space="preserve"> 2014. </w:t>
      </w:r>
      <w:r w:rsidRPr="00710BD2">
        <w:rPr>
          <w:i/>
          <w:iCs/>
          <w:noProof/>
        </w:rPr>
        <w:t xml:space="preserve">Bacillus subtilis </w:t>
      </w:r>
      <w:r w:rsidRPr="002E0166">
        <w:rPr>
          <w:noProof/>
        </w:rPr>
        <w:t xml:space="preserve">A Potential Probiotic Bacterium to Formulate Functional Feeds for Aquaculture. </w:t>
      </w:r>
      <w:r w:rsidRPr="00710BD2">
        <w:rPr>
          <w:noProof/>
        </w:rPr>
        <w:t xml:space="preserve">Journal of Microbial &amp; Biochemical Technology, </w:t>
      </w:r>
      <w:r w:rsidRPr="002E0166">
        <w:rPr>
          <w:i/>
          <w:iCs/>
          <w:noProof/>
        </w:rPr>
        <w:t>06</w:t>
      </w:r>
      <w:r w:rsidRPr="002E0166">
        <w:rPr>
          <w:noProof/>
        </w:rPr>
        <w:t xml:space="preserve">(07). </w:t>
      </w:r>
      <w:r w:rsidRPr="002E0166">
        <w:rPr>
          <w:noProof/>
        </w:rPr>
        <w:lastRenderedPageBreak/>
        <w:t>https://doi.org/10.4172/1948-5948.1000169</w:t>
      </w:r>
    </w:p>
    <w:p w14:paraId="155E9811" w14:textId="7A0E30C2"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Poornima, M., Singaravel, R., Rajan, S. J. ., Ramakrishnan, S., Alavandi, S. ., </w:t>
      </w:r>
      <w:r w:rsidR="00474F13">
        <w:rPr>
          <w:noProof/>
        </w:rPr>
        <w:t>and</w:t>
      </w:r>
      <w:r w:rsidRPr="002E0166">
        <w:rPr>
          <w:noProof/>
        </w:rPr>
        <w:t xml:space="preserve"> Kalaimani, N.</w:t>
      </w:r>
      <w:r w:rsidR="00AC02D4">
        <w:rPr>
          <w:noProof/>
        </w:rPr>
        <w:t>,</w:t>
      </w:r>
      <w:r w:rsidRPr="002E0166">
        <w:rPr>
          <w:noProof/>
        </w:rPr>
        <w:t xml:space="preserve"> 2014. </w:t>
      </w:r>
      <w:r w:rsidRPr="003F6152">
        <w:rPr>
          <w:i/>
          <w:iCs/>
          <w:noProof/>
        </w:rPr>
        <w:t xml:space="preserve">Vibrio harveyi </w:t>
      </w:r>
      <w:r w:rsidRPr="002E0166">
        <w:rPr>
          <w:noProof/>
        </w:rPr>
        <w:t>infection in mud crabs (</w:t>
      </w:r>
      <w:r w:rsidRPr="003F6152">
        <w:rPr>
          <w:i/>
          <w:iCs/>
          <w:noProof/>
        </w:rPr>
        <w:t>Scylla transquebarica</w:t>
      </w:r>
      <w:r w:rsidRPr="002E0166">
        <w:rPr>
          <w:noProof/>
        </w:rPr>
        <w:t xml:space="preserve">) infected with white spot syndrome virus. </w:t>
      </w:r>
      <w:r w:rsidRPr="00710BD2">
        <w:rPr>
          <w:noProof/>
        </w:rPr>
        <w:t xml:space="preserve">International Journal of Research in Biological Sciences </w:t>
      </w:r>
      <w:r w:rsidRPr="003F6152">
        <w:rPr>
          <w:noProof/>
        </w:rPr>
        <w:t>Universal Research Publications., 1(3)</w:t>
      </w:r>
      <w:r w:rsidRPr="002E0166">
        <w:rPr>
          <w:noProof/>
        </w:rPr>
        <w:t>, 81–93.</w:t>
      </w:r>
    </w:p>
    <w:p w14:paraId="68FC84D6" w14:textId="08A7FA60"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Sahandi, J., Sorgeloos, P., Xiao, H., Wang, X., Qi, Z., Zheng, Y., </w:t>
      </w:r>
      <w:r w:rsidR="00474F13">
        <w:rPr>
          <w:noProof/>
        </w:rPr>
        <w:t>and</w:t>
      </w:r>
      <w:r w:rsidRPr="002E0166">
        <w:rPr>
          <w:noProof/>
        </w:rPr>
        <w:t xml:space="preserve"> Tang, X.</w:t>
      </w:r>
      <w:r w:rsidR="00AC02D4">
        <w:rPr>
          <w:noProof/>
        </w:rPr>
        <w:t>,</w:t>
      </w:r>
      <w:r w:rsidRPr="002E0166">
        <w:rPr>
          <w:noProof/>
        </w:rPr>
        <w:t xml:space="preserve"> 2019. The use of selected bacteria and yeasts to control </w:t>
      </w:r>
      <w:r w:rsidRPr="00901320">
        <w:rPr>
          <w:i/>
          <w:iCs/>
          <w:noProof/>
        </w:rPr>
        <w:t>Vibrio</w:t>
      </w:r>
      <w:r w:rsidRPr="002E0166">
        <w:rPr>
          <w:noProof/>
        </w:rPr>
        <w:t xml:space="preserve"> spp. In live food. </w:t>
      </w:r>
      <w:r w:rsidRPr="00710BD2">
        <w:rPr>
          <w:noProof/>
        </w:rPr>
        <w:t>Antibiotics</w:t>
      </w:r>
      <w:r w:rsidRPr="002E0166">
        <w:rPr>
          <w:noProof/>
        </w:rPr>
        <w:t xml:space="preserve">, </w:t>
      </w:r>
      <w:r w:rsidRPr="00710BD2">
        <w:rPr>
          <w:noProof/>
        </w:rPr>
        <w:t>8</w:t>
      </w:r>
      <w:r w:rsidRPr="002E0166">
        <w:rPr>
          <w:noProof/>
        </w:rPr>
        <w:t>(3). https://doi.org/10.3390/antibiotics8030095</w:t>
      </w:r>
    </w:p>
    <w:p w14:paraId="3A80FC94" w14:textId="5E624944"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Seneriches-Abiera, M. L., Parado-Estepa, F., </w:t>
      </w:r>
      <w:r w:rsidR="00474F13">
        <w:rPr>
          <w:noProof/>
        </w:rPr>
        <w:t>and</w:t>
      </w:r>
      <w:r w:rsidRPr="002E0166">
        <w:rPr>
          <w:noProof/>
        </w:rPr>
        <w:t xml:space="preserve"> Gonzales, G. A.</w:t>
      </w:r>
      <w:r w:rsidR="00AC02D4">
        <w:rPr>
          <w:noProof/>
        </w:rPr>
        <w:t>,</w:t>
      </w:r>
      <w:r w:rsidRPr="002E0166">
        <w:rPr>
          <w:noProof/>
        </w:rPr>
        <w:t xml:space="preserve"> 2007. Acute toxicity of nitrite to mud crab Scylla serrata (Forsskål) larvae. </w:t>
      </w:r>
      <w:r w:rsidRPr="00710BD2">
        <w:rPr>
          <w:noProof/>
        </w:rPr>
        <w:t xml:space="preserve">Aquaculture Research, </w:t>
      </w:r>
      <w:r w:rsidRPr="00901320">
        <w:rPr>
          <w:noProof/>
        </w:rPr>
        <w:t>38</w:t>
      </w:r>
      <w:r w:rsidRPr="002E0166">
        <w:rPr>
          <w:noProof/>
        </w:rPr>
        <w:t>(14), 1495–1499. https://doi.org/10.1111/j.1365-2109.2007.01794.x</w:t>
      </w:r>
    </w:p>
    <w:p w14:paraId="016696C1" w14:textId="2C7DF382" w:rsidR="002E0166" w:rsidRPr="002E0166" w:rsidRDefault="002E0166" w:rsidP="002E0166">
      <w:pPr>
        <w:widowControl w:val="0"/>
        <w:autoSpaceDE w:val="0"/>
        <w:autoSpaceDN w:val="0"/>
        <w:adjustRightInd w:val="0"/>
        <w:spacing w:line="480" w:lineRule="auto"/>
        <w:ind w:left="480" w:hanging="480"/>
        <w:rPr>
          <w:noProof/>
        </w:rPr>
      </w:pPr>
      <w:r w:rsidRPr="002E0166">
        <w:rPr>
          <w:noProof/>
        </w:rPr>
        <w:t>Stein, T.</w:t>
      </w:r>
      <w:r w:rsidR="00AC02D4">
        <w:rPr>
          <w:noProof/>
        </w:rPr>
        <w:t>,</w:t>
      </w:r>
      <w:r w:rsidRPr="002E0166">
        <w:rPr>
          <w:noProof/>
        </w:rPr>
        <w:t xml:space="preserve"> 2005. </w:t>
      </w:r>
      <w:r w:rsidRPr="00710BD2">
        <w:rPr>
          <w:i/>
          <w:iCs/>
          <w:noProof/>
        </w:rPr>
        <w:t>Bacillus subtilis</w:t>
      </w:r>
      <w:r w:rsidRPr="002E0166">
        <w:rPr>
          <w:noProof/>
        </w:rPr>
        <w:t xml:space="preserve"> antibiotics: Structures, syntheses and specific functions. In </w:t>
      </w:r>
      <w:r w:rsidRPr="00710BD2">
        <w:rPr>
          <w:noProof/>
        </w:rPr>
        <w:t xml:space="preserve">Molecular Microbiology </w:t>
      </w:r>
      <w:r w:rsidRPr="002E0166">
        <w:rPr>
          <w:noProof/>
        </w:rPr>
        <w:t>(Vol. 56, Issue 4, pp. 845–857). https://doi.org/10.1111/j.1365-2958.2005.04587.x</w:t>
      </w:r>
    </w:p>
    <w:p w14:paraId="57B22D8C" w14:textId="21A3DDAC"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Syafaat, M. N., Gunarto, Sulaeman, Herlinah, Ma, H., </w:t>
      </w:r>
      <w:r w:rsidR="00C864AC">
        <w:rPr>
          <w:noProof/>
        </w:rPr>
        <w:t>and</w:t>
      </w:r>
      <w:r w:rsidRPr="002E0166">
        <w:rPr>
          <w:noProof/>
        </w:rPr>
        <w:t xml:space="preserve"> Ikhwanuddin, M.</w:t>
      </w:r>
      <w:r w:rsidR="00AC02D4">
        <w:rPr>
          <w:noProof/>
        </w:rPr>
        <w:t>,</w:t>
      </w:r>
      <w:r w:rsidRPr="002E0166">
        <w:rPr>
          <w:noProof/>
        </w:rPr>
        <w:t xml:space="preserve"> 2019. Effects of different feeding regimes on larvae and crablets of purple mud crab, </w:t>
      </w:r>
      <w:r w:rsidRPr="00710BD2">
        <w:rPr>
          <w:i/>
          <w:iCs/>
          <w:noProof/>
        </w:rPr>
        <w:t>Scylla tranquebarica</w:t>
      </w:r>
      <w:r w:rsidRPr="002E0166">
        <w:rPr>
          <w:noProof/>
        </w:rPr>
        <w:t xml:space="preserve"> (Fabricius, 1798). </w:t>
      </w:r>
      <w:r w:rsidRPr="00901320">
        <w:rPr>
          <w:noProof/>
        </w:rPr>
        <w:t>Aquaculture Reports, 15</w:t>
      </w:r>
      <w:r w:rsidRPr="002E0166">
        <w:rPr>
          <w:noProof/>
        </w:rPr>
        <w:t>(October), 100231. https://doi.org/10.1016/j.aqrep.2019.100231</w:t>
      </w:r>
    </w:p>
    <w:p w14:paraId="698A3FFB" w14:textId="68DDCFA4"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Talib, A., Onn, K. K., Chowdury, M. A., Din, W. M. W., </w:t>
      </w:r>
      <w:r w:rsidR="00C864AC">
        <w:rPr>
          <w:noProof/>
        </w:rPr>
        <w:t>and</w:t>
      </w:r>
      <w:r w:rsidRPr="002E0166">
        <w:rPr>
          <w:noProof/>
        </w:rPr>
        <w:t xml:space="preserve"> Yahya, K.</w:t>
      </w:r>
      <w:r w:rsidR="00AC02D4">
        <w:rPr>
          <w:noProof/>
        </w:rPr>
        <w:t>,</w:t>
      </w:r>
      <w:r w:rsidRPr="002E0166">
        <w:rPr>
          <w:noProof/>
        </w:rPr>
        <w:t xml:space="preserve"> 2017. The beneficial effects of multispecies Bacillus as probiotics in enhancing culture performance for mud crab </w:t>
      </w:r>
      <w:r w:rsidRPr="00710BD2">
        <w:rPr>
          <w:i/>
          <w:iCs/>
          <w:noProof/>
        </w:rPr>
        <w:t>Scylla paramamosain</w:t>
      </w:r>
      <w:r w:rsidRPr="002E0166">
        <w:rPr>
          <w:noProof/>
        </w:rPr>
        <w:t xml:space="preserve"> larval culture. </w:t>
      </w:r>
      <w:r w:rsidRPr="00710BD2">
        <w:rPr>
          <w:noProof/>
        </w:rPr>
        <w:t>Aquaculture International,</w:t>
      </w:r>
      <w:r w:rsidRPr="002E0166">
        <w:rPr>
          <w:noProof/>
        </w:rPr>
        <w:t xml:space="preserve"> </w:t>
      </w:r>
      <w:r w:rsidRPr="002E0166">
        <w:rPr>
          <w:i/>
          <w:iCs/>
          <w:noProof/>
        </w:rPr>
        <w:t>25</w:t>
      </w:r>
      <w:r w:rsidRPr="002E0166">
        <w:rPr>
          <w:noProof/>
        </w:rPr>
        <w:t>(2), 849–866. https://doi.org/10.1007/s10499-016-0070-5</w:t>
      </w:r>
    </w:p>
    <w:p w14:paraId="77C5699B" w14:textId="4099A0A9"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Waiho, K., Fazhan, H., Quinitio, E. T., Baylon, J. C., Fujaya, Y., Azmie, G., Wu, Q., Shi, X., Ikhwanuddin, M., </w:t>
      </w:r>
      <w:r w:rsidR="00C864AC">
        <w:rPr>
          <w:noProof/>
        </w:rPr>
        <w:t>and</w:t>
      </w:r>
      <w:r w:rsidRPr="002E0166">
        <w:rPr>
          <w:noProof/>
        </w:rPr>
        <w:t xml:space="preserve"> Ma, H.</w:t>
      </w:r>
      <w:r w:rsidR="00E06D25">
        <w:rPr>
          <w:noProof/>
        </w:rPr>
        <w:t>,</w:t>
      </w:r>
      <w:r w:rsidRPr="002E0166">
        <w:rPr>
          <w:noProof/>
        </w:rPr>
        <w:t xml:space="preserve"> 2018. Larval rearing of mud crab (Scylla): What lies ahead.  </w:t>
      </w:r>
      <w:r w:rsidRPr="00710BD2">
        <w:rPr>
          <w:noProof/>
        </w:rPr>
        <w:t xml:space="preserve">Aquaculture </w:t>
      </w:r>
      <w:r w:rsidRPr="002E0166">
        <w:rPr>
          <w:noProof/>
        </w:rPr>
        <w:t>493</w:t>
      </w:r>
      <w:r w:rsidR="00D5670A">
        <w:rPr>
          <w:noProof/>
        </w:rPr>
        <w:t>:</w:t>
      </w:r>
      <w:r w:rsidRPr="002E0166">
        <w:rPr>
          <w:noProof/>
        </w:rPr>
        <w:t xml:space="preserve"> 37–50</w:t>
      </w:r>
      <w:r w:rsidR="00D5670A">
        <w:rPr>
          <w:noProof/>
        </w:rPr>
        <w:t xml:space="preserve">. </w:t>
      </w:r>
      <w:r w:rsidRPr="002E0166">
        <w:rPr>
          <w:noProof/>
        </w:rPr>
        <w:t xml:space="preserve"> https://doi.org/10.1016/j.aquaculture.2018.04.047</w:t>
      </w:r>
    </w:p>
    <w:p w14:paraId="6B714EF3" w14:textId="099231F6" w:rsidR="002E0166" w:rsidRDefault="002E0166" w:rsidP="002E0166">
      <w:pPr>
        <w:widowControl w:val="0"/>
        <w:autoSpaceDE w:val="0"/>
        <w:autoSpaceDN w:val="0"/>
        <w:adjustRightInd w:val="0"/>
        <w:spacing w:line="480" w:lineRule="auto"/>
        <w:ind w:left="480" w:hanging="480"/>
        <w:rPr>
          <w:noProof/>
        </w:rPr>
      </w:pPr>
      <w:r w:rsidRPr="002E0166">
        <w:rPr>
          <w:noProof/>
        </w:rPr>
        <w:lastRenderedPageBreak/>
        <w:t xml:space="preserve">Wu, H. J., Sun, L. Bin, Li, C. B., Li, Z. Z., Zhang, Z., Wen, X. B., Hu, Z., Zhang, Y. L., </w:t>
      </w:r>
      <w:r w:rsidR="00C864AC">
        <w:rPr>
          <w:noProof/>
        </w:rPr>
        <w:t>and</w:t>
      </w:r>
      <w:r w:rsidRPr="002E0166">
        <w:rPr>
          <w:noProof/>
        </w:rPr>
        <w:t xml:space="preserve"> Li, S. K.</w:t>
      </w:r>
      <w:r w:rsidR="00E06D25">
        <w:rPr>
          <w:noProof/>
        </w:rPr>
        <w:t>,</w:t>
      </w:r>
      <w:r w:rsidRPr="002E0166">
        <w:rPr>
          <w:noProof/>
        </w:rPr>
        <w:t xml:space="preserve"> 2014. Enhancement of the immune response and protection against </w:t>
      </w:r>
      <w:r w:rsidRPr="00710BD2">
        <w:rPr>
          <w:i/>
          <w:iCs/>
          <w:noProof/>
        </w:rPr>
        <w:t>Vibrio parahaemolyticus</w:t>
      </w:r>
      <w:r w:rsidRPr="002E0166">
        <w:rPr>
          <w:noProof/>
        </w:rPr>
        <w:t xml:space="preserve"> by indigenous probiotic Bacillus strains in mud crab (</w:t>
      </w:r>
      <w:r w:rsidRPr="00710BD2">
        <w:rPr>
          <w:i/>
          <w:iCs/>
          <w:noProof/>
        </w:rPr>
        <w:t>Scylla paramamosain</w:t>
      </w:r>
      <w:r w:rsidRPr="002E0166">
        <w:rPr>
          <w:noProof/>
        </w:rPr>
        <w:t xml:space="preserve">). </w:t>
      </w:r>
      <w:r w:rsidRPr="00710BD2">
        <w:rPr>
          <w:noProof/>
        </w:rPr>
        <w:t xml:space="preserve">Fish and Shellfish Immunology, </w:t>
      </w:r>
      <w:r w:rsidRPr="002E0166">
        <w:rPr>
          <w:i/>
          <w:iCs/>
          <w:noProof/>
        </w:rPr>
        <w:t>41</w:t>
      </w:r>
      <w:r w:rsidRPr="002E0166">
        <w:rPr>
          <w:noProof/>
        </w:rPr>
        <w:t>(2), 156–162. https://doi.org/10.1016/j.fsi.2014.08.027</w:t>
      </w:r>
    </w:p>
    <w:p w14:paraId="2AEFD9B6" w14:textId="1DD2E83F" w:rsidR="00AD4FBF" w:rsidRPr="002E0166" w:rsidRDefault="00F84CA0" w:rsidP="002E0166">
      <w:pPr>
        <w:widowControl w:val="0"/>
        <w:autoSpaceDE w:val="0"/>
        <w:autoSpaceDN w:val="0"/>
        <w:adjustRightInd w:val="0"/>
        <w:spacing w:line="480" w:lineRule="auto"/>
        <w:ind w:left="480" w:hanging="480"/>
        <w:rPr>
          <w:noProof/>
        </w:rPr>
      </w:pPr>
      <w:r>
        <w:t>Yang, L., Bajinka</w:t>
      </w:r>
      <w:r w:rsidR="00D45670">
        <w:t xml:space="preserve">, O., </w:t>
      </w:r>
      <w:r>
        <w:t>Jarju</w:t>
      </w:r>
      <w:r w:rsidR="00D45670">
        <w:t>, P. O</w:t>
      </w:r>
      <w:r w:rsidR="00AF305D">
        <w:t xml:space="preserve">., </w:t>
      </w:r>
      <w:r>
        <w:t>Tan</w:t>
      </w:r>
      <w:r w:rsidR="00AF305D">
        <w:t xml:space="preserve">, Y., </w:t>
      </w:r>
      <w:r>
        <w:t>Taal</w:t>
      </w:r>
      <w:r w:rsidR="00AF305D">
        <w:t xml:space="preserve">, A. M., </w:t>
      </w:r>
      <w:r>
        <w:t xml:space="preserve"> and Ozdemir</w:t>
      </w:r>
      <w:r w:rsidR="00F125CF">
        <w:t xml:space="preserve">, G., 2021. </w:t>
      </w:r>
      <w:r w:rsidR="007D3DAB">
        <w:t xml:space="preserve">The varying efects of antibiotics on gut microbiota. </w:t>
      </w:r>
      <w:r w:rsidR="006E0B7E">
        <w:t>AMB Expr 11:116</w:t>
      </w:r>
      <w:r w:rsidR="00B93371">
        <w:t xml:space="preserve">. </w:t>
      </w:r>
      <w:r w:rsidR="00536363" w:rsidRPr="00536363">
        <w:t>https://doi.org/10.1186/s13568-021-01274-w</w:t>
      </w:r>
    </w:p>
    <w:p w14:paraId="74EEB2FD" w14:textId="48E1D8F4"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Yilmaz, S., Yilmaz, E., Dawood, M. A. O., Ringø, E., Ahmadifar, E., </w:t>
      </w:r>
      <w:r w:rsidR="00F94808">
        <w:rPr>
          <w:noProof/>
        </w:rPr>
        <w:t>and</w:t>
      </w:r>
      <w:r w:rsidRPr="002E0166">
        <w:rPr>
          <w:noProof/>
        </w:rPr>
        <w:t xml:space="preserve"> Abdel-Latif, H. M. R.</w:t>
      </w:r>
      <w:r w:rsidR="00E06D25">
        <w:rPr>
          <w:noProof/>
        </w:rPr>
        <w:t>,</w:t>
      </w:r>
      <w:r w:rsidRPr="002E0166">
        <w:rPr>
          <w:noProof/>
        </w:rPr>
        <w:t xml:space="preserve"> 2022. Probiotics, prebiotics, and synbiotics used to control </w:t>
      </w:r>
      <w:r w:rsidR="008B6642">
        <w:rPr>
          <w:noProof/>
        </w:rPr>
        <w:t>V</w:t>
      </w:r>
      <w:r w:rsidRPr="002E0166">
        <w:rPr>
          <w:noProof/>
        </w:rPr>
        <w:t xml:space="preserve">ibriosis in fish: A review. </w:t>
      </w:r>
      <w:r w:rsidRPr="002E0166">
        <w:rPr>
          <w:i/>
          <w:iCs/>
          <w:noProof/>
        </w:rPr>
        <w:t>Aquaculture</w:t>
      </w:r>
      <w:r w:rsidRPr="002E0166">
        <w:rPr>
          <w:noProof/>
        </w:rPr>
        <w:t xml:space="preserve">, </w:t>
      </w:r>
      <w:r w:rsidRPr="002E0166">
        <w:rPr>
          <w:i/>
          <w:iCs/>
          <w:noProof/>
        </w:rPr>
        <w:t>547</w:t>
      </w:r>
      <w:r w:rsidRPr="002E0166">
        <w:rPr>
          <w:noProof/>
        </w:rPr>
        <w:t>. https://doi.org/10.1016/J.AQUACULTURE.2021.737514</w:t>
      </w:r>
    </w:p>
    <w:p w14:paraId="045597B7" w14:textId="169B1448"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Zhang, X., Zhang, M., Zheng, H., Ye, H., Zhang, X., </w:t>
      </w:r>
      <w:r w:rsidR="00F94808">
        <w:rPr>
          <w:noProof/>
        </w:rPr>
        <w:t>and</w:t>
      </w:r>
      <w:r w:rsidRPr="002E0166">
        <w:rPr>
          <w:noProof/>
        </w:rPr>
        <w:t xml:space="preserve"> Li, S.</w:t>
      </w:r>
      <w:r w:rsidR="00E06D25">
        <w:rPr>
          <w:noProof/>
        </w:rPr>
        <w:t>,</w:t>
      </w:r>
      <w:r w:rsidRPr="002E0166">
        <w:rPr>
          <w:noProof/>
        </w:rPr>
        <w:t xml:space="preserve"> 2020. Source of hemolymph microbiota and their roles in the immune system of mud crab. </w:t>
      </w:r>
      <w:r w:rsidRPr="00710BD2">
        <w:rPr>
          <w:noProof/>
        </w:rPr>
        <w:t>Developmental and Comparative Immunology</w:t>
      </w:r>
      <w:r w:rsidRPr="002E0166">
        <w:rPr>
          <w:noProof/>
        </w:rPr>
        <w:t>,</w:t>
      </w:r>
      <w:r w:rsidRPr="00FB20E1">
        <w:rPr>
          <w:noProof/>
        </w:rPr>
        <w:t xml:space="preserve"> 102, </w:t>
      </w:r>
      <w:r w:rsidRPr="002E0166">
        <w:rPr>
          <w:noProof/>
        </w:rPr>
        <w:t>103470. https://doi.org/10.1016/j.dci.2019.103470</w:t>
      </w:r>
    </w:p>
    <w:p w14:paraId="62A9E813" w14:textId="7309A679"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Zhou, J., Fang, W., Yang, X., Zhou, S., Hu, L., Li, X., Qi, X., Su, H., </w:t>
      </w:r>
      <w:r w:rsidR="00F94808">
        <w:rPr>
          <w:noProof/>
        </w:rPr>
        <w:t>and</w:t>
      </w:r>
      <w:r w:rsidRPr="002E0166">
        <w:rPr>
          <w:noProof/>
        </w:rPr>
        <w:t xml:space="preserve"> Xie, L.</w:t>
      </w:r>
      <w:r w:rsidR="00E06D25">
        <w:rPr>
          <w:noProof/>
        </w:rPr>
        <w:t>,</w:t>
      </w:r>
      <w:r w:rsidRPr="002E0166">
        <w:rPr>
          <w:noProof/>
        </w:rPr>
        <w:t xml:space="preserve"> 2012. A nonluminescent and highly virulent </w:t>
      </w:r>
      <w:r w:rsidRPr="00BB1839">
        <w:rPr>
          <w:i/>
          <w:iCs/>
          <w:noProof/>
        </w:rPr>
        <w:t>Vibrio harveyi</w:t>
      </w:r>
      <w:r w:rsidRPr="002E0166">
        <w:rPr>
          <w:noProof/>
        </w:rPr>
        <w:t xml:space="preserve"> strain is associated with ‘bacterial white tail disease’ of </w:t>
      </w:r>
      <w:r w:rsidRPr="00BB1839">
        <w:rPr>
          <w:i/>
          <w:iCs/>
          <w:noProof/>
        </w:rPr>
        <w:t>Litopenaeus vannamei</w:t>
      </w:r>
      <w:r w:rsidRPr="002E0166">
        <w:rPr>
          <w:noProof/>
        </w:rPr>
        <w:t xml:space="preserve"> shrimp. </w:t>
      </w:r>
      <w:r w:rsidRPr="002E0166">
        <w:rPr>
          <w:i/>
          <w:iCs/>
          <w:noProof/>
        </w:rPr>
        <w:t>PLoS ONE</w:t>
      </w:r>
      <w:r w:rsidRPr="002E0166">
        <w:rPr>
          <w:noProof/>
        </w:rPr>
        <w:t xml:space="preserve">, </w:t>
      </w:r>
      <w:r w:rsidRPr="002E0166">
        <w:rPr>
          <w:i/>
          <w:iCs/>
          <w:noProof/>
        </w:rPr>
        <w:t>7</w:t>
      </w:r>
      <w:r w:rsidRPr="002E0166">
        <w:rPr>
          <w:noProof/>
        </w:rPr>
        <w:t>(2). https://doi.org/10.1371/journal.pone.0029961</w:t>
      </w:r>
    </w:p>
    <w:p w14:paraId="2B38FB44" w14:textId="112F4966" w:rsidR="002E0166" w:rsidRPr="002E0166" w:rsidRDefault="002E0166" w:rsidP="002E0166">
      <w:pPr>
        <w:widowControl w:val="0"/>
        <w:autoSpaceDE w:val="0"/>
        <w:autoSpaceDN w:val="0"/>
        <w:adjustRightInd w:val="0"/>
        <w:spacing w:line="480" w:lineRule="auto"/>
        <w:ind w:left="480" w:hanging="480"/>
        <w:rPr>
          <w:noProof/>
        </w:rPr>
      </w:pPr>
      <w:r w:rsidRPr="002E0166">
        <w:rPr>
          <w:noProof/>
        </w:rPr>
        <w:t xml:space="preserve">Zokaeifar, H., Balcázar, J. L., Saad, C. R., Kamarudin, M. S., Sijam, K., Arshad, A., </w:t>
      </w:r>
      <w:r w:rsidR="00F94808">
        <w:rPr>
          <w:noProof/>
        </w:rPr>
        <w:t>and</w:t>
      </w:r>
      <w:r w:rsidRPr="002E0166">
        <w:rPr>
          <w:noProof/>
        </w:rPr>
        <w:t xml:space="preserve"> Nejat, N.</w:t>
      </w:r>
      <w:r w:rsidR="00E06D25">
        <w:rPr>
          <w:noProof/>
        </w:rPr>
        <w:t>,</w:t>
      </w:r>
      <w:r w:rsidRPr="002E0166">
        <w:rPr>
          <w:noProof/>
        </w:rPr>
        <w:t xml:space="preserve"> 2012. Effects of </w:t>
      </w:r>
      <w:r w:rsidRPr="00BB1839">
        <w:rPr>
          <w:i/>
          <w:iCs/>
          <w:noProof/>
        </w:rPr>
        <w:t>Bacillus subtilis</w:t>
      </w:r>
      <w:r w:rsidRPr="002E0166">
        <w:rPr>
          <w:noProof/>
        </w:rPr>
        <w:t xml:space="preserve"> on the growth performance, digestive enzymes, immune gene expression and disease resistance of white shrimp, </w:t>
      </w:r>
      <w:r w:rsidRPr="00BB1839">
        <w:rPr>
          <w:i/>
          <w:iCs/>
          <w:noProof/>
        </w:rPr>
        <w:t>Litopenaeus vannamei.</w:t>
      </w:r>
      <w:r w:rsidRPr="002E0166">
        <w:rPr>
          <w:noProof/>
        </w:rPr>
        <w:t xml:space="preserve"> </w:t>
      </w:r>
      <w:r w:rsidRPr="002E0166">
        <w:rPr>
          <w:i/>
          <w:iCs/>
          <w:noProof/>
        </w:rPr>
        <w:t>Fish and Shellfish Immunology</w:t>
      </w:r>
      <w:r w:rsidRPr="002E0166">
        <w:rPr>
          <w:noProof/>
        </w:rPr>
        <w:t xml:space="preserve">, </w:t>
      </w:r>
      <w:r w:rsidRPr="002E0166">
        <w:rPr>
          <w:i/>
          <w:iCs/>
          <w:noProof/>
        </w:rPr>
        <w:t>33</w:t>
      </w:r>
      <w:r w:rsidRPr="002E0166">
        <w:rPr>
          <w:noProof/>
        </w:rPr>
        <w:t>(4), 683–689. https://doi.org/10.1016/j.fsi.2012.05.027</w:t>
      </w:r>
    </w:p>
    <w:p w14:paraId="1C2D7AF9" w14:textId="2E513B49" w:rsidR="00465848" w:rsidRDefault="00F97E69" w:rsidP="00F97E69">
      <w:pPr>
        <w:rPr>
          <w:bCs/>
          <w:color w:val="000000"/>
          <w:shd w:val="clear" w:color="auto" w:fill="FFFFFF"/>
        </w:rPr>
      </w:pPr>
      <w:r w:rsidRPr="00F97E69">
        <w:rPr>
          <w:bCs/>
          <w:color w:val="000000"/>
          <w:shd w:val="clear" w:color="auto" w:fill="FFFFFF"/>
        </w:rPr>
        <w:fldChar w:fldCharType="end"/>
      </w:r>
    </w:p>
    <w:p w14:paraId="3931F9C9" w14:textId="77777777" w:rsidR="005462D2" w:rsidRDefault="005462D2" w:rsidP="005462D2">
      <w:pPr>
        <w:shd w:val="clear" w:color="auto" w:fill="FFFFFF"/>
        <w:tabs>
          <w:tab w:val="left" w:pos="357"/>
        </w:tabs>
        <w:spacing w:before="120" w:after="120"/>
        <w:jc w:val="center"/>
        <w:rPr>
          <w:rFonts w:ascii="Arial" w:hAnsi="Arial" w:cs="Arial"/>
          <w:b/>
          <w:bCs/>
          <w:color w:val="000000"/>
          <w:lang w:val="en-GB"/>
        </w:rPr>
      </w:pPr>
    </w:p>
    <w:p w14:paraId="6C865B4B" w14:textId="77777777" w:rsidR="005462D2" w:rsidRDefault="005462D2" w:rsidP="005462D2">
      <w:pPr>
        <w:shd w:val="clear" w:color="auto" w:fill="FFFFFF"/>
        <w:tabs>
          <w:tab w:val="left" w:pos="357"/>
        </w:tabs>
        <w:spacing w:before="120" w:after="120"/>
        <w:jc w:val="center"/>
        <w:rPr>
          <w:rFonts w:ascii="Arial" w:hAnsi="Arial" w:cs="Arial"/>
          <w:b/>
          <w:bCs/>
          <w:color w:val="000000"/>
          <w:lang w:val="en-GB"/>
        </w:rPr>
      </w:pPr>
    </w:p>
    <w:p w14:paraId="54CF6A51" w14:textId="77777777" w:rsidR="005462D2" w:rsidRDefault="005462D2" w:rsidP="005462D2">
      <w:pPr>
        <w:shd w:val="clear" w:color="auto" w:fill="FFFFFF"/>
        <w:tabs>
          <w:tab w:val="left" w:pos="357"/>
        </w:tabs>
        <w:spacing w:before="120" w:after="120"/>
        <w:jc w:val="center"/>
        <w:rPr>
          <w:rFonts w:ascii="Arial" w:hAnsi="Arial" w:cs="Arial"/>
          <w:b/>
          <w:bCs/>
          <w:color w:val="000000"/>
          <w:lang w:val="en-GB"/>
        </w:rPr>
      </w:pPr>
    </w:p>
    <w:p w14:paraId="044E520B" w14:textId="4B1B6D32" w:rsidR="00AC1D2A" w:rsidRDefault="005143F8" w:rsidP="005462D2">
      <w:pPr>
        <w:shd w:val="clear" w:color="auto" w:fill="FFFFFF"/>
        <w:tabs>
          <w:tab w:val="left" w:pos="357"/>
        </w:tabs>
        <w:spacing w:before="120" w:after="120"/>
        <w:jc w:val="center"/>
        <w:rPr>
          <w:rFonts w:ascii="Arial" w:hAnsi="Arial" w:cs="Arial"/>
          <w:b/>
          <w:bCs/>
          <w:color w:val="000000"/>
          <w:lang w:val="en-GB"/>
        </w:rPr>
      </w:pPr>
      <w:r w:rsidRPr="00E869A8">
        <w:rPr>
          <w:noProof/>
          <w:sz w:val="18"/>
          <w:szCs w:val="18"/>
        </w:rPr>
        <mc:AlternateContent>
          <mc:Choice Requires="wpg">
            <w:drawing>
              <wp:anchor distT="0" distB="0" distL="114300" distR="114300" simplePos="0" relativeHeight="251663360" behindDoc="0" locked="0" layoutInCell="1" allowOverlap="1" wp14:anchorId="467289C3" wp14:editId="43A4E3C7">
                <wp:simplePos x="0" y="0"/>
                <wp:positionH relativeFrom="column">
                  <wp:posOffset>132715</wp:posOffset>
                </wp:positionH>
                <wp:positionV relativeFrom="paragraph">
                  <wp:posOffset>182245</wp:posOffset>
                </wp:positionV>
                <wp:extent cx="735965" cy="2711450"/>
                <wp:effectExtent l="971550" t="0" r="978535" b="0"/>
                <wp:wrapNone/>
                <wp:docPr id="1854452468" name="Group 429"/>
                <wp:cNvGraphicFramePr/>
                <a:graphic xmlns:a="http://schemas.openxmlformats.org/drawingml/2006/main">
                  <a:graphicData uri="http://schemas.microsoft.com/office/word/2010/wordprocessingGroup">
                    <wpg:wgp>
                      <wpg:cNvGrpSpPr/>
                      <wpg:grpSpPr>
                        <a:xfrm>
                          <a:off x="0" y="0"/>
                          <a:ext cx="735965" cy="2711450"/>
                          <a:chOff x="-64208" y="2897913"/>
                          <a:chExt cx="736446" cy="2860631"/>
                        </a:xfrm>
                      </wpg:grpSpPr>
                      <wps:wsp>
                        <wps:cNvPr id="2091483366" name="Text Box 422"/>
                        <wps:cNvSpPr txBox="1">
                          <a:spLocks noChangeArrowheads="1"/>
                        </wps:cNvSpPr>
                        <wps:spPr bwMode="auto">
                          <a:xfrm rot="16200000">
                            <a:off x="-1099653" y="3933358"/>
                            <a:ext cx="2807335" cy="7364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7C735D" w14:textId="77777777" w:rsidR="005462D2" w:rsidRPr="00AA0CDA" w:rsidRDefault="005462D2" w:rsidP="005462D2">
                              <w:pPr>
                                <w:spacing w:before="12"/>
                                <w:ind w:left="14"/>
                                <w:rPr>
                                  <w:rFonts w:ascii="Arial MT" w:eastAsia="Arial MT" w:hAnsi="Arial MT" w:cs="Arial MT"/>
                                  <w:color w:val="000000" w:themeColor="text1"/>
                                  <w:kern w:val="24"/>
                                  <w:sz w:val="20"/>
                                  <w:szCs w:val="20"/>
                                </w:rPr>
                              </w:pPr>
                              <w:r>
                                <w:rPr>
                                  <w:rFonts w:ascii="Arial MT" w:eastAsia="Arial MT" w:hAnsi="Arial MT" w:cs="Arial MT"/>
                                  <w:color w:val="000000" w:themeColor="text1"/>
                                  <w:kern w:val="24"/>
                                  <w:sz w:val="20"/>
                                  <w:szCs w:val="20"/>
                                </w:rPr>
                                <w:t xml:space="preserve">  </w:t>
                              </w:r>
                              <w:r w:rsidRPr="00AA0CDA">
                                <w:rPr>
                                  <w:rFonts w:ascii="Arial MT" w:eastAsia="Arial MT" w:hAnsi="Arial MT" w:cs="Arial MT"/>
                                  <w:color w:val="000000" w:themeColor="text1"/>
                                  <w:kern w:val="24"/>
                                  <w:sz w:val="20"/>
                                  <w:szCs w:val="20"/>
                                </w:rPr>
                                <w:t>100</w:t>
                              </w:r>
                              <w:r>
                                <w:rPr>
                                  <w:rFonts w:ascii="Arial MT" w:eastAsia="Arial MT" w:hAnsi="Arial MT" w:cs="Arial MT"/>
                                  <w:color w:val="000000" w:themeColor="text1"/>
                                  <w:kern w:val="24"/>
                                  <w:sz w:val="20"/>
                                  <w:szCs w:val="20"/>
                                </w:rPr>
                                <w:t xml:space="preserve"> </w:t>
                              </w:r>
                            </w:p>
                            <w:p w14:paraId="26628756" w14:textId="77777777" w:rsidR="005462D2" w:rsidRPr="00C77E55" w:rsidRDefault="005462D2" w:rsidP="005462D2">
                              <w:pPr>
                                <w:spacing w:before="12"/>
                                <w:ind w:left="14"/>
                                <w:rPr>
                                  <w:rFonts w:eastAsia="Arial MT"/>
                                  <w:color w:val="000000" w:themeColor="text1"/>
                                  <w:kern w:val="24"/>
                                </w:rPr>
                              </w:pPr>
                              <w:r>
                                <w:rPr>
                                  <w:rFonts w:ascii="Arial MT" w:eastAsia="Arial MT" w:hAnsi="Arial MT" w:cs="Arial MT"/>
                                  <w:color w:val="000000" w:themeColor="text1"/>
                                  <w:kern w:val="24"/>
                                </w:rPr>
                                <w:t xml:space="preserve">      </w:t>
                              </w:r>
                              <w:r w:rsidRPr="00C77E55">
                                <w:rPr>
                                  <w:rFonts w:eastAsia="Arial MT"/>
                                  <w:color w:val="000000" w:themeColor="text1"/>
                                  <w:kern w:val="24"/>
                                </w:rPr>
                                <w:t xml:space="preserve">Relative Sequence Abundance </w:t>
                              </w:r>
                            </w:p>
                          </w:txbxContent>
                        </wps:txbx>
                        <wps:bodyPr rot="0" vert="vert" wrap="square" lIns="0" tIns="0" rIns="0" bIns="0" anchor="t" anchorCtr="0" upright="1">
                          <a:noAutofit/>
                        </wps:bodyPr>
                      </wps:wsp>
                      <wps:wsp>
                        <wps:cNvPr id="2099669009" name="Text Box 421"/>
                        <wps:cNvSpPr txBox="1">
                          <a:spLocks noChangeArrowheads="1"/>
                        </wps:cNvSpPr>
                        <wps:spPr bwMode="auto">
                          <a:xfrm rot="16200000">
                            <a:off x="268618" y="3504703"/>
                            <a:ext cx="290124" cy="4463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42F00E" w14:textId="77777777" w:rsidR="005462D2" w:rsidRPr="00AA0CDA" w:rsidRDefault="005462D2" w:rsidP="005462D2">
                              <w:pPr>
                                <w:spacing w:before="12"/>
                                <w:ind w:left="14"/>
                                <w:rPr>
                                  <w:rFonts w:ascii="Arial MT" w:eastAsia="Arial MT" w:hAnsi="Arial MT" w:cs="Arial MT"/>
                                  <w:color w:val="000000" w:themeColor="text1"/>
                                  <w:kern w:val="24"/>
                                  <w:sz w:val="20"/>
                                  <w:szCs w:val="20"/>
                                </w:rPr>
                              </w:pPr>
                              <w:r w:rsidRPr="00AA0CDA">
                                <w:rPr>
                                  <w:rFonts w:ascii="Arial MT" w:eastAsia="Arial MT" w:hAnsi="Arial MT" w:cs="Arial MT"/>
                                  <w:color w:val="000000" w:themeColor="text1"/>
                                  <w:kern w:val="24"/>
                                  <w:sz w:val="20"/>
                                  <w:szCs w:val="20"/>
                                </w:rPr>
                                <w:t>80</w:t>
                              </w:r>
                            </w:p>
                          </w:txbxContent>
                        </wps:txbx>
                        <wps:bodyPr rot="0" vert="vert" wrap="square" lIns="0" tIns="0" rIns="0" bIns="0" anchor="t" anchorCtr="0" upright="1">
                          <a:noAutofit/>
                        </wps:bodyPr>
                      </wps:wsp>
                      <wps:wsp>
                        <wps:cNvPr id="221972651" name="Text Box 420"/>
                        <wps:cNvSpPr txBox="1">
                          <a:spLocks noChangeArrowheads="1"/>
                        </wps:cNvSpPr>
                        <wps:spPr bwMode="auto">
                          <a:xfrm rot="16200000">
                            <a:off x="252578" y="3911396"/>
                            <a:ext cx="290124" cy="4463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46F91" w14:textId="77777777" w:rsidR="005462D2" w:rsidRPr="00AA0CDA" w:rsidRDefault="005462D2" w:rsidP="005462D2">
                              <w:pPr>
                                <w:spacing w:before="12"/>
                                <w:ind w:left="14"/>
                                <w:rPr>
                                  <w:rFonts w:ascii="Arial MT" w:eastAsia="Arial MT" w:hAnsi="Arial MT" w:cs="Arial MT"/>
                                  <w:color w:val="000000" w:themeColor="text1"/>
                                  <w:kern w:val="24"/>
                                  <w:sz w:val="20"/>
                                  <w:szCs w:val="20"/>
                                </w:rPr>
                              </w:pPr>
                              <w:r>
                                <w:rPr>
                                  <w:rFonts w:ascii="Arial MT" w:eastAsia="Arial MT" w:hAnsi="Arial MT" w:cs="Arial MT"/>
                                  <w:color w:val="000000" w:themeColor="text1"/>
                                  <w:kern w:val="24"/>
                                  <w:sz w:val="20"/>
                                  <w:szCs w:val="20"/>
                                </w:rPr>
                                <w:t xml:space="preserve">  </w:t>
                              </w:r>
                              <w:r w:rsidRPr="00AA0CDA">
                                <w:rPr>
                                  <w:rFonts w:ascii="Arial MT" w:eastAsia="Arial MT" w:hAnsi="Arial MT" w:cs="Arial MT"/>
                                  <w:color w:val="000000" w:themeColor="text1"/>
                                  <w:kern w:val="24"/>
                                  <w:sz w:val="20"/>
                                  <w:szCs w:val="20"/>
                                </w:rPr>
                                <w:t>60</w:t>
                              </w:r>
                            </w:p>
                          </w:txbxContent>
                        </wps:txbx>
                        <wps:bodyPr rot="0" vert="vert" wrap="square" lIns="0" tIns="0" rIns="0" bIns="0" anchor="t" anchorCtr="0" upright="1">
                          <a:noAutofit/>
                        </wps:bodyPr>
                      </wps:wsp>
                      <wps:wsp>
                        <wps:cNvPr id="1464589165" name="Text Box 419"/>
                        <wps:cNvSpPr txBox="1">
                          <a:spLocks noChangeArrowheads="1"/>
                        </wps:cNvSpPr>
                        <wps:spPr bwMode="auto">
                          <a:xfrm rot="16200000">
                            <a:off x="272912" y="4415871"/>
                            <a:ext cx="290124" cy="4463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0814B9" w14:textId="77777777" w:rsidR="005462D2" w:rsidRPr="00AA0CDA" w:rsidRDefault="005462D2" w:rsidP="005462D2">
                              <w:pPr>
                                <w:spacing w:before="12"/>
                                <w:ind w:left="14"/>
                                <w:rPr>
                                  <w:rFonts w:ascii="Arial MT" w:eastAsia="Arial MT" w:hAnsi="Arial MT" w:cs="Arial MT"/>
                                  <w:color w:val="000000" w:themeColor="text1"/>
                                  <w:kern w:val="24"/>
                                  <w:sz w:val="20"/>
                                  <w:szCs w:val="20"/>
                                </w:rPr>
                              </w:pPr>
                              <w:r>
                                <w:rPr>
                                  <w:rFonts w:ascii="Arial MT" w:eastAsia="Arial MT" w:hAnsi="Arial MT" w:cs="Arial MT"/>
                                  <w:color w:val="000000" w:themeColor="text1"/>
                                  <w:kern w:val="24"/>
                                  <w:sz w:val="20"/>
                                  <w:szCs w:val="20"/>
                                </w:rPr>
                                <w:t xml:space="preserve">  </w:t>
                              </w:r>
                              <w:r w:rsidRPr="00AA0CDA">
                                <w:rPr>
                                  <w:rFonts w:ascii="Arial MT" w:eastAsia="Arial MT" w:hAnsi="Arial MT" w:cs="Arial MT"/>
                                  <w:color w:val="000000" w:themeColor="text1"/>
                                  <w:kern w:val="24"/>
                                  <w:sz w:val="20"/>
                                  <w:szCs w:val="20"/>
                                </w:rPr>
                                <w:t>40</w:t>
                              </w:r>
                            </w:p>
                          </w:txbxContent>
                        </wps:txbx>
                        <wps:bodyPr rot="0" vert="vert" wrap="square" lIns="0" tIns="0" rIns="0" bIns="0" anchor="t" anchorCtr="0" upright="1">
                          <a:noAutofit/>
                        </wps:bodyPr>
                      </wps:wsp>
                      <wps:wsp>
                        <wps:cNvPr id="660356660" name="Text Box 418"/>
                        <wps:cNvSpPr txBox="1">
                          <a:spLocks noChangeArrowheads="1"/>
                        </wps:cNvSpPr>
                        <wps:spPr bwMode="auto">
                          <a:xfrm rot="16200000">
                            <a:off x="272912" y="4878811"/>
                            <a:ext cx="290124" cy="4463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AF6A1F" w14:textId="77777777" w:rsidR="005462D2" w:rsidRPr="00AA0CDA" w:rsidRDefault="005462D2" w:rsidP="005462D2">
                              <w:pPr>
                                <w:spacing w:before="12"/>
                                <w:ind w:left="14"/>
                                <w:rPr>
                                  <w:rFonts w:ascii="Arial MT" w:eastAsia="Arial MT" w:hAnsi="Arial MT" w:cs="Arial MT"/>
                                  <w:color w:val="000000" w:themeColor="text1"/>
                                  <w:kern w:val="24"/>
                                  <w:sz w:val="20"/>
                                  <w:szCs w:val="20"/>
                                </w:rPr>
                              </w:pPr>
                              <w:r>
                                <w:rPr>
                                  <w:rFonts w:ascii="Arial MT" w:eastAsia="Arial MT" w:hAnsi="Arial MT" w:cs="Arial MT"/>
                                  <w:color w:val="000000" w:themeColor="text1"/>
                                  <w:kern w:val="24"/>
                                  <w:sz w:val="20"/>
                                  <w:szCs w:val="20"/>
                                </w:rPr>
                                <w:t xml:space="preserve">   </w:t>
                              </w:r>
                              <w:r w:rsidRPr="00AA0CDA">
                                <w:rPr>
                                  <w:rFonts w:ascii="Arial MT" w:eastAsia="Arial MT" w:hAnsi="Arial MT" w:cs="Arial MT"/>
                                  <w:color w:val="000000" w:themeColor="text1"/>
                                  <w:kern w:val="24"/>
                                  <w:sz w:val="20"/>
                                  <w:szCs w:val="20"/>
                                </w:rPr>
                                <w:t>20</w:t>
                              </w:r>
                            </w:p>
                          </w:txbxContent>
                        </wps:txbx>
                        <wps:bodyPr rot="0" vert="vert" wrap="square" lIns="0" tIns="0" rIns="0" bIns="0" anchor="t" anchorCtr="0" upright="1">
                          <a:noAutofit/>
                        </wps:bodyPr>
                      </wps:wsp>
                      <wps:wsp>
                        <wps:cNvPr id="558721398" name="Text Box 417"/>
                        <wps:cNvSpPr txBox="1">
                          <a:spLocks noChangeArrowheads="1"/>
                        </wps:cNvSpPr>
                        <wps:spPr bwMode="auto">
                          <a:xfrm rot="16200000">
                            <a:off x="369592" y="5487000"/>
                            <a:ext cx="290124" cy="2529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7C3F91" w14:textId="77777777" w:rsidR="005462D2" w:rsidRPr="00AA0CDA" w:rsidRDefault="005462D2" w:rsidP="005462D2">
                              <w:pPr>
                                <w:spacing w:before="12"/>
                                <w:ind w:left="14"/>
                                <w:rPr>
                                  <w:rFonts w:ascii="Arial MT" w:eastAsia="Arial MT" w:hAnsi="Arial MT" w:cs="Arial MT"/>
                                  <w:color w:val="000000" w:themeColor="text1"/>
                                  <w:kern w:val="24"/>
                                  <w:sz w:val="20"/>
                                  <w:szCs w:val="20"/>
                                </w:rPr>
                              </w:pPr>
                              <w:r>
                                <w:rPr>
                                  <w:rFonts w:ascii="Arial MT" w:eastAsia="Arial MT" w:hAnsi="Arial MT" w:cs="Arial MT"/>
                                  <w:color w:val="000000" w:themeColor="text1"/>
                                  <w:kern w:val="24"/>
                                  <w:sz w:val="20"/>
                                  <w:szCs w:val="20"/>
                                </w:rPr>
                                <w:t xml:space="preserve">   </w:t>
                              </w:r>
                              <w:r w:rsidRPr="00AA0CDA">
                                <w:rPr>
                                  <w:rFonts w:ascii="Arial MT" w:eastAsia="Arial MT" w:hAnsi="Arial MT" w:cs="Arial MT"/>
                                  <w:color w:val="000000" w:themeColor="text1"/>
                                  <w:kern w:val="24"/>
                                  <w:sz w:val="20"/>
                                  <w:szCs w:val="20"/>
                                </w:rPr>
                                <w:t>0</w:t>
                              </w:r>
                            </w:p>
                          </w:txbxContent>
                        </wps:txbx>
                        <wps:bodyPr rot="0" vert="vert"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67289C3" id="Group 429" o:spid="_x0000_s1026" style="position:absolute;left:0;text-align:left;margin-left:10.45pt;margin-top:14.35pt;width:57.95pt;height:213.5pt;z-index:251663360;mso-width-relative:margin;mso-height-relative:margin" coordorigin="-642,28979" coordsize="7364,286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">
                <v:shapetype id="_x0000_t202" coordsize="21600,21600" o:spt="202" path="m,l,21600r21600,l21600,xe">
                  <v:stroke joinstyle="miter"/>
                  <v:path gradientshapeok="t" o:connecttype="rect"/>
                </v:shapetype>
                <v:shape id="Text Box 422" o:spid="_x0000_s1027" type="#_x0000_t202" style="position:absolute;left:-10997;top:39334;width:28073;height:73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" filled="f" stroked="f">
                  <v:textbox style="layout-flow:vertical" inset="0,0,0,0">
                    <w:txbxContent>
                      <w:p w14:paraId="297C735D" w14:textId="77777777" w:rsidR="005462D2" w:rsidRPr="00AA0CDA" w:rsidRDefault="005462D2" w:rsidP="005462D2">
                        <w:pPr>
                          <w:spacing w:before="12"/>
                          <w:ind w:left="14"/>
                          <w:rPr>
                            <w:rFonts w:ascii="Arial MT" w:eastAsia="Arial MT" w:hAnsi="Arial MT" w:cs="Arial MT"/>
                            <w:color w:val="000000" w:themeColor="text1"/>
                            <w:kern w:val="24"/>
                            <w:sz w:val="20"/>
                            <w:szCs w:val="20"/>
                          </w:rPr>
                        </w:pPr>
                        <w:r>
                          <w:rPr>
                            <w:rFonts w:ascii="Arial MT" w:eastAsia="Arial MT" w:hAnsi="Arial MT" w:cs="Arial MT"/>
                            <w:color w:val="000000" w:themeColor="text1"/>
                            <w:kern w:val="24"/>
                            <w:sz w:val="20"/>
                            <w:szCs w:val="20"/>
                          </w:rPr>
                          <w:t xml:space="preserve">  </w:t>
                        </w:r>
                        <w:r w:rsidRPr="00AA0CDA">
                          <w:rPr>
                            <w:rFonts w:ascii="Arial MT" w:eastAsia="Arial MT" w:hAnsi="Arial MT" w:cs="Arial MT"/>
                            <w:color w:val="000000" w:themeColor="text1"/>
                            <w:kern w:val="24"/>
                            <w:sz w:val="20"/>
                            <w:szCs w:val="20"/>
                          </w:rPr>
                          <w:t>100</w:t>
                        </w:r>
                        <w:r>
                          <w:rPr>
                            <w:rFonts w:ascii="Arial MT" w:eastAsia="Arial MT" w:hAnsi="Arial MT" w:cs="Arial MT"/>
                            <w:color w:val="000000" w:themeColor="text1"/>
                            <w:kern w:val="24"/>
                            <w:sz w:val="20"/>
                            <w:szCs w:val="20"/>
                          </w:rPr>
                          <w:t xml:space="preserve"> </w:t>
                        </w:r>
                      </w:p>
                      <w:p w14:paraId="26628756" w14:textId="77777777" w:rsidR="005462D2" w:rsidRPr="00C77E55" w:rsidRDefault="005462D2" w:rsidP="005462D2">
                        <w:pPr>
                          <w:spacing w:before="12"/>
                          <w:ind w:left="14"/>
                          <w:rPr>
                            <w:rFonts w:eastAsia="Arial MT"/>
                            <w:color w:val="000000" w:themeColor="text1"/>
                            <w:kern w:val="24"/>
                          </w:rPr>
                        </w:pPr>
                        <w:r>
                          <w:rPr>
                            <w:rFonts w:ascii="Arial MT" w:eastAsia="Arial MT" w:hAnsi="Arial MT" w:cs="Arial MT"/>
                            <w:color w:val="000000" w:themeColor="text1"/>
                            <w:kern w:val="24"/>
                          </w:rPr>
                          <w:t xml:space="preserve">      </w:t>
                        </w:r>
                        <w:r w:rsidRPr="00C77E55">
                          <w:rPr>
                            <w:rFonts w:eastAsia="Arial MT"/>
                            <w:color w:val="000000" w:themeColor="text1"/>
                            <w:kern w:val="24"/>
                          </w:rPr>
                          <w:t xml:space="preserve">Relative Sequence Abundance </w:t>
                        </w:r>
                      </w:p>
                    </w:txbxContent>
                  </v:textbox>
                </v:shape>
                <v:shape id="Text Box 421" o:spid="_x0000_s1028" type="#_x0000_t202" style="position:absolute;left:2686;top:35047;width:2901;height:446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" filled="f" stroked="f">
                  <v:textbox style="layout-flow:vertical" inset="0,0,0,0">
                    <w:txbxContent>
                      <w:p w14:paraId="5B42F00E" w14:textId="77777777" w:rsidR="005462D2" w:rsidRPr="00AA0CDA" w:rsidRDefault="005462D2" w:rsidP="005462D2">
                        <w:pPr>
                          <w:spacing w:before="12"/>
                          <w:ind w:left="14"/>
                          <w:rPr>
                            <w:rFonts w:ascii="Arial MT" w:eastAsia="Arial MT" w:hAnsi="Arial MT" w:cs="Arial MT"/>
                            <w:color w:val="000000" w:themeColor="text1"/>
                            <w:kern w:val="24"/>
                            <w:sz w:val="20"/>
                            <w:szCs w:val="20"/>
                          </w:rPr>
                        </w:pPr>
                        <w:r w:rsidRPr="00AA0CDA">
                          <w:rPr>
                            <w:rFonts w:ascii="Arial MT" w:eastAsia="Arial MT" w:hAnsi="Arial MT" w:cs="Arial MT"/>
                            <w:color w:val="000000" w:themeColor="text1"/>
                            <w:kern w:val="24"/>
                            <w:sz w:val="20"/>
                            <w:szCs w:val="20"/>
                          </w:rPr>
                          <w:t>80</w:t>
                        </w:r>
                      </w:p>
                    </w:txbxContent>
                  </v:textbox>
                </v:shape>
                <v:shape id="Text Box 420" o:spid="_x0000_s1029" type="#_x0000_t202" style="position:absolute;left:2525;top:39113;width:2902;height:44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" filled="f" stroked="f">
                  <v:textbox style="layout-flow:vertical" inset="0,0,0,0">
                    <w:txbxContent>
                      <w:p w14:paraId="4D146F91" w14:textId="77777777" w:rsidR="005462D2" w:rsidRPr="00AA0CDA" w:rsidRDefault="005462D2" w:rsidP="005462D2">
                        <w:pPr>
                          <w:spacing w:before="12"/>
                          <w:ind w:left="14"/>
                          <w:rPr>
                            <w:rFonts w:ascii="Arial MT" w:eastAsia="Arial MT" w:hAnsi="Arial MT" w:cs="Arial MT"/>
                            <w:color w:val="000000" w:themeColor="text1"/>
                            <w:kern w:val="24"/>
                            <w:sz w:val="20"/>
                            <w:szCs w:val="20"/>
                          </w:rPr>
                        </w:pPr>
                        <w:r>
                          <w:rPr>
                            <w:rFonts w:ascii="Arial MT" w:eastAsia="Arial MT" w:hAnsi="Arial MT" w:cs="Arial MT"/>
                            <w:color w:val="000000" w:themeColor="text1"/>
                            <w:kern w:val="24"/>
                            <w:sz w:val="20"/>
                            <w:szCs w:val="20"/>
                          </w:rPr>
                          <w:t xml:space="preserve">  </w:t>
                        </w:r>
                        <w:r w:rsidRPr="00AA0CDA">
                          <w:rPr>
                            <w:rFonts w:ascii="Arial MT" w:eastAsia="Arial MT" w:hAnsi="Arial MT" w:cs="Arial MT"/>
                            <w:color w:val="000000" w:themeColor="text1"/>
                            <w:kern w:val="24"/>
                            <w:sz w:val="20"/>
                            <w:szCs w:val="20"/>
                          </w:rPr>
                          <w:t>60</w:t>
                        </w:r>
                      </w:p>
                    </w:txbxContent>
                  </v:textbox>
                </v:shape>
                <v:shape id="Text Box 419" o:spid="_x0000_s1030" type="#_x0000_t202" style="position:absolute;left:2729;top:44158;width:2901;height:446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" filled="f" stroked="f">
                  <v:textbox style="layout-flow:vertical" inset="0,0,0,0">
                    <w:txbxContent>
                      <w:p w14:paraId="060814B9" w14:textId="77777777" w:rsidR="005462D2" w:rsidRPr="00AA0CDA" w:rsidRDefault="005462D2" w:rsidP="005462D2">
                        <w:pPr>
                          <w:spacing w:before="12"/>
                          <w:ind w:left="14"/>
                          <w:rPr>
                            <w:rFonts w:ascii="Arial MT" w:eastAsia="Arial MT" w:hAnsi="Arial MT" w:cs="Arial MT"/>
                            <w:color w:val="000000" w:themeColor="text1"/>
                            <w:kern w:val="24"/>
                            <w:sz w:val="20"/>
                            <w:szCs w:val="20"/>
                          </w:rPr>
                        </w:pPr>
                        <w:r>
                          <w:rPr>
                            <w:rFonts w:ascii="Arial MT" w:eastAsia="Arial MT" w:hAnsi="Arial MT" w:cs="Arial MT"/>
                            <w:color w:val="000000" w:themeColor="text1"/>
                            <w:kern w:val="24"/>
                            <w:sz w:val="20"/>
                            <w:szCs w:val="20"/>
                          </w:rPr>
                          <w:t xml:space="preserve">  </w:t>
                        </w:r>
                        <w:r w:rsidRPr="00AA0CDA">
                          <w:rPr>
                            <w:rFonts w:ascii="Arial MT" w:eastAsia="Arial MT" w:hAnsi="Arial MT" w:cs="Arial MT"/>
                            <w:color w:val="000000" w:themeColor="text1"/>
                            <w:kern w:val="24"/>
                            <w:sz w:val="20"/>
                            <w:szCs w:val="20"/>
                          </w:rPr>
                          <w:t>40</w:t>
                        </w:r>
                      </w:p>
                    </w:txbxContent>
                  </v:textbox>
                </v:shape>
                <v:shape id="Text Box 418" o:spid="_x0000_s1031" type="#_x0000_t202" style="position:absolute;left:2729;top:48788;width:2901;height:446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" filled="f" stroked="f">
                  <v:textbox style="layout-flow:vertical" inset="0,0,0,0">
                    <w:txbxContent>
                      <w:p w14:paraId="16AF6A1F" w14:textId="77777777" w:rsidR="005462D2" w:rsidRPr="00AA0CDA" w:rsidRDefault="005462D2" w:rsidP="005462D2">
                        <w:pPr>
                          <w:spacing w:before="12"/>
                          <w:ind w:left="14"/>
                          <w:rPr>
                            <w:rFonts w:ascii="Arial MT" w:eastAsia="Arial MT" w:hAnsi="Arial MT" w:cs="Arial MT"/>
                            <w:color w:val="000000" w:themeColor="text1"/>
                            <w:kern w:val="24"/>
                            <w:sz w:val="20"/>
                            <w:szCs w:val="20"/>
                          </w:rPr>
                        </w:pPr>
                        <w:r>
                          <w:rPr>
                            <w:rFonts w:ascii="Arial MT" w:eastAsia="Arial MT" w:hAnsi="Arial MT" w:cs="Arial MT"/>
                            <w:color w:val="000000" w:themeColor="text1"/>
                            <w:kern w:val="24"/>
                            <w:sz w:val="20"/>
                            <w:szCs w:val="20"/>
                          </w:rPr>
                          <w:t xml:space="preserve">   </w:t>
                        </w:r>
                        <w:r w:rsidRPr="00AA0CDA">
                          <w:rPr>
                            <w:rFonts w:ascii="Arial MT" w:eastAsia="Arial MT" w:hAnsi="Arial MT" w:cs="Arial MT"/>
                            <w:color w:val="000000" w:themeColor="text1"/>
                            <w:kern w:val="24"/>
                            <w:sz w:val="20"/>
                            <w:szCs w:val="20"/>
                          </w:rPr>
                          <w:t>20</w:t>
                        </w:r>
                      </w:p>
                    </w:txbxContent>
                  </v:textbox>
                </v:shape>
                <v:shape id="Text Box 417" o:spid="_x0000_s1032" type="#_x0000_t202" style="position:absolute;left:3695;top:54870;width:2901;height:253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" filled="f" stroked="f">
                  <v:textbox style="layout-flow:vertical" inset="0,0,0,0">
                    <w:txbxContent>
                      <w:p w14:paraId="6C7C3F91" w14:textId="77777777" w:rsidR="005462D2" w:rsidRPr="00AA0CDA" w:rsidRDefault="005462D2" w:rsidP="005462D2">
                        <w:pPr>
                          <w:spacing w:before="12"/>
                          <w:ind w:left="14"/>
                          <w:rPr>
                            <w:rFonts w:ascii="Arial MT" w:eastAsia="Arial MT" w:hAnsi="Arial MT" w:cs="Arial MT"/>
                            <w:color w:val="000000" w:themeColor="text1"/>
                            <w:kern w:val="24"/>
                            <w:sz w:val="20"/>
                            <w:szCs w:val="20"/>
                          </w:rPr>
                        </w:pPr>
                        <w:r>
                          <w:rPr>
                            <w:rFonts w:ascii="Arial MT" w:eastAsia="Arial MT" w:hAnsi="Arial MT" w:cs="Arial MT"/>
                            <w:color w:val="000000" w:themeColor="text1"/>
                            <w:kern w:val="24"/>
                            <w:sz w:val="20"/>
                            <w:szCs w:val="20"/>
                          </w:rPr>
                          <w:t xml:space="preserve">   </w:t>
                        </w:r>
                        <w:r w:rsidRPr="00AA0CDA">
                          <w:rPr>
                            <w:rFonts w:ascii="Arial MT" w:eastAsia="Arial MT" w:hAnsi="Arial MT" w:cs="Arial MT"/>
                            <w:color w:val="000000" w:themeColor="text1"/>
                            <w:kern w:val="24"/>
                            <w:sz w:val="20"/>
                            <w:szCs w:val="20"/>
                          </w:rPr>
                          <w:t>0</w:t>
                        </w:r>
                      </w:p>
                    </w:txbxContent>
                  </v:textbox>
                </v:shape>
              </v:group>
            </w:pict>
          </mc:Fallback>
        </mc:AlternateContent>
      </w:r>
      <w:r>
        <w:rPr>
          <w:noProof/>
        </w:rPr>
        <mc:AlternateContent>
          <mc:Choice Requires="wpg">
            <w:drawing>
              <wp:anchor distT="0" distB="0" distL="114300" distR="114300" simplePos="0" relativeHeight="251659264" behindDoc="0" locked="0" layoutInCell="1" allowOverlap="1" wp14:anchorId="702269B8" wp14:editId="718E9483">
                <wp:simplePos x="0" y="0"/>
                <wp:positionH relativeFrom="page">
                  <wp:posOffset>2499145</wp:posOffset>
                </wp:positionH>
                <wp:positionV relativeFrom="paragraph">
                  <wp:posOffset>-198146</wp:posOffset>
                </wp:positionV>
                <wp:extent cx="2477239" cy="3465439"/>
                <wp:effectExtent l="1270" t="0" r="19685" b="38735"/>
                <wp:wrapNone/>
                <wp:docPr id="354691348"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a:off x="0" y="0"/>
                          <a:ext cx="2477239" cy="3465439"/>
                          <a:chOff x="1433" y="-40"/>
                          <a:chExt cx="4002" cy="5645"/>
                        </a:xfrm>
                      </wpg:grpSpPr>
                      <wps:wsp>
                        <wps:cNvPr id="1271677592" name="Rectangle 416"/>
                        <wps:cNvSpPr>
                          <a:spLocks noChangeArrowheads="1"/>
                        </wps:cNvSpPr>
                        <wps:spPr bwMode="auto">
                          <a:xfrm>
                            <a:off x="1440" y="-33"/>
                            <a:ext cx="18" cy="297"/>
                          </a:xfrm>
                          <a:prstGeom prst="rect">
                            <a:avLst/>
                          </a:prstGeom>
                          <a:solidFill>
                            <a:srgbClr val="EE82E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97391101" name="Rectangle 415"/>
                        <wps:cNvSpPr>
                          <a:spLocks noChangeArrowheads="1"/>
                        </wps:cNvSpPr>
                        <wps:spPr bwMode="auto">
                          <a:xfrm>
                            <a:off x="1440" y="-33"/>
                            <a:ext cx="1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379301" name="Rectangle 414"/>
                        <wps:cNvSpPr>
                          <a:spLocks noChangeArrowheads="1"/>
                        </wps:cNvSpPr>
                        <wps:spPr bwMode="auto">
                          <a:xfrm>
                            <a:off x="1457" y="-33"/>
                            <a:ext cx="113"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7606936" name="Rectangle 413"/>
                        <wps:cNvSpPr>
                          <a:spLocks noChangeArrowheads="1"/>
                        </wps:cNvSpPr>
                        <wps:spPr bwMode="auto">
                          <a:xfrm>
                            <a:off x="1457" y="-33"/>
                            <a:ext cx="11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4854420" name="Rectangle 412"/>
                        <wps:cNvSpPr>
                          <a:spLocks noChangeArrowheads="1"/>
                        </wps:cNvSpPr>
                        <wps:spPr bwMode="auto">
                          <a:xfrm>
                            <a:off x="1569" y="-33"/>
                            <a:ext cx="101"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6310631" name="Rectangle 411"/>
                        <wps:cNvSpPr>
                          <a:spLocks noChangeArrowheads="1"/>
                        </wps:cNvSpPr>
                        <wps:spPr bwMode="auto">
                          <a:xfrm>
                            <a:off x="1569" y="-33"/>
                            <a:ext cx="101"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5607092" name="Rectangle 410"/>
                        <wps:cNvSpPr>
                          <a:spLocks noChangeArrowheads="1"/>
                        </wps:cNvSpPr>
                        <wps:spPr bwMode="auto">
                          <a:xfrm>
                            <a:off x="1670" y="-33"/>
                            <a:ext cx="1369"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7688671" name="Rectangle 409"/>
                        <wps:cNvSpPr>
                          <a:spLocks noChangeArrowheads="1"/>
                        </wps:cNvSpPr>
                        <wps:spPr bwMode="auto">
                          <a:xfrm>
                            <a:off x="1670" y="-33"/>
                            <a:ext cx="136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1341857" name="Rectangle 408"/>
                        <wps:cNvSpPr>
                          <a:spLocks noChangeArrowheads="1"/>
                        </wps:cNvSpPr>
                        <wps:spPr bwMode="auto">
                          <a:xfrm>
                            <a:off x="3039" y="-33"/>
                            <a:ext cx="4"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41632430" name="Rectangle 407"/>
                        <wps:cNvSpPr>
                          <a:spLocks noChangeArrowheads="1"/>
                        </wps:cNvSpPr>
                        <wps:spPr bwMode="auto">
                          <a:xfrm>
                            <a:off x="3039" y="-33"/>
                            <a:ext cx="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2219954" name="Rectangle 406"/>
                        <wps:cNvSpPr>
                          <a:spLocks noChangeArrowheads="1"/>
                        </wps:cNvSpPr>
                        <wps:spPr bwMode="auto">
                          <a:xfrm>
                            <a:off x="3042" y="-33"/>
                            <a:ext cx="27"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3710760" name="Rectangle 405"/>
                        <wps:cNvSpPr>
                          <a:spLocks noChangeArrowheads="1"/>
                        </wps:cNvSpPr>
                        <wps:spPr bwMode="auto">
                          <a:xfrm>
                            <a:off x="3042" y="-33"/>
                            <a:ext cx="2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4986716" name="Rectangle 404"/>
                        <wps:cNvSpPr>
                          <a:spLocks noChangeArrowheads="1"/>
                        </wps:cNvSpPr>
                        <wps:spPr bwMode="auto">
                          <a:xfrm>
                            <a:off x="3069" y="-33"/>
                            <a:ext cx="213"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4658739" name="Rectangle 403"/>
                        <wps:cNvSpPr>
                          <a:spLocks noChangeArrowheads="1"/>
                        </wps:cNvSpPr>
                        <wps:spPr bwMode="auto">
                          <a:xfrm>
                            <a:off x="3069" y="-33"/>
                            <a:ext cx="21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7384984" name="Rectangle 402"/>
                        <wps:cNvSpPr>
                          <a:spLocks noChangeArrowheads="1"/>
                        </wps:cNvSpPr>
                        <wps:spPr bwMode="auto">
                          <a:xfrm>
                            <a:off x="3282" y="-33"/>
                            <a:ext cx="10"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27400779" name="Rectangle 401"/>
                        <wps:cNvSpPr>
                          <a:spLocks noChangeArrowheads="1"/>
                        </wps:cNvSpPr>
                        <wps:spPr bwMode="auto">
                          <a:xfrm>
                            <a:off x="3282" y="-33"/>
                            <a:ext cx="1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4401892" name="Line 400"/>
                        <wps:cNvCnPr>
                          <a:cxnSpLocks noChangeShapeType="1"/>
                        </wps:cNvCnPr>
                        <wps:spPr bwMode="auto">
                          <a:xfrm>
                            <a:off x="3288" y="-32"/>
                            <a:ext cx="0" cy="296"/>
                          </a:xfrm>
                          <a:prstGeom prst="line">
                            <a:avLst/>
                          </a:prstGeom>
                          <a:noFill/>
                          <a:ln w="47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2711161" name="Rectangle 399"/>
                        <wps:cNvSpPr>
                          <a:spLocks noChangeArrowheads="1"/>
                        </wps:cNvSpPr>
                        <wps:spPr bwMode="auto">
                          <a:xfrm>
                            <a:off x="3291" y="-33"/>
                            <a:ext cx="625"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4898798" name="Rectangle 398"/>
                        <wps:cNvSpPr>
                          <a:spLocks noChangeArrowheads="1"/>
                        </wps:cNvSpPr>
                        <wps:spPr bwMode="auto">
                          <a:xfrm>
                            <a:off x="3291" y="-33"/>
                            <a:ext cx="62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4183151" name="Rectangle 397"/>
                        <wps:cNvSpPr>
                          <a:spLocks noChangeArrowheads="1"/>
                        </wps:cNvSpPr>
                        <wps:spPr bwMode="auto">
                          <a:xfrm>
                            <a:off x="3916" y="-33"/>
                            <a:ext cx="357"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7046426" name="Rectangle 396"/>
                        <wps:cNvSpPr>
                          <a:spLocks noChangeArrowheads="1"/>
                        </wps:cNvSpPr>
                        <wps:spPr bwMode="auto">
                          <a:xfrm>
                            <a:off x="3916" y="-33"/>
                            <a:ext cx="35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4937241" name="Rectangle 395"/>
                        <wps:cNvSpPr>
                          <a:spLocks noChangeArrowheads="1"/>
                        </wps:cNvSpPr>
                        <wps:spPr bwMode="auto">
                          <a:xfrm>
                            <a:off x="4273" y="-33"/>
                            <a:ext cx="1154"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5735353" name="Rectangle 394"/>
                        <wps:cNvSpPr>
                          <a:spLocks noChangeArrowheads="1"/>
                        </wps:cNvSpPr>
                        <wps:spPr bwMode="auto">
                          <a:xfrm>
                            <a:off x="4273" y="-33"/>
                            <a:ext cx="115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6200937" name="Rectangle 393"/>
                        <wps:cNvSpPr>
                          <a:spLocks noChangeArrowheads="1"/>
                        </wps:cNvSpPr>
                        <wps:spPr bwMode="auto">
                          <a:xfrm>
                            <a:off x="1440" y="323"/>
                            <a:ext cx="2" cy="297"/>
                          </a:xfrm>
                          <a:prstGeom prst="rect">
                            <a:avLst/>
                          </a:prstGeom>
                          <a:solidFill>
                            <a:srgbClr val="EE82E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80465824" name="Rectangle 392"/>
                        <wps:cNvSpPr>
                          <a:spLocks noChangeArrowheads="1"/>
                        </wps:cNvSpPr>
                        <wps:spPr bwMode="auto">
                          <a:xfrm>
                            <a:off x="1440" y="323"/>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5946624" name="Rectangle 391"/>
                        <wps:cNvSpPr>
                          <a:spLocks noChangeArrowheads="1"/>
                        </wps:cNvSpPr>
                        <wps:spPr bwMode="auto">
                          <a:xfrm>
                            <a:off x="1441" y="323"/>
                            <a:ext cx="10"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4966612" name="Rectangle 390"/>
                        <wps:cNvSpPr>
                          <a:spLocks noChangeArrowheads="1"/>
                        </wps:cNvSpPr>
                        <wps:spPr bwMode="auto">
                          <a:xfrm>
                            <a:off x="1441" y="323"/>
                            <a:ext cx="1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464296" name="Rectangle 389"/>
                        <wps:cNvSpPr>
                          <a:spLocks noChangeArrowheads="1"/>
                        </wps:cNvSpPr>
                        <wps:spPr bwMode="auto">
                          <a:xfrm>
                            <a:off x="1451" y="323"/>
                            <a:ext cx="9"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8686170" name="Rectangle 388"/>
                        <wps:cNvSpPr>
                          <a:spLocks noChangeArrowheads="1"/>
                        </wps:cNvSpPr>
                        <wps:spPr bwMode="auto">
                          <a:xfrm>
                            <a:off x="1451" y="323"/>
                            <a:ext cx="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929906" name="Rectangle 387"/>
                        <wps:cNvSpPr>
                          <a:spLocks noChangeArrowheads="1"/>
                        </wps:cNvSpPr>
                        <wps:spPr bwMode="auto">
                          <a:xfrm>
                            <a:off x="1460" y="323"/>
                            <a:ext cx="1249"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2500586" name="Rectangle 386"/>
                        <wps:cNvSpPr>
                          <a:spLocks noChangeArrowheads="1"/>
                        </wps:cNvSpPr>
                        <wps:spPr bwMode="auto">
                          <a:xfrm>
                            <a:off x="1460" y="323"/>
                            <a:ext cx="124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81441017" name="Rectangle 385"/>
                        <wps:cNvSpPr>
                          <a:spLocks noChangeArrowheads="1"/>
                        </wps:cNvSpPr>
                        <wps:spPr bwMode="auto">
                          <a:xfrm>
                            <a:off x="2709" y="323"/>
                            <a:ext cx="532"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3745527" name="Rectangle 384"/>
                        <wps:cNvSpPr>
                          <a:spLocks noChangeArrowheads="1"/>
                        </wps:cNvSpPr>
                        <wps:spPr bwMode="auto">
                          <a:xfrm>
                            <a:off x="2709" y="323"/>
                            <a:ext cx="53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66424" name="Rectangle 383"/>
                        <wps:cNvSpPr>
                          <a:spLocks noChangeArrowheads="1"/>
                        </wps:cNvSpPr>
                        <wps:spPr bwMode="auto">
                          <a:xfrm>
                            <a:off x="3241" y="323"/>
                            <a:ext cx="1034"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58426392" name="Rectangle 382"/>
                        <wps:cNvSpPr>
                          <a:spLocks noChangeArrowheads="1"/>
                        </wps:cNvSpPr>
                        <wps:spPr bwMode="auto">
                          <a:xfrm>
                            <a:off x="3241" y="323"/>
                            <a:ext cx="103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2098258" name="Rectangle 381"/>
                        <wps:cNvSpPr>
                          <a:spLocks noChangeArrowheads="1"/>
                        </wps:cNvSpPr>
                        <wps:spPr bwMode="auto">
                          <a:xfrm>
                            <a:off x="4275" y="323"/>
                            <a:ext cx="10"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3225719" name="Rectangle 380"/>
                        <wps:cNvSpPr>
                          <a:spLocks noChangeArrowheads="1"/>
                        </wps:cNvSpPr>
                        <wps:spPr bwMode="auto">
                          <a:xfrm>
                            <a:off x="4275" y="323"/>
                            <a:ext cx="1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0796126" name="Rectangle 379"/>
                        <wps:cNvSpPr>
                          <a:spLocks noChangeArrowheads="1"/>
                        </wps:cNvSpPr>
                        <wps:spPr bwMode="auto">
                          <a:xfrm>
                            <a:off x="4285" y="323"/>
                            <a:ext cx="3"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26642219" name="Rectangle 378"/>
                        <wps:cNvSpPr>
                          <a:spLocks noChangeArrowheads="1"/>
                        </wps:cNvSpPr>
                        <wps:spPr bwMode="auto">
                          <a:xfrm>
                            <a:off x="4285" y="323"/>
                            <a:ext cx="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3893282" name="Rectangle 377"/>
                        <wps:cNvSpPr>
                          <a:spLocks noChangeArrowheads="1"/>
                        </wps:cNvSpPr>
                        <wps:spPr bwMode="auto">
                          <a:xfrm>
                            <a:off x="4287" y="323"/>
                            <a:ext cx="18" cy="297"/>
                          </a:xfrm>
                          <a:prstGeom prst="rect">
                            <a:avLst/>
                          </a:prstGeom>
                          <a:solidFill>
                            <a:srgbClr val="FF65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0604957" name="Rectangle 376"/>
                        <wps:cNvSpPr>
                          <a:spLocks noChangeArrowheads="1"/>
                        </wps:cNvSpPr>
                        <wps:spPr bwMode="auto">
                          <a:xfrm>
                            <a:off x="4287" y="323"/>
                            <a:ext cx="1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5383786" name="Rectangle 375"/>
                        <wps:cNvSpPr>
                          <a:spLocks noChangeArrowheads="1"/>
                        </wps:cNvSpPr>
                        <wps:spPr bwMode="auto">
                          <a:xfrm>
                            <a:off x="4304" y="323"/>
                            <a:ext cx="142"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19981418" name="Rectangle 374"/>
                        <wps:cNvSpPr>
                          <a:spLocks noChangeArrowheads="1"/>
                        </wps:cNvSpPr>
                        <wps:spPr bwMode="auto">
                          <a:xfrm>
                            <a:off x="4304" y="323"/>
                            <a:ext cx="14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3643729" name="Rectangle 373"/>
                        <wps:cNvSpPr>
                          <a:spLocks noChangeArrowheads="1"/>
                        </wps:cNvSpPr>
                        <wps:spPr bwMode="auto">
                          <a:xfrm>
                            <a:off x="4446" y="323"/>
                            <a:ext cx="259"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0986463" name="Rectangle 372"/>
                        <wps:cNvSpPr>
                          <a:spLocks noChangeArrowheads="1"/>
                        </wps:cNvSpPr>
                        <wps:spPr bwMode="auto">
                          <a:xfrm>
                            <a:off x="4446" y="323"/>
                            <a:ext cx="25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4277785" name="Rectangle 371"/>
                        <wps:cNvSpPr>
                          <a:spLocks noChangeArrowheads="1"/>
                        </wps:cNvSpPr>
                        <wps:spPr bwMode="auto">
                          <a:xfrm>
                            <a:off x="4704" y="323"/>
                            <a:ext cx="723"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5172241" name="Rectangle 370"/>
                        <wps:cNvSpPr>
                          <a:spLocks noChangeArrowheads="1"/>
                        </wps:cNvSpPr>
                        <wps:spPr bwMode="auto">
                          <a:xfrm>
                            <a:off x="4704" y="323"/>
                            <a:ext cx="72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074885" name="Rectangle 369"/>
                        <wps:cNvSpPr>
                          <a:spLocks noChangeArrowheads="1"/>
                        </wps:cNvSpPr>
                        <wps:spPr bwMode="auto">
                          <a:xfrm>
                            <a:off x="1440" y="678"/>
                            <a:ext cx="2" cy="297"/>
                          </a:xfrm>
                          <a:prstGeom prst="rect">
                            <a:avLst/>
                          </a:prstGeom>
                          <a:solidFill>
                            <a:srgbClr val="EE82E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50353774" name="Rectangle 368"/>
                        <wps:cNvSpPr>
                          <a:spLocks noChangeArrowheads="1"/>
                        </wps:cNvSpPr>
                        <wps:spPr bwMode="auto">
                          <a:xfrm>
                            <a:off x="1440" y="678"/>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7473310" name="Rectangle 367"/>
                        <wps:cNvSpPr>
                          <a:spLocks noChangeArrowheads="1"/>
                        </wps:cNvSpPr>
                        <wps:spPr bwMode="auto">
                          <a:xfrm>
                            <a:off x="1441" y="678"/>
                            <a:ext cx="6"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80872468" name="Rectangle 366"/>
                        <wps:cNvSpPr>
                          <a:spLocks noChangeArrowheads="1"/>
                        </wps:cNvSpPr>
                        <wps:spPr bwMode="auto">
                          <a:xfrm>
                            <a:off x="1441" y="678"/>
                            <a:ext cx="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201643" name="Rectangle 365"/>
                        <wps:cNvSpPr>
                          <a:spLocks noChangeArrowheads="1"/>
                        </wps:cNvSpPr>
                        <wps:spPr bwMode="auto">
                          <a:xfrm>
                            <a:off x="1446" y="678"/>
                            <a:ext cx="11"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0328707" name="Rectangle 364"/>
                        <wps:cNvSpPr>
                          <a:spLocks noChangeArrowheads="1"/>
                        </wps:cNvSpPr>
                        <wps:spPr bwMode="auto">
                          <a:xfrm>
                            <a:off x="1446" y="678"/>
                            <a:ext cx="11"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4843498" name="Rectangle 363"/>
                        <wps:cNvSpPr>
                          <a:spLocks noChangeArrowheads="1"/>
                        </wps:cNvSpPr>
                        <wps:spPr bwMode="auto">
                          <a:xfrm>
                            <a:off x="1456" y="678"/>
                            <a:ext cx="75"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8371175" name="Rectangle 362"/>
                        <wps:cNvSpPr>
                          <a:spLocks noChangeArrowheads="1"/>
                        </wps:cNvSpPr>
                        <wps:spPr bwMode="auto">
                          <a:xfrm>
                            <a:off x="1456" y="678"/>
                            <a:ext cx="7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2289105" name="Rectangle 361"/>
                        <wps:cNvSpPr>
                          <a:spLocks noChangeArrowheads="1"/>
                        </wps:cNvSpPr>
                        <wps:spPr bwMode="auto">
                          <a:xfrm>
                            <a:off x="1531" y="678"/>
                            <a:ext cx="22"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1834617" name="Rectangle 360"/>
                        <wps:cNvSpPr>
                          <a:spLocks noChangeArrowheads="1"/>
                        </wps:cNvSpPr>
                        <wps:spPr bwMode="auto">
                          <a:xfrm>
                            <a:off x="1531" y="678"/>
                            <a:ext cx="2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800603" name="Rectangle 359"/>
                        <wps:cNvSpPr>
                          <a:spLocks noChangeArrowheads="1"/>
                        </wps:cNvSpPr>
                        <wps:spPr bwMode="auto">
                          <a:xfrm>
                            <a:off x="1553" y="678"/>
                            <a:ext cx="5"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48790989" name="Rectangle 358"/>
                        <wps:cNvSpPr>
                          <a:spLocks noChangeArrowheads="1"/>
                        </wps:cNvSpPr>
                        <wps:spPr bwMode="auto">
                          <a:xfrm>
                            <a:off x="1553" y="678"/>
                            <a:ext cx="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5517495" name="Rectangle 357"/>
                        <wps:cNvSpPr>
                          <a:spLocks noChangeArrowheads="1"/>
                        </wps:cNvSpPr>
                        <wps:spPr bwMode="auto">
                          <a:xfrm>
                            <a:off x="1557" y="678"/>
                            <a:ext cx="5"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421080" name="Rectangle 356"/>
                        <wps:cNvSpPr>
                          <a:spLocks noChangeArrowheads="1"/>
                        </wps:cNvSpPr>
                        <wps:spPr bwMode="auto">
                          <a:xfrm>
                            <a:off x="1557" y="678"/>
                            <a:ext cx="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0471564" name="Rectangle 355"/>
                        <wps:cNvSpPr>
                          <a:spLocks noChangeArrowheads="1"/>
                        </wps:cNvSpPr>
                        <wps:spPr bwMode="auto">
                          <a:xfrm>
                            <a:off x="1561" y="678"/>
                            <a:ext cx="2"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6755272" name="Rectangle 354"/>
                        <wps:cNvSpPr>
                          <a:spLocks noChangeArrowheads="1"/>
                        </wps:cNvSpPr>
                        <wps:spPr bwMode="auto">
                          <a:xfrm>
                            <a:off x="1561" y="678"/>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7929000" name="Rectangle 353"/>
                        <wps:cNvSpPr>
                          <a:spLocks noChangeArrowheads="1"/>
                        </wps:cNvSpPr>
                        <wps:spPr bwMode="auto">
                          <a:xfrm>
                            <a:off x="1562" y="678"/>
                            <a:ext cx="3749" cy="297"/>
                          </a:xfrm>
                          <a:prstGeom prst="rect">
                            <a:avLst/>
                          </a:prstGeom>
                          <a:solidFill>
                            <a:srgbClr val="FF65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9226486" name="Rectangle 352"/>
                        <wps:cNvSpPr>
                          <a:spLocks noChangeArrowheads="1"/>
                        </wps:cNvSpPr>
                        <wps:spPr bwMode="auto">
                          <a:xfrm>
                            <a:off x="1562" y="678"/>
                            <a:ext cx="374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8987052" name="Rectangle 351"/>
                        <wps:cNvSpPr>
                          <a:spLocks noChangeArrowheads="1"/>
                        </wps:cNvSpPr>
                        <wps:spPr bwMode="auto">
                          <a:xfrm>
                            <a:off x="5310" y="678"/>
                            <a:ext cx="22"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85985452" name="Rectangle 350"/>
                        <wps:cNvSpPr>
                          <a:spLocks noChangeArrowheads="1"/>
                        </wps:cNvSpPr>
                        <wps:spPr bwMode="auto">
                          <a:xfrm>
                            <a:off x="5310" y="678"/>
                            <a:ext cx="2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94847163" name="Rectangle 349"/>
                        <wps:cNvSpPr>
                          <a:spLocks noChangeArrowheads="1"/>
                        </wps:cNvSpPr>
                        <wps:spPr bwMode="auto">
                          <a:xfrm>
                            <a:off x="5331" y="678"/>
                            <a:ext cx="25"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18751126" name="Rectangle 348"/>
                        <wps:cNvSpPr>
                          <a:spLocks noChangeArrowheads="1"/>
                        </wps:cNvSpPr>
                        <wps:spPr bwMode="auto">
                          <a:xfrm>
                            <a:off x="5331" y="678"/>
                            <a:ext cx="2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0536722" name="Rectangle 347"/>
                        <wps:cNvSpPr>
                          <a:spLocks noChangeArrowheads="1"/>
                        </wps:cNvSpPr>
                        <wps:spPr bwMode="auto">
                          <a:xfrm>
                            <a:off x="5355" y="678"/>
                            <a:ext cx="72"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2213450" name="Rectangle 346"/>
                        <wps:cNvSpPr>
                          <a:spLocks noChangeArrowheads="1"/>
                        </wps:cNvSpPr>
                        <wps:spPr bwMode="auto">
                          <a:xfrm>
                            <a:off x="5355" y="678"/>
                            <a:ext cx="7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993234" name="Rectangle 345"/>
                        <wps:cNvSpPr>
                          <a:spLocks noChangeArrowheads="1"/>
                        </wps:cNvSpPr>
                        <wps:spPr bwMode="auto">
                          <a:xfrm>
                            <a:off x="1440" y="1034"/>
                            <a:ext cx="2" cy="297"/>
                          </a:xfrm>
                          <a:prstGeom prst="rect">
                            <a:avLst/>
                          </a:prstGeom>
                          <a:solidFill>
                            <a:srgbClr val="EE82E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41666488" name="Rectangle 344"/>
                        <wps:cNvSpPr>
                          <a:spLocks noChangeArrowheads="1"/>
                        </wps:cNvSpPr>
                        <wps:spPr bwMode="auto">
                          <a:xfrm>
                            <a:off x="1440" y="1034"/>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64786676" name="Rectangle 343"/>
                        <wps:cNvSpPr>
                          <a:spLocks noChangeArrowheads="1"/>
                        </wps:cNvSpPr>
                        <wps:spPr bwMode="auto">
                          <a:xfrm>
                            <a:off x="1440" y="1034"/>
                            <a:ext cx="149"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3319511" name="Rectangle 342"/>
                        <wps:cNvSpPr>
                          <a:spLocks noChangeArrowheads="1"/>
                        </wps:cNvSpPr>
                        <wps:spPr bwMode="auto">
                          <a:xfrm>
                            <a:off x="1440" y="1034"/>
                            <a:ext cx="14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1624765" name="Rectangle 341"/>
                        <wps:cNvSpPr>
                          <a:spLocks noChangeArrowheads="1"/>
                        </wps:cNvSpPr>
                        <wps:spPr bwMode="auto">
                          <a:xfrm>
                            <a:off x="1589" y="1034"/>
                            <a:ext cx="4"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08551835" name="Rectangle 340"/>
                        <wps:cNvSpPr>
                          <a:spLocks noChangeArrowheads="1"/>
                        </wps:cNvSpPr>
                        <wps:spPr bwMode="auto">
                          <a:xfrm>
                            <a:off x="1589" y="1034"/>
                            <a:ext cx="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3718945" name="Rectangle 339"/>
                        <wps:cNvSpPr>
                          <a:spLocks noChangeArrowheads="1"/>
                        </wps:cNvSpPr>
                        <wps:spPr bwMode="auto">
                          <a:xfrm>
                            <a:off x="1592" y="1034"/>
                            <a:ext cx="822"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3130441" name="Rectangle 338"/>
                        <wps:cNvSpPr>
                          <a:spLocks noChangeArrowheads="1"/>
                        </wps:cNvSpPr>
                        <wps:spPr bwMode="auto">
                          <a:xfrm>
                            <a:off x="1592" y="1034"/>
                            <a:ext cx="82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4328345" name="Rectangle 337"/>
                        <wps:cNvSpPr>
                          <a:spLocks noChangeArrowheads="1"/>
                        </wps:cNvSpPr>
                        <wps:spPr bwMode="auto">
                          <a:xfrm>
                            <a:off x="2414" y="1034"/>
                            <a:ext cx="806"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31446001" name="Rectangle 336"/>
                        <wps:cNvSpPr>
                          <a:spLocks noChangeArrowheads="1"/>
                        </wps:cNvSpPr>
                        <wps:spPr bwMode="auto">
                          <a:xfrm>
                            <a:off x="2414" y="1034"/>
                            <a:ext cx="80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79155" name="Rectangle 335"/>
                        <wps:cNvSpPr>
                          <a:spLocks noChangeArrowheads="1"/>
                        </wps:cNvSpPr>
                        <wps:spPr bwMode="auto">
                          <a:xfrm>
                            <a:off x="3220" y="1034"/>
                            <a:ext cx="1293"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68242550" name="Rectangle 334"/>
                        <wps:cNvSpPr>
                          <a:spLocks noChangeArrowheads="1"/>
                        </wps:cNvSpPr>
                        <wps:spPr bwMode="auto">
                          <a:xfrm>
                            <a:off x="3220" y="1034"/>
                            <a:ext cx="129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8602961" name="Rectangle 333"/>
                        <wps:cNvSpPr>
                          <a:spLocks noChangeArrowheads="1"/>
                        </wps:cNvSpPr>
                        <wps:spPr bwMode="auto">
                          <a:xfrm>
                            <a:off x="4513" y="1034"/>
                            <a:ext cx="10"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15298466" name="Rectangle 332"/>
                        <wps:cNvSpPr>
                          <a:spLocks noChangeArrowheads="1"/>
                        </wps:cNvSpPr>
                        <wps:spPr bwMode="auto">
                          <a:xfrm>
                            <a:off x="4513" y="1034"/>
                            <a:ext cx="1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0528683" name="Rectangle 331"/>
                        <wps:cNvSpPr>
                          <a:spLocks noChangeArrowheads="1"/>
                        </wps:cNvSpPr>
                        <wps:spPr bwMode="auto">
                          <a:xfrm>
                            <a:off x="4523" y="1034"/>
                            <a:ext cx="7"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5534517" name="Rectangle 330"/>
                        <wps:cNvSpPr>
                          <a:spLocks noChangeArrowheads="1"/>
                        </wps:cNvSpPr>
                        <wps:spPr bwMode="auto">
                          <a:xfrm>
                            <a:off x="4523" y="1034"/>
                            <a:ext cx="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2803646" name="Rectangle 329"/>
                        <wps:cNvSpPr>
                          <a:spLocks noChangeArrowheads="1"/>
                        </wps:cNvSpPr>
                        <wps:spPr bwMode="auto">
                          <a:xfrm>
                            <a:off x="4529" y="1034"/>
                            <a:ext cx="16" cy="297"/>
                          </a:xfrm>
                          <a:prstGeom prst="rect">
                            <a:avLst/>
                          </a:prstGeom>
                          <a:solidFill>
                            <a:srgbClr val="FF65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30174495" name="Rectangle 328"/>
                        <wps:cNvSpPr>
                          <a:spLocks noChangeArrowheads="1"/>
                        </wps:cNvSpPr>
                        <wps:spPr bwMode="auto">
                          <a:xfrm>
                            <a:off x="4529" y="1034"/>
                            <a:ext cx="1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9959003" name="Rectangle 327"/>
                        <wps:cNvSpPr>
                          <a:spLocks noChangeArrowheads="1"/>
                        </wps:cNvSpPr>
                        <wps:spPr bwMode="auto">
                          <a:xfrm>
                            <a:off x="4544" y="1034"/>
                            <a:ext cx="241"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1298712" name="Rectangle 326"/>
                        <wps:cNvSpPr>
                          <a:spLocks noChangeArrowheads="1"/>
                        </wps:cNvSpPr>
                        <wps:spPr bwMode="auto">
                          <a:xfrm>
                            <a:off x="4544" y="1034"/>
                            <a:ext cx="241"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7991718" name="Rectangle 325"/>
                        <wps:cNvSpPr>
                          <a:spLocks noChangeArrowheads="1"/>
                        </wps:cNvSpPr>
                        <wps:spPr bwMode="auto">
                          <a:xfrm>
                            <a:off x="4785" y="1034"/>
                            <a:ext cx="144"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7241231" name="Rectangle 324"/>
                        <wps:cNvSpPr>
                          <a:spLocks noChangeArrowheads="1"/>
                        </wps:cNvSpPr>
                        <wps:spPr bwMode="auto">
                          <a:xfrm>
                            <a:off x="4785" y="1034"/>
                            <a:ext cx="14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8448504" name="Rectangle 323"/>
                        <wps:cNvSpPr>
                          <a:spLocks noChangeArrowheads="1"/>
                        </wps:cNvSpPr>
                        <wps:spPr bwMode="auto">
                          <a:xfrm>
                            <a:off x="4929" y="1034"/>
                            <a:ext cx="498"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7845891" name="Rectangle 322"/>
                        <wps:cNvSpPr>
                          <a:spLocks noChangeArrowheads="1"/>
                        </wps:cNvSpPr>
                        <wps:spPr bwMode="auto">
                          <a:xfrm>
                            <a:off x="4929" y="1034"/>
                            <a:ext cx="49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9607601" name="Rectangle 321"/>
                        <wps:cNvSpPr>
                          <a:spLocks noChangeArrowheads="1"/>
                        </wps:cNvSpPr>
                        <wps:spPr bwMode="auto">
                          <a:xfrm>
                            <a:off x="1440" y="1389"/>
                            <a:ext cx="63" cy="297"/>
                          </a:xfrm>
                          <a:prstGeom prst="rect">
                            <a:avLst/>
                          </a:prstGeom>
                          <a:solidFill>
                            <a:srgbClr val="EE82E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8068370" name="Rectangle 320"/>
                        <wps:cNvSpPr>
                          <a:spLocks noChangeArrowheads="1"/>
                        </wps:cNvSpPr>
                        <wps:spPr bwMode="auto">
                          <a:xfrm>
                            <a:off x="1440" y="1389"/>
                            <a:ext cx="6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5329099" name="Rectangle 319"/>
                        <wps:cNvSpPr>
                          <a:spLocks noChangeArrowheads="1"/>
                        </wps:cNvSpPr>
                        <wps:spPr bwMode="auto">
                          <a:xfrm>
                            <a:off x="1502" y="1389"/>
                            <a:ext cx="17"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17807472" name="Rectangle 318"/>
                        <wps:cNvSpPr>
                          <a:spLocks noChangeArrowheads="1"/>
                        </wps:cNvSpPr>
                        <wps:spPr bwMode="auto">
                          <a:xfrm>
                            <a:off x="1502" y="1389"/>
                            <a:ext cx="1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1224032" name="Rectangle 317"/>
                        <wps:cNvSpPr>
                          <a:spLocks noChangeArrowheads="1"/>
                        </wps:cNvSpPr>
                        <wps:spPr bwMode="auto">
                          <a:xfrm>
                            <a:off x="1519" y="1389"/>
                            <a:ext cx="41"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3934373" name="Rectangle 316"/>
                        <wps:cNvSpPr>
                          <a:spLocks noChangeArrowheads="1"/>
                        </wps:cNvSpPr>
                        <wps:spPr bwMode="auto">
                          <a:xfrm>
                            <a:off x="1519" y="1389"/>
                            <a:ext cx="41"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4572926" name="Rectangle 315"/>
                        <wps:cNvSpPr>
                          <a:spLocks noChangeArrowheads="1"/>
                        </wps:cNvSpPr>
                        <wps:spPr bwMode="auto">
                          <a:xfrm>
                            <a:off x="1560" y="1389"/>
                            <a:ext cx="3407"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4677720" name="Rectangle 314"/>
                        <wps:cNvSpPr>
                          <a:spLocks noChangeArrowheads="1"/>
                        </wps:cNvSpPr>
                        <wps:spPr bwMode="auto">
                          <a:xfrm>
                            <a:off x="1560" y="1389"/>
                            <a:ext cx="340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6406964" name="Rectangle 313"/>
                        <wps:cNvSpPr>
                          <a:spLocks noChangeArrowheads="1"/>
                        </wps:cNvSpPr>
                        <wps:spPr bwMode="auto">
                          <a:xfrm>
                            <a:off x="4966" y="1389"/>
                            <a:ext cx="56"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5653398" name="Rectangle 312"/>
                        <wps:cNvSpPr>
                          <a:spLocks noChangeArrowheads="1"/>
                        </wps:cNvSpPr>
                        <wps:spPr bwMode="auto">
                          <a:xfrm>
                            <a:off x="4966" y="1389"/>
                            <a:ext cx="5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428188" name="Rectangle 311"/>
                        <wps:cNvSpPr>
                          <a:spLocks noChangeArrowheads="1"/>
                        </wps:cNvSpPr>
                        <wps:spPr bwMode="auto">
                          <a:xfrm>
                            <a:off x="5022" y="1389"/>
                            <a:ext cx="23"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91616306" name="Rectangle 310"/>
                        <wps:cNvSpPr>
                          <a:spLocks noChangeArrowheads="1"/>
                        </wps:cNvSpPr>
                        <wps:spPr bwMode="auto">
                          <a:xfrm>
                            <a:off x="5022" y="1389"/>
                            <a:ext cx="2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2295903" name="Rectangle 309"/>
                        <wps:cNvSpPr>
                          <a:spLocks noChangeArrowheads="1"/>
                        </wps:cNvSpPr>
                        <wps:spPr bwMode="auto">
                          <a:xfrm>
                            <a:off x="5044" y="1389"/>
                            <a:ext cx="2"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1830548" name="Rectangle 308"/>
                        <wps:cNvSpPr>
                          <a:spLocks noChangeArrowheads="1"/>
                        </wps:cNvSpPr>
                        <wps:spPr bwMode="auto">
                          <a:xfrm>
                            <a:off x="5044" y="1389"/>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249235" name="Rectangle 307"/>
                        <wps:cNvSpPr>
                          <a:spLocks noChangeArrowheads="1"/>
                        </wps:cNvSpPr>
                        <wps:spPr bwMode="auto">
                          <a:xfrm>
                            <a:off x="5046" y="1389"/>
                            <a:ext cx="41"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11321596" name="Rectangle 306"/>
                        <wps:cNvSpPr>
                          <a:spLocks noChangeArrowheads="1"/>
                        </wps:cNvSpPr>
                        <wps:spPr bwMode="auto">
                          <a:xfrm>
                            <a:off x="5046" y="1389"/>
                            <a:ext cx="41"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4076892" name="Freeform 305"/>
                        <wps:cNvSpPr>
                          <a:spLocks/>
                        </wps:cNvSpPr>
                        <wps:spPr bwMode="auto">
                          <a:xfrm>
                            <a:off x="5087" y="1389"/>
                            <a:ext cx="2" cy="297"/>
                          </a:xfrm>
                          <a:custGeom>
                            <a:avLst/>
                            <a:gdLst>
                              <a:gd name="T0" fmla="+- 0 1686 1390"/>
                              <a:gd name="T1" fmla="*/ 1686 h 297"/>
                              <a:gd name="T2" fmla="+- 0 1390 1390"/>
                              <a:gd name="T3" fmla="*/ 1390 h 297"/>
                              <a:gd name="T4" fmla="+- 0 1686 1390"/>
                              <a:gd name="T5" fmla="*/ 1686 h 297"/>
                            </a:gdLst>
                            <a:ahLst/>
                            <a:cxnLst>
                              <a:cxn ang="0">
                                <a:pos x="0" y="T1"/>
                              </a:cxn>
                              <a:cxn ang="0">
                                <a:pos x="0" y="T3"/>
                              </a:cxn>
                              <a:cxn ang="0">
                                <a:pos x="0" y="T5"/>
                              </a:cxn>
                            </a:cxnLst>
                            <a:rect l="0" t="0" r="r" b="b"/>
                            <a:pathLst>
                              <a:path h="297">
                                <a:moveTo>
                                  <a:pt x="0" y="296"/>
                                </a:moveTo>
                                <a:lnTo>
                                  <a:pt x="0" y="0"/>
                                </a:lnTo>
                                <a:lnTo>
                                  <a:pt x="0" y="296"/>
                                </a:lnTo>
                                <a:close/>
                              </a:path>
                            </a:pathLst>
                          </a:custGeom>
                          <a:solidFill>
                            <a:srgbClr val="FF65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2641018" name="Freeform 304"/>
                        <wps:cNvSpPr>
                          <a:spLocks/>
                        </wps:cNvSpPr>
                        <wps:spPr bwMode="auto">
                          <a:xfrm>
                            <a:off x="5087" y="1389"/>
                            <a:ext cx="2" cy="297"/>
                          </a:xfrm>
                          <a:custGeom>
                            <a:avLst/>
                            <a:gdLst>
                              <a:gd name="T0" fmla="+- 0 5087 5087"/>
                              <a:gd name="T1" fmla="*/ T0 w 1"/>
                              <a:gd name="T2" fmla="+- 0 1390 1390"/>
                              <a:gd name="T3" fmla="*/ 1390 h 297"/>
                              <a:gd name="T4" fmla="+- 0 5087 5087"/>
                              <a:gd name="T5" fmla="*/ T4 w 1"/>
                              <a:gd name="T6" fmla="+- 0 1686 1390"/>
                              <a:gd name="T7" fmla="*/ 1686 h 297"/>
                              <a:gd name="T8" fmla="+- 0 5088 5087"/>
                              <a:gd name="T9" fmla="*/ T8 w 1"/>
                              <a:gd name="T10" fmla="+- 0 1390 1390"/>
                              <a:gd name="T11" fmla="*/ 1390 h 297"/>
                            </a:gdLst>
                            <a:ahLst/>
                            <a:cxnLst>
                              <a:cxn ang="0">
                                <a:pos x="T1" y="T3"/>
                              </a:cxn>
                              <a:cxn ang="0">
                                <a:pos x="T5" y="T7"/>
                              </a:cxn>
                              <a:cxn ang="0">
                                <a:pos x="T9" y="T11"/>
                              </a:cxn>
                            </a:cxnLst>
                            <a:rect l="0" t="0" r="r" b="b"/>
                            <a:pathLst>
                              <a:path w="1" h="297">
                                <a:moveTo>
                                  <a:pt x="0" y="0"/>
                                </a:moveTo>
                                <a:lnTo>
                                  <a:pt x="0" y="296"/>
                                </a:lnTo>
                                <a:lnTo>
                                  <a:pt x="1"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68392871" name="Rectangle 303"/>
                        <wps:cNvSpPr>
                          <a:spLocks noChangeArrowheads="1"/>
                        </wps:cNvSpPr>
                        <wps:spPr bwMode="auto">
                          <a:xfrm>
                            <a:off x="5087" y="1389"/>
                            <a:ext cx="10"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07570093" name="Rectangle 302"/>
                        <wps:cNvSpPr>
                          <a:spLocks noChangeArrowheads="1"/>
                        </wps:cNvSpPr>
                        <wps:spPr bwMode="auto">
                          <a:xfrm>
                            <a:off x="5087" y="1389"/>
                            <a:ext cx="1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27527654" name="Rectangle 301"/>
                        <wps:cNvSpPr>
                          <a:spLocks noChangeArrowheads="1"/>
                        </wps:cNvSpPr>
                        <wps:spPr bwMode="auto">
                          <a:xfrm>
                            <a:off x="5097" y="1389"/>
                            <a:ext cx="36"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09648447" name="Rectangle 300"/>
                        <wps:cNvSpPr>
                          <a:spLocks noChangeArrowheads="1"/>
                        </wps:cNvSpPr>
                        <wps:spPr bwMode="auto">
                          <a:xfrm>
                            <a:off x="5097" y="1389"/>
                            <a:ext cx="3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1867252" name="Rectangle 299"/>
                        <wps:cNvSpPr>
                          <a:spLocks noChangeArrowheads="1"/>
                        </wps:cNvSpPr>
                        <wps:spPr bwMode="auto">
                          <a:xfrm>
                            <a:off x="5132" y="1389"/>
                            <a:ext cx="295"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74906957" name="Rectangle 298"/>
                        <wps:cNvSpPr>
                          <a:spLocks noChangeArrowheads="1"/>
                        </wps:cNvSpPr>
                        <wps:spPr bwMode="auto">
                          <a:xfrm>
                            <a:off x="5132" y="1389"/>
                            <a:ext cx="29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8033495" name="Line 297"/>
                        <wps:cNvCnPr>
                          <a:cxnSpLocks noChangeShapeType="1"/>
                        </wps:cNvCnPr>
                        <wps:spPr bwMode="auto">
                          <a:xfrm>
                            <a:off x="1436" y="1745"/>
                            <a:ext cx="0" cy="297"/>
                          </a:xfrm>
                          <a:prstGeom prst="line">
                            <a:avLst/>
                          </a:prstGeom>
                          <a:noFill/>
                          <a:ln w="47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09544077" name="Rectangle 296"/>
                        <wps:cNvSpPr>
                          <a:spLocks noChangeArrowheads="1"/>
                        </wps:cNvSpPr>
                        <wps:spPr bwMode="auto">
                          <a:xfrm>
                            <a:off x="1440" y="1745"/>
                            <a:ext cx="346"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37704164" name="Rectangle 295"/>
                        <wps:cNvSpPr>
                          <a:spLocks noChangeArrowheads="1"/>
                        </wps:cNvSpPr>
                        <wps:spPr bwMode="auto">
                          <a:xfrm>
                            <a:off x="1440" y="1745"/>
                            <a:ext cx="34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1571227" name="Rectangle 294"/>
                        <wps:cNvSpPr>
                          <a:spLocks noChangeArrowheads="1"/>
                        </wps:cNvSpPr>
                        <wps:spPr bwMode="auto">
                          <a:xfrm>
                            <a:off x="1785" y="1745"/>
                            <a:ext cx="8"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56629202" name="Rectangle 293"/>
                        <wps:cNvSpPr>
                          <a:spLocks noChangeArrowheads="1"/>
                        </wps:cNvSpPr>
                        <wps:spPr bwMode="auto">
                          <a:xfrm>
                            <a:off x="1785" y="1745"/>
                            <a:ext cx="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6618941" name="Rectangle 292"/>
                        <wps:cNvSpPr>
                          <a:spLocks noChangeArrowheads="1"/>
                        </wps:cNvSpPr>
                        <wps:spPr bwMode="auto">
                          <a:xfrm>
                            <a:off x="1793" y="1745"/>
                            <a:ext cx="825"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9581160" name="Rectangle 291"/>
                        <wps:cNvSpPr>
                          <a:spLocks noChangeArrowheads="1"/>
                        </wps:cNvSpPr>
                        <wps:spPr bwMode="auto">
                          <a:xfrm>
                            <a:off x="1793" y="1745"/>
                            <a:ext cx="82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0505499" name="Rectangle 290"/>
                        <wps:cNvSpPr>
                          <a:spLocks noChangeArrowheads="1"/>
                        </wps:cNvSpPr>
                        <wps:spPr bwMode="auto">
                          <a:xfrm>
                            <a:off x="2617" y="1745"/>
                            <a:ext cx="841"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49439641" name="Rectangle 289"/>
                        <wps:cNvSpPr>
                          <a:spLocks noChangeArrowheads="1"/>
                        </wps:cNvSpPr>
                        <wps:spPr bwMode="auto">
                          <a:xfrm>
                            <a:off x="2617" y="1745"/>
                            <a:ext cx="841"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686044" name="Rectangle 288"/>
                        <wps:cNvSpPr>
                          <a:spLocks noChangeArrowheads="1"/>
                        </wps:cNvSpPr>
                        <wps:spPr bwMode="auto">
                          <a:xfrm>
                            <a:off x="3458" y="1745"/>
                            <a:ext cx="1250"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0412639" name="Rectangle 287"/>
                        <wps:cNvSpPr>
                          <a:spLocks noChangeArrowheads="1"/>
                        </wps:cNvSpPr>
                        <wps:spPr bwMode="auto">
                          <a:xfrm>
                            <a:off x="3458" y="1745"/>
                            <a:ext cx="125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3474701" name="Rectangle 286"/>
                        <wps:cNvSpPr>
                          <a:spLocks noChangeArrowheads="1"/>
                        </wps:cNvSpPr>
                        <wps:spPr bwMode="auto">
                          <a:xfrm>
                            <a:off x="4707" y="1745"/>
                            <a:ext cx="8"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998143" name="Rectangle 285"/>
                        <wps:cNvSpPr>
                          <a:spLocks noChangeArrowheads="1"/>
                        </wps:cNvSpPr>
                        <wps:spPr bwMode="auto">
                          <a:xfrm>
                            <a:off x="4707" y="1745"/>
                            <a:ext cx="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3584429" name="Rectangle 284"/>
                        <wps:cNvSpPr>
                          <a:spLocks noChangeArrowheads="1"/>
                        </wps:cNvSpPr>
                        <wps:spPr bwMode="auto">
                          <a:xfrm>
                            <a:off x="4714" y="1745"/>
                            <a:ext cx="2"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70021745" name="Rectangle 283"/>
                        <wps:cNvSpPr>
                          <a:spLocks noChangeArrowheads="1"/>
                        </wps:cNvSpPr>
                        <wps:spPr bwMode="auto">
                          <a:xfrm>
                            <a:off x="4714" y="1745"/>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0571983" name="Rectangle 282"/>
                        <wps:cNvSpPr>
                          <a:spLocks noChangeArrowheads="1"/>
                        </wps:cNvSpPr>
                        <wps:spPr bwMode="auto">
                          <a:xfrm>
                            <a:off x="4715" y="1745"/>
                            <a:ext cx="13" cy="297"/>
                          </a:xfrm>
                          <a:prstGeom prst="rect">
                            <a:avLst/>
                          </a:prstGeom>
                          <a:solidFill>
                            <a:srgbClr val="FF65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58940395" name="Rectangle 281"/>
                        <wps:cNvSpPr>
                          <a:spLocks noChangeArrowheads="1"/>
                        </wps:cNvSpPr>
                        <wps:spPr bwMode="auto">
                          <a:xfrm>
                            <a:off x="4715" y="1745"/>
                            <a:ext cx="1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2676717" name="Rectangle 280"/>
                        <wps:cNvSpPr>
                          <a:spLocks noChangeArrowheads="1"/>
                        </wps:cNvSpPr>
                        <wps:spPr bwMode="auto">
                          <a:xfrm>
                            <a:off x="4728" y="1745"/>
                            <a:ext cx="190"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55664886" name="Rectangle 279"/>
                        <wps:cNvSpPr>
                          <a:spLocks noChangeArrowheads="1"/>
                        </wps:cNvSpPr>
                        <wps:spPr bwMode="auto">
                          <a:xfrm>
                            <a:off x="4728" y="1745"/>
                            <a:ext cx="19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5387247" name="Rectangle 278"/>
                        <wps:cNvSpPr>
                          <a:spLocks noChangeArrowheads="1"/>
                        </wps:cNvSpPr>
                        <wps:spPr bwMode="auto">
                          <a:xfrm>
                            <a:off x="4918" y="1745"/>
                            <a:ext cx="78"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04898059" name="Rectangle 277"/>
                        <wps:cNvSpPr>
                          <a:spLocks noChangeArrowheads="1"/>
                        </wps:cNvSpPr>
                        <wps:spPr bwMode="auto">
                          <a:xfrm>
                            <a:off x="4918" y="1745"/>
                            <a:ext cx="7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1159790" name="Rectangle 276"/>
                        <wps:cNvSpPr>
                          <a:spLocks noChangeArrowheads="1"/>
                        </wps:cNvSpPr>
                        <wps:spPr bwMode="auto">
                          <a:xfrm>
                            <a:off x="4995" y="1745"/>
                            <a:ext cx="432"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1829675" name="Rectangle 275"/>
                        <wps:cNvSpPr>
                          <a:spLocks noChangeArrowheads="1"/>
                        </wps:cNvSpPr>
                        <wps:spPr bwMode="auto">
                          <a:xfrm>
                            <a:off x="4995" y="1745"/>
                            <a:ext cx="43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752762" name="Rectangle 274"/>
                        <wps:cNvSpPr>
                          <a:spLocks noChangeArrowheads="1"/>
                        </wps:cNvSpPr>
                        <wps:spPr bwMode="auto">
                          <a:xfrm>
                            <a:off x="1440" y="2101"/>
                            <a:ext cx="2" cy="297"/>
                          </a:xfrm>
                          <a:prstGeom prst="rect">
                            <a:avLst/>
                          </a:prstGeom>
                          <a:solidFill>
                            <a:srgbClr val="EE82E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23371560" name="Rectangle 273"/>
                        <wps:cNvSpPr>
                          <a:spLocks noChangeArrowheads="1"/>
                        </wps:cNvSpPr>
                        <wps:spPr bwMode="auto">
                          <a:xfrm>
                            <a:off x="1440" y="2101"/>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4127147" name="Rectangle 272"/>
                        <wps:cNvSpPr>
                          <a:spLocks noChangeArrowheads="1"/>
                        </wps:cNvSpPr>
                        <wps:spPr bwMode="auto">
                          <a:xfrm>
                            <a:off x="1440" y="2101"/>
                            <a:ext cx="2"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98686551" name="Rectangle 271"/>
                        <wps:cNvSpPr>
                          <a:spLocks noChangeArrowheads="1"/>
                        </wps:cNvSpPr>
                        <wps:spPr bwMode="auto">
                          <a:xfrm>
                            <a:off x="1440" y="2101"/>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9325019" name="Rectangle 270"/>
                        <wps:cNvSpPr>
                          <a:spLocks noChangeArrowheads="1"/>
                        </wps:cNvSpPr>
                        <wps:spPr bwMode="auto">
                          <a:xfrm>
                            <a:off x="1441" y="2101"/>
                            <a:ext cx="33"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7529647" name="Rectangle 269"/>
                        <wps:cNvSpPr>
                          <a:spLocks noChangeArrowheads="1"/>
                        </wps:cNvSpPr>
                        <wps:spPr bwMode="auto">
                          <a:xfrm>
                            <a:off x="1441" y="2101"/>
                            <a:ext cx="3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3883344" name="Rectangle 268"/>
                        <wps:cNvSpPr>
                          <a:spLocks noChangeArrowheads="1"/>
                        </wps:cNvSpPr>
                        <wps:spPr bwMode="auto">
                          <a:xfrm>
                            <a:off x="1474" y="2101"/>
                            <a:ext cx="276"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94412098" name="Rectangle 267"/>
                        <wps:cNvSpPr>
                          <a:spLocks noChangeArrowheads="1"/>
                        </wps:cNvSpPr>
                        <wps:spPr bwMode="auto">
                          <a:xfrm>
                            <a:off x="1474" y="2101"/>
                            <a:ext cx="27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195239" name="Freeform 266"/>
                        <wps:cNvSpPr>
                          <a:spLocks/>
                        </wps:cNvSpPr>
                        <wps:spPr bwMode="auto">
                          <a:xfrm>
                            <a:off x="1749" y="2101"/>
                            <a:ext cx="2" cy="297"/>
                          </a:xfrm>
                          <a:custGeom>
                            <a:avLst/>
                            <a:gdLst>
                              <a:gd name="T0" fmla="+- 0 2397 2101"/>
                              <a:gd name="T1" fmla="*/ 2397 h 297"/>
                              <a:gd name="T2" fmla="+- 0 2101 2101"/>
                              <a:gd name="T3" fmla="*/ 2101 h 297"/>
                              <a:gd name="T4" fmla="+- 0 2397 2101"/>
                              <a:gd name="T5" fmla="*/ 2397 h 297"/>
                            </a:gdLst>
                            <a:ahLst/>
                            <a:cxnLst>
                              <a:cxn ang="0">
                                <a:pos x="0" y="T1"/>
                              </a:cxn>
                              <a:cxn ang="0">
                                <a:pos x="0" y="T3"/>
                              </a:cxn>
                              <a:cxn ang="0">
                                <a:pos x="0" y="T5"/>
                              </a:cxn>
                            </a:cxnLst>
                            <a:rect l="0" t="0" r="r" b="b"/>
                            <a:pathLst>
                              <a:path h="297">
                                <a:moveTo>
                                  <a:pt x="0" y="296"/>
                                </a:moveTo>
                                <a:lnTo>
                                  <a:pt x="0" y="0"/>
                                </a:lnTo>
                                <a:lnTo>
                                  <a:pt x="0" y="296"/>
                                </a:lnTo>
                                <a:close/>
                              </a:path>
                            </a:pathLst>
                          </a:custGeom>
                          <a:solidFill>
                            <a:srgbClr val="CC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8770196" name="Freeform 265"/>
                        <wps:cNvSpPr>
                          <a:spLocks/>
                        </wps:cNvSpPr>
                        <wps:spPr bwMode="auto">
                          <a:xfrm>
                            <a:off x="1749" y="2101"/>
                            <a:ext cx="2" cy="297"/>
                          </a:xfrm>
                          <a:custGeom>
                            <a:avLst/>
                            <a:gdLst>
                              <a:gd name="T0" fmla="+- 0 2101 2101"/>
                              <a:gd name="T1" fmla="*/ 2101 h 297"/>
                              <a:gd name="T2" fmla="+- 0 2397 2101"/>
                              <a:gd name="T3" fmla="*/ 2397 h 297"/>
                              <a:gd name="T4" fmla="+- 0 2101 2101"/>
                              <a:gd name="T5" fmla="*/ 2101 h 297"/>
                            </a:gdLst>
                            <a:ahLst/>
                            <a:cxnLst>
                              <a:cxn ang="0">
                                <a:pos x="0" y="T1"/>
                              </a:cxn>
                              <a:cxn ang="0">
                                <a:pos x="0" y="T3"/>
                              </a:cxn>
                              <a:cxn ang="0">
                                <a:pos x="0" y="T5"/>
                              </a:cxn>
                            </a:cxnLst>
                            <a:rect l="0" t="0" r="r" b="b"/>
                            <a:pathLst>
                              <a:path h="297">
                                <a:moveTo>
                                  <a:pt x="0" y="0"/>
                                </a:moveTo>
                                <a:lnTo>
                                  <a:pt x="0" y="296"/>
                                </a:lnTo>
                                <a:lnTo>
                                  <a:pt x="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2861560" name="Rectangle 264"/>
                        <wps:cNvSpPr>
                          <a:spLocks noChangeArrowheads="1"/>
                        </wps:cNvSpPr>
                        <wps:spPr bwMode="auto">
                          <a:xfrm>
                            <a:off x="1749" y="2101"/>
                            <a:ext cx="4"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6381688" name="Rectangle 263"/>
                        <wps:cNvSpPr>
                          <a:spLocks noChangeArrowheads="1"/>
                        </wps:cNvSpPr>
                        <wps:spPr bwMode="auto">
                          <a:xfrm>
                            <a:off x="1749" y="2101"/>
                            <a:ext cx="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3003882" name="Rectangle 262"/>
                        <wps:cNvSpPr>
                          <a:spLocks noChangeArrowheads="1"/>
                        </wps:cNvSpPr>
                        <wps:spPr bwMode="auto">
                          <a:xfrm>
                            <a:off x="1753" y="2101"/>
                            <a:ext cx="16"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44202641" name="Rectangle 261"/>
                        <wps:cNvSpPr>
                          <a:spLocks noChangeArrowheads="1"/>
                        </wps:cNvSpPr>
                        <wps:spPr bwMode="auto">
                          <a:xfrm>
                            <a:off x="1753" y="2101"/>
                            <a:ext cx="1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2330949" name="Freeform 260"/>
                        <wps:cNvSpPr>
                          <a:spLocks/>
                        </wps:cNvSpPr>
                        <wps:spPr bwMode="auto">
                          <a:xfrm>
                            <a:off x="1769" y="2101"/>
                            <a:ext cx="2" cy="297"/>
                          </a:xfrm>
                          <a:custGeom>
                            <a:avLst/>
                            <a:gdLst>
                              <a:gd name="T0" fmla="+- 0 1769 1769"/>
                              <a:gd name="T1" fmla="*/ T0 w 1"/>
                              <a:gd name="T2" fmla="+- 0 2101 2101"/>
                              <a:gd name="T3" fmla="*/ 2101 h 297"/>
                              <a:gd name="T4" fmla="+- 0 1769 1769"/>
                              <a:gd name="T5" fmla="*/ T4 w 1"/>
                              <a:gd name="T6" fmla="+- 0 2397 2101"/>
                              <a:gd name="T7" fmla="*/ 2397 h 297"/>
                              <a:gd name="T8" fmla="+- 0 1769 1769"/>
                              <a:gd name="T9" fmla="*/ T8 w 1"/>
                              <a:gd name="T10" fmla="+- 0 2101 2101"/>
                              <a:gd name="T11" fmla="*/ 2101 h 297"/>
                            </a:gdLst>
                            <a:ahLst/>
                            <a:cxnLst>
                              <a:cxn ang="0">
                                <a:pos x="T1" y="T3"/>
                              </a:cxn>
                              <a:cxn ang="0">
                                <a:pos x="T5" y="T7"/>
                              </a:cxn>
                              <a:cxn ang="0">
                                <a:pos x="T9" y="T11"/>
                              </a:cxn>
                            </a:cxnLst>
                            <a:rect l="0" t="0" r="r" b="b"/>
                            <a:pathLst>
                              <a:path w="1" h="297">
                                <a:moveTo>
                                  <a:pt x="0" y="0"/>
                                </a:moveTo>
                                <a:lnTo>
                                  <a:pt x="0" y="296"/>
                                </a:lnTo>
                                <a:lnTo>
                                  <a:pt x="0" y="0"/>
                                </a:lnTo>
                                <a:close/>
                              </a:path>
                            </a:pathLst>
                          </a:custGeom>
                          <a:solidFill>
                            <a:srgbClr val="E5EF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4555942" name="Rectangle 259"/>
                        <wps:cNvSpPr>
                          <a:spLocks noChangeArrowheads="1"/>
                        </wps:cNvSpPr>
                        <wps:spPr bwMode="auto">
                          <a:xfrm>
                            <a:off x="1769" y="2101"/>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570499" name="Rectangle 258"/>
                        <wps:cNvSpPr>
                          <a:spLocks noChangeArrowheads="1"/>
                        </wps:cNvSpPr>
                        <wps:spPr bwMode="auto">
                          <a:xfrm>
                            <a:off x="1769" y="2101"/>
                            <a:ext cx="3411" cy="297"/>
                          </a:xfrm>
                          <a:prstGeom prst="rect">
                            <a:avLst/>
                          </a:prstGeom>
                          <a:solidFill>
                            <a:srgbClr val="FF65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44286247" name="Rectangle 257"/>
                        <wps:cNvSpPr>
                          <a:spLocks noChangeArrowheads="1"/>
                        </wps:cNvSpPr>
                        <wps:spPr bwMode="auto">
                          <a:xfrm>
                            <a:off x="1769" y="2101"/>
                            <a:ext cx="3411"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0171204" name="Rectangle 256"/>
                        <wps:cNvSpPr>
                          <a:spLocks noChangeArrowheads="1"/>
                        </wps:cNvSpPr>
                        <wps:spPr bwMode="auto">
                          <a:xfrm>
                            <a:off x="5179" y="2101"/>
                            <a:ext cx="82"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4449963" name="Rectangle 255"/>
                        <wps:cNvSpPr>
                          <a:spLocks noChangeArrowheads="1"/>
                        </wps:cNvSpPr>
                        <wps:spPr bwMode="auto">
                          <a:xfrm>
                            <a:off x="5179" y="2101"/>
                            <a:ext cx="8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7347111" name="Rectangle 254"/>
                        <wps:cNvSpPr>
                          <a:spLocks noChangeArrowheads="1"/>
                        </wps:cNvSpPr>
                        <wps:spPr bwMode="auto">
                          <a:xfrm>
                            <a:off x="5261" y="2101"/>
                            <a:ext cx="38"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7392661" name="Rectangle 253"/>
                        <wps:cNvSpPr>
                          <a:spLocks noChangeArrowheads="1"/>
                        </wps:cNvSpPr>
                        <wps:spPr bwMode="auto">
                          <a:xfrm>
                            <a:off x="5261" y="2101"/>
                            <a:ext cx="3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5969566" name="Rectangle 252"/>
                        <wps:cNvSpPr>
                          <a:spLocks noChangeArrowheads="1"/>
                        </wps:cNvSpPr>
                        <wps:spPr bwMode="auto">
                          <a:xfrm>
                            <a:off x="5298" y="2101"/>
                            <a:ext cx="129"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3077250" name="Rectangle 251"/>
                        <wps:cNvSpPr>
                          <a:spLocks noChangeArrowheads="1"/>
                        </wps:cNvSpPr>
                        <wps:spPr bwMode="auto">
                          <a:xfrm>
                            <a:off x="5298" y="2101"/>
                            <a:ext cx="12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1553853" name="Freeform 250"/>
                        <wps:cNvSpPr>
                          <a:spLocks/>
                        </wps:cNvSpPr>
                        <wps:spPr bwMode="auto">
                          <a:xfrm>
                            <a:off x="1440" y="2456"/>
                            <a:ext cx="2" cy="297"/>
                          </a:xfrm>
                          <a:custGeom>
                            <a:avLst/>
                            <a:gdLst>
                              <a:gd name="T0" fmla="+- 0 1440 1440"/>
                              <a:gd name="T1" fmla="*/ T0 w 1"/>
                              <a:gd name="T2" fmla="+- 0 2456 2456"/>
                              <a:gd name="T3" fmla="*/ 2456 h 297"/>
                              <a:gd name="T4" fmla="+- 0 1440 1440"/>
                              <a:gd name="T5" fmla="*/ T4 w 1"/>
                              <a:gd name="T6" fmla="+- 0 2753 2456"/>
                              <a:gd name="T7" fmla="*/ 2753 h 297"/>
                              <a:gd name="T8" fmla="+- 0 1440 1440"/>
                              <a:gd name="T9" fmla="*/ T8 w 1"/>
                              <a:gd name="T10" fmla="+- 0 2456 2456"/>
                              <a:gd name="T11" fmla="*/ 2456 h 297"/>
                            </a:gdLst>
                            <a:ahLst/>
                            <a:cxnLst>
                              <a:cxn ang="0">
                                <a:pos x="T1" y="T3"/>
                              </a:cxn>
                              <a:cxn ang="0">
                                <a:pos x="T5" y="T7"/>
                              </a:cxn>
                              <a:cxn ang="0">
                                <a:pos x="T9" y="T11"/>
                              </a:cxn>
                            </a:cxnLst>
                            <a:rect l="0" t="0" r="r" b="b"/>
                            <a:pathLst>
                              <a:path w="1" h="297">
                                <a:moveTo>
                                  <a:pt x="0" y="0"/>
                                </a:moveTo>
                                <a:lnTo>
                                  <a:pt x="0" y="297"/>
                                </a:lnTo>
                                <a:lnTo>
                                  <a:pt x="0" y="0"/>
                                </a:lnTo>
                                <a:close/>
                              </a:path>
                            </a:pathLst>
                          </a:custGeom>
                          <a:solidFill>
                            <a:srgbClr val="EE82E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34511181" name="Rectangle 249"/>
                        <wps:cNvSpPr>
                          <a:spLocks noChangeArrowheads="1"/>
                        </wps:cNvSpPr>
                        <wps:spPr bwMode="auto">
                          <a:xfrm>
                            <a:off x="1440" y="2456"/>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539159" name="Rectangle 248"/>
                        <wps:cNvSpPr>
                          <a:spLocks noChangeArrowheads="1"/>
                        </wps:cNvSpPr>
                        <wps:spPr bwMode="auto">
                          <a:xfrm>
                            <a:off x="1440" y="2456"/>
                            <a:ext cx="17"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83093686" name="Rectangle 247"/>
                        <wps:cNvSpPr>
                          <a:spLocks noChangeArrowheads="1"/>
                        </wps:cNvSpPr>
                        <wps:spPr bwMode="auto">
                          <a:xfrm>
                            <a:off x="1440" y="2456"/>
                            <a:ext cx="1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8519482" name="Rectangle 246"/>
                        <wps:cNvSpPr>
                          <a:spLocks noChangeArrowheads="1"/>
                        </wps:cNvSpPr>
                        <wps:spPr bwMode="auto">
                          <a:xfrm>
                            <a:off x="1456" y="2456"/>
                            <a:ext cx="30"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1279428" name="Rectangle 245"/>
                        <wps:cNvSpPr>
                          <a:spLocks noChangeArrowheads="1"/>
                        </wps:cNvSpPr>
                        <wps:spPr bwMode="auto">
                          <a:xfrm>
                            <a:off x="1456" y="2456"/>
                            <a:ext cx="3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69739459" name="Rectangle 244"/>
                        <wps:cNvSpPr>
                          <a:spLocks noChangeArrowheads="1"/>
                        </wps:cNvSpPr>
                        <wps:spPr bwMode="auto">
                          <a:xfrm>
                            <a:off x="1486" y="2456"/>
                            <a:ext cx="1059"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19761382" name="Rectangle 243"/>
                        <wps:cNvSpPr>
                          <a:spLocks noChangeArrowheads="1"/>
                        </wps:cNvSpPr>
                        <wps:spPr bwMode="auto">
                          <a:xfrm>
                            <a:off x="1486" y="2456"/>
                            <a:ext cx="105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8430987" name="Rectangle 242"/>
                        <wps:cNvSpPr>
                          <a:spLocks noChangeArrowheads="1"/>
                        </wps:cNvSpPr>
                        <wps:spPr bwMode="auto">
                          <a:xfrm>
                            <a:off x="2544" y="2456"/>
                            <a:ext cx="518"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0917098" name="Rectangle 241"/>
                        <wps:cNvSpPr>
                          <a:spLocks noChangeArrowheads="1"/>
                        </wps:cNvSpPr>
                        <wps:spPr bwMode="auto">
                          <a:xfrm>
                            <a:off x="2544" y="2456"/>
                            <a:ext cx="51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826176" name="Rectangle 240"/>
                        <wps:cNvSpPr>
                          <a:spLocks noChangeArrowheads="1"/>
                        </wps:cNvSpPr>
                        <wps:spPr bwMode="auto">
                          <a:xfrm>
                            <a:off x="3062" y="2456"/>
                            <a:ext cx="1114"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04704815" name="Rectangle 239"/>
                        <wps:cNvSpPr>
                          <a:spLocks noChangeArrowheads="1"/>
                        </wps:cNvSpPr>
                        <wps:spPr bwMode="auto">
                          <a:xfrm>
                            <a:off x="3062" y="2456"/>
                            <a:ext cx="111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7978948" name="Rectangle 238"/>
                        <wps:cNvSpPr>
                          <a:spLocks noChangeArrowheads="1"/>
                        </wps:cNvSpPr>
                        <wps:spPr bwMode="auto">
                          <a:xfrm>
                            <a:off x="4175" y="2456"/>
                            <a:ext cx="12"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220487" name="Rectangle 237"/>
                        <wps:cNvSpPr>
                          <a:spLocks noChangeArrowheads="1"/>
                        </wps:cNvSpPr>
                        <wps:spPr bwMode="auto">
                          <a:xfrm>
                            <a:off x="4175" y="2456"/>
                            <a:ext cx="1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7303321" name="Rectangle 236"/>
                        <wps:cNvSpPr>
                          <a:spLocks noChangeArrowheads="1"/>
                        </wps:cNvSpPr>
                        <wps:spPr bwMode="auto">
                          <a:xfrm>
                            <a:off x="4187" y="2456"/>
                            <a:ext cx="2"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45162506" name="Rectangle 235"/>
                        <wps:cNvSpPr>
                          <a:spLocks noChangeArrowheads="1"/>
                        </wps:cNvSpPr>
                        <wps:spPr bwMode="auto">
                          <a:xfrm>
                            <a:off x="4187" y="2456"/>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9412547" name="Rectangle 234"/>
                        <wps:cNvSpPr>
                          <a:spLocks noChangeArrowheads="1"/>
                        </wps:cNvSpPr>
                        <wps:spPr bwMode="auto">
                          <a:xfrm>
                            <a:off x="4188" y="2456"/>
                            <a:ext cx="12" cy="297"/>
                          </a:xfrm>
                          <a:prstGeom prst="rect">
                            <a:avLst/>
                          </a:prstGeom>
                          <a:solidFill>
                            <a:srgbClr val="FF65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2689474" name="Rectangle 233"/>
                        <wps:cNvSpPr>
                          <a:spLocks noChangeArrowheads="1"/>
                        </wps:cNvSpPr>
                        <wps:spPr bwMode="auto">
                          <a:xfrm>
                            <a:off x="4188" y="2456"/>
                            <a:ext cx="1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1044079" name="Rectangle 232"/>
                        <wps:cNvSpPr>
                          <a:spLocks noChangeArrowheads="1"/>
                        </wps:cNvSpPr>
                        <wps:spPr bwMode="auto">
                          <a:xfrm>
                            <a:off x="4200" y="2456"/>
                            <a:ext cx="330"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656396" name="Rectangle 231"/>
                        <wps:cNvSpPr>
                          <a:spLocks noChangeArrowheads="1"/>
                        </wps:cNvSpPr>
                        <wps:spPr bwMode="auto">
                          <a:xfrm>
                            <a:off x="4200" y="2456"/>
                            <a:ext cx="33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3582932" name="Rectangle 230"/>
                        <wps:cNvSpPr>
                          <a:spLocks noChangeArrowheads="1"/>
                        </wps:cNvSpPr>
                        <wps:spPr bwMode="auto">
                          <a:xfrm>
                            <a:off x="4530" y="2456"/>
                            <a:ext cx="282"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3850862" name="Rectangle 229"/>
                        <wps:cNvSpPr>
                          <a:spLocks noChangeArrowheads="1"/>
                        </wps:cNvSpPr>
                        <wps:spPr bwMode="auto">
                          <a:xfrm>
                            <a:off x="4530" y="2456"/>
                            <a:ext cx="28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721132" name="Rectangle 2146721132"/>
                        <wps:cNvSpPr>
                          <a:spLocks noChangeArrowheads="1"/>
                        </wps:cNvSpPr>
                        <wps:spPr bwMode="auto">
                          <a:xfrm>
                            <a:off x="4812" y="2456"/>
                            <a:ext cx="615"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6588604" name="Rectangle 227"/>
                        <wps:cNvSpPr>
                          <a:spLocks noChangeArrowheads="1"/>
                        </wps:cNvSpPr>
                        <wps:spPr bwMode="auto">
                          <a:xfrm>
                            <a:off x="4812" y="2456"/>
                            <a:ext cx="61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53410302" name="Rectangle 226"/>
                        <wps:cNvSpPr>
                          <a:spLocks noChangeArrowheads="1"/>
                        </wps:cNvSpPr>
                        <wps:spPr bwMode="auto">
                          <a:xfrm>
                            <a:off x="1440" y="2812"/>
                            <a:ext cx="5" cy="297"/>
                          </a:xfrm>
                          <a:prstGeom prst="rect">
                            <a:avLst/>
                          </a:prstGeom>
                          <a:solidFill>
                            <a:srgbClr val="EE82E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2783901" name="Rectangle 225"/>
                        <wps:cNvSpPr>
                          <a:spLocks noChangeArrowheads="1"/>
                        </wps:cNvSpPr>
                        <wps:spPr bwMode="auto">
                          <a:xfrm>
                            <a:off x="1440" y="2812"/>
                            <a:ext cx="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2821859" name="Rectangle 224"/>
                        <wps:cNvSpPr>
                          <a:spLocks noChangeArrowheads="1"/>
                        </wps:cNvSpPr>
                        <wps:spPr bwMode="auto">
                          <a:xfrm>
                            <a:off x="1445" y="2812"/>
                            <a:ext cx="2"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47501785" name="Rectangle 223"/>
                        <wps:cNvSpPr>
                          <a:spLocks noChangeArrowheads="1"/>
                        </wps:cNvSpPr>
                        <wps:spPr bwMode="auto">
                          <a:xfrm>
                            <a:off x="1445" y="2812"/>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2834051" name="Rectangle 222"/>
                        <wps:cNvSpPr>
                          <a:spLocks noChangeArrowheads="1"/>
                        </wps:cNvSpPr>
                        <wps:spPr bwMode="auto">
                          <a:xfrm>
                            <a:off x="1446" y="2812"/>
                            <a:ext cx="8"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4691122" name="Rectangle 221"/>
                        <wps:cNvSpPr>
                          <a:spLocks noChangeArrowheads="1"/>
                        </wps:cNvSpPr>
                        <wps:spPr bwMode="auto">
                          <a:xfrm>
                            <a:off x="1446" y="2812"/>
                            <a:ext cx="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4059836" name="Rectangle 220"/>
                        <wps:cNvSpPr>
                          <a:spLocks noChangeArrowheads="1"/>
                        </wps:cNvSpPr>
                        <wps:spPr bwMode="auto">
                          <a:xfrm>
                            <a:off x="1453" y="2812"/>
                            <a:ext cx="193"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15600986" name="Rectangle 219"/>
                        <wps:cNvSpPr>
                          <a:spLocks noChangeArrowheads="1"/>
                        </wps:cNvSpPr>
                        <wps:spPr bwMode="auto">
                          <a:xfrm>
                            <a:off x="1453" y="2812"/>
                            <a:ext cx="19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5346973" name="Rectangle 218"/>
                        <wps:cNvSpPr>
                          <a:spLocks noChangeArrowheads="1"/>
                        </wps:cNvSpPr>
                        <wps:spPr bwMode="auto">
                          <a:xfrm>
                            <a:off x="1646" y="2812"/>
                            <a:ext cx="39"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96256501" name="Rectangle 217"/>
                        <wps:cNvSpPr>
                          <a:spLocks noChangeArrowheads="1"/>
                        </wps:cNvSpPr>
                        <wps:spPr bwMode="auto">
                          <a:xfrm>
                            <a:off x="1646" y="2812"/>
                            <a:ext cx="3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44482" name="Rectangle 216"/>
                        <wps:cNvSpPr>
                          <a:spLocks noChangeArrowheads="1"/>
                        </wps:cNvSpPr>
                        <wps:spPr bwMode="auto">
                          <a:xfrm>
                            <a:off x="1684" y="2812"/>
                            <a:ext cx="10"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6742687" name="Rectangle 215"/>
                        <wps:cNvSpPr>
                          <a:spLocks noChangeArrowheads="1"/>
                        </wps:cNvSpPr>
                        <wps:spPr bwMode="auto">
                          <a:xfrm>
                            <a:off x="1684" y="2812"/>
                            <a:ext cx="1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3164955" name="Rectangle 214"/>
                        <wps:cNvSpPr>
                          <a:spLocks noChangeArrowheads="1"/>
                        </wps:cNvSpPr>
                        <wps:spPr bwMode="auto">
                          <a:xfrm>
                            <a:off x="1694" y="2812"/>
                            <a:ext cx="15"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68383894" name="Rectangle 213"/>
                        <wps:cNvSpPr>
                          <a:spLocks noChangeArrowheads="1"/>
                        </wps:cNvSpPr>
                        <wps:spPr bwMode="auto">
                          <a:xfrm>
                            <a:off x="1694" y="2812"/>
                            <a:ext cx="1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509892" name="Rectangle 212"/>
                        <wps:cNvSpPr>
                          <a:spLocks noChangeArrowheads="1"/>
                        </wps:cNvSpPr>
                        <wps:spPr bwMode="auto">
                          <a:xfrm>
                            <a:off x="1708" y="2812"/>
                            <a:ext cx="2"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67736973" name="Rectangle 211"/>
                        <wps:cNvSpPr>
                          <a:spLocks noChangeArrowheads="1"/>
                        </wps:cNvSpPr>
                        <wps:spPr bwMode="auto">
                          <a:xfrm>
                            <a:off x="1708" y="2812"/>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2951942" name="Rectangle 210"/>
                        <wps:cNvSpPr>
                          <a:spLocks noChangeArrowheads="1"/>
                        </wps:cNvSpPr>
                        <wps:spPr bwMode="auto">
                          <a:xfrm>
                            <a:off x="1709" y="2812"/>
                            <a:ext cx="3247" cy="297"/>
                          </a:xfrm>
                          <a:prstGeom prst="rect">
                            <a:avLst/>
                          </a:prstGeom>
                          <a:solidFill>
                            <a:srgbClr val="FF65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9036125" name="Rectangle 209"/>
                        <wps:cNvSpPr>
                          <a:spLocks noChangeArrowheads="1"/>
                        </wps:cNvSpPr>
                        <wps:spPr bwMode="auto">
                          <a:xfrm>
                            <a:off x="1709" y="2812"/>
                            <a:ext cx="324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106738" name="Rectangle 208"/>
                        <wps:cNvSpPr>
                          <a:spLocks noChangeArrowheads="1"/>
                        </wps:cNvSpPr>
                        <wps:spPr bwMode="auto">
                          <a:xfrm>
                            <a:off x="4955" y="2812"/>
                            <a:ext cx="29"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0909631" name="Rectangle 207"/>
                        <wps:cNvSpPr>
                          <a:spLocks noChangeArrowheads="1"/>
                        </wps:cNvSpPr>
                        <wps:spPr bwMode="auto">
                          <a:xfrm>
                            <a:off x="4955" y="2812"/>
                            <a:ext cx="2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8047747" name="Rectangle 206"/>
                        <wps:cNvSpPr>
                          <a:spLocks noChangeArrowheads="1"/>
                        </wps:cNvSpPr>
                        <wps:spPr bwMode="auto">
                          <a:xfrm>
                            <a:off x="4984" y="2812"/>
                            <a:ext cx="131"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05903254" name="Rectangle 205"/>
                        <wps:cNvSpPr>
                          <a:spLocks noChangeArrowheads="1"/>
                        </wps:cNvSpPr>
                        <wps:spPr bwMode="auto">
                          <a:xfrm>
                            <a:off x="4984" y="2812"/>
                            <a:ext cx="131"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3686249" name="Rectangle 204"/>
                        <wps:cNvSpPr>
                          <a:spLocks noChangeArrowheads="1"/>
                        </wps:cNvSpPr>
                        <wps:spPr bwMode="auto">
                          <a:xfrm>
                            <a:off x="5114" y="2812"/>
                            <a:ext cx="313"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73917122" name="Rectangle 203"/>
                        <wps:cNvSpPr>
                          <a:spLocks noChangeArrowheads="1"/>
                        </wps:cNvSpPr>
                        <wps:spPr bwMode="auto">
                          <a:xfrm>
                            <a:off x="5114" y="2812"/>
                            <a:ext cx="31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0289466" name="Rectangle 202"/>
                        <wps:cNvSpPr>
                          <a:spLocks noChangeArrowheads="1"/>
                        </wps:cNvSpPr>
                        <wps:spPr bwMode="auto">
                          <a:xfrm>
                            <a:off x="1440" y="3167"/>
                            <a:ext cx="35" cy="297"/>
                          </a:xfrm>
                          <a:prstGeom prst="rect">
                            <a:avLst/>
                          </a:prstGeom>
                          <a:solidFill>
                            <a:srgbClr val="EE82E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5390678" name="Rectangle 201"/>
                        <wps:cNvSpPr>
                          <a:spLocks noChangeArrowheads="1"/>
                        </wps:cNvSpPr>
                        <wps:spPr bwMode="auto">
                          <a:xfrm>
                            <a:off x="1440" y="3167"/>
                            <a:ext cx="3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5044441" name="Rectangle 200"/>
                        <wps:cNvSpPr>
                          <a:spLocks noChangeArrowheads="1"/>
                        </wps:cNvSpPr>
                        <wps:spPr bwMode="auto">
                          <a:xfrm>
                            <a:off x="1474" y="3167"/>
                            <a:ext cx="10"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9485297" name="Rectangle 199"/>
                        <wps:cNvSpPr>
                          <a:spLocks noChangeArrowheads="1"/>
                        </wps:cNvSpPr>
                        <wps:spPr bwMode="auto">
                          <a:xfrm>
                            <a:off x="1474" y="3167"/>
                            <a:ext cx="1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416233" name="Rectangle 198"/>
                        <wps:cNvSpPr>
                          <a:spLocks noChangeArrowheads="1"/>
                        </wps:cNvSpPr>
                        <wps:spPr bwMode="auto">
                          <a:xfrm>
                            <a:off x="1483" y="3167"/>
                            <a:ext cx="3"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44788764" name="Rectangle 197"/>
                        <wps:cNvSpPr>
                          <a:spLocks noChangeArrowheads="1"/>
                        </wps:cNvSpPr>
                        <wps:spPr bwMode="auto">
                          <a:xfrm>
                            <a:off x="1483" y="3167"/>
                            <a:ext cx="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645148" name="Rectangle 196"/>
                        <wps:cNvSpPr>
                          <a:spLocks noChangeArrowheads="1"/>
                        </wps:cNvSpPr>
                        <wps:spPr bwMode="auto">
                          <a:xfrm>
                            <a:off x="1485" y="3167"/>
                            <a:ext cx="1097"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2222468" name="Rectangle 195"/>
                        <wps:cNvSpPr>
                          <a:spLocks noChangeArrowheads="1"/>
                        </wps:cNvSpPr>
                        <wps:spPr bwMode="auto">
                          <a:xfrm>
                            <a:off x="1485" y="3167"/>
                            <a:ext cx="109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7774550" name="Rectangle 194"/>
                        <wps:cNvSpPr>
                          <a:spLocks noChangeArrowheads="1"/>
                        </wps:cNvSpPr>
                        <wps:spPr bwMode="auto">
                          <a:xfrm>
                            <a:off x="2582" y="3167"/>
                            <a:ext cx="696"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01875360" name="Rectangle 193"/>
                        <wps:cNvSpPr>
                          <a:spLocks noChangeArrowheads="1"/>
                        </wps:cNvSpPr>
                        <wps:spPr bwMode="auto">
                          <a:xfrm>
                            <a:off x="2582" y="3167"/>
                            <a:ext cx="69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35813365" name="Rectangle 192"/>
                        <wps:cNvSpPr>
                          <a:spLocks noChangeArrowheads="1"/>
                        </wps:cNvSpPr>
                        <wps:spPr bwMode="auto">
                          <a:xfrm>
                            <a:off x="3278" y="3167"/>
                            <a:ext cx="1193"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971675" name="Rectangle 191"/>
                        <wps:cNvSpPr>
                          <a:spLocks noChangeArrowheads="1"/>
                        </wps:cNvSpPr>
                        <wps:spPr bwMode="auto">
                          <a:xfrm>
                            <a:off x="3278" y="3167"/>
                            <a:ext cx="119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2472333" name="Rectangle 190"/>
                        <wps:cNvSpPr>
                          <a:spLocks noChangeArrowheads="1"/>
                        </wps:cNvSpPr>
                        <wps:spPr bwMode="auto">
                          <a:xfrm>
                            <a:off x="4470" y="3167"/>
                            <a:ext cx="6"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25736971" name="Rectangle 189"/>
                        <wps:cNvSpPr>
                          <a:spLocks noChangeArrowheads="1"/>
                        </wps:cNvSpPr>
                        <wps:spPr bwMode="auto">
                          <a:xfrm>
                            <a:off x="4470" y="3167"/>
                            <a:ext cx="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0498443" name="Rectangle 188"/>
                        <wps:cNvSpPr>
                          <a:spLocks noChangeArrowheads="1"/>
                        </wps:cNvSpPr>
                        <wps:spPr bwMode="auto">
                          <a:xfrm>
                            <a:off x="4475" y="3167"/>
                            <a:ext cx="28"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22717477" name="Rectangle 187"/>
                        <wps:cNvSpPr>
                          <a:spLocks noChangeArrowheads="1"/>
                        </wps:cNvSpPr>
                        <wps:spPr bwMode="auto">
                          <a:xfrm>
                            <a:off x="4475" y="3167"/>
                            <a:ext cx="2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61795133" name="Freeform 186"/>
                        <wps:cNvSpPr>
                          <a:spLocks/>
                        </wps:cNvSpPr>
                        <wps:spPr bwMode="auto">
                          <a:xfrm>
                            <a:off x="4503" y="3167"/>
                            <a:ext cx="2" cy="297"/>
                          </a:xfrm>
                          <a:custGeom>
                            <a:avLst/>
                            <a:gdLst>
                              <a:gd name="T0" fmla="+- 0 3464 3168"/>
                              <a:gd name="T1" fmla="*/ 3464 h 297"/>
                              <a:gd name="T2" fmla="+- 0 3168 3168"/>
                              <a:gd name="T3" fmla="*/ 3168 h 297"/>
                              <a:gd name="T4" fmla="+- 0 3464 3168"/>
                              <a:gd name="T5" fmla="*/ 3464 h 297"/>
                            </a:gdLst>
                            <a:ahLst/>
                            <a:cxnLst>
                              <a:cxn ang="0">
                                <a:pos x="0" y="T1"/>
                              </a:cxn>
                              <a:cxn ang="0">
                                <a:pos x="0" y="T3"/>
                              </a:cxn>
                              <a:cxn ang="0">
                                <a:pos x="0" y="T5"/>
                              </a:cxn>
                            </a:cxnLst>
                            <a:rect l="0" t="0" r="r" b="b"/>
                            <a:pathLst>
                              <a:path h="297">
                                <a:moveTo>
                                  <a:pt x="0" y="296"/>
                                </a:moveTo>
                                <a:lnTo>
                                  <a:pt x="0" y="0"/>
                                </a:lnTo>
                                <a:lnTo>
                                  <a:pt x="0" y="296"/>
                                </a:lnTo>
                                <a:close/>
                              </a:path>
                            </a:pathLst>
                          </a:custGeom>
                          <a:solidFill>
                            <a:srgbClr val="FF65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8111334" name="Line 185"/>
                        <wps:cNvCnPr>
                          <a:cxnSpLocks noChangeShapeType="1"/>
                        </wps:cNvCnPr>
                        <wps:spPr bwMode="auto">
                          <a:xfrm>
                            <a:off x="4500" y="3168"/>
                            <a:ext cx="0" cy="296"/>
                          </a:xfrm>
                          <a:prstGeom prst="line">
                            <a:avLst/>
                          </a:prstGeom>
                          <a:noFill/>
                          <a:ln w="489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19621255" name="Rectangle 184"/>
                        <wps:cNvSpPr>
                          <a:spLocks noChangeArrowheads="1"/>
                        </wps:cNvSpPr>
                        <wps:spPr bwMode="auto">
                          <a:xfrm>
                            <a:off x="4503" y="3167"/>
                            <a:ext cx="117"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42016775" name="Rectangle 183"/>
                        <wps:cNvSpPr>
                          <a:spLocks noChangeArrowheads="1"/>
                        </wps:cNvSpPr>
                        <wps:spPr bwMode="auto">
                          <a:xfrm>
                            <a:off x="4503" y="3167"/>
                            <a:ext cx="11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856607" name="Rectangle 182"/>
                        <wps:cNvSpPr>
                          <a:spLocks noChangeArrowheads="1"/>
                        </wps:cNvSpPr>
                        <wps:spPr bwMode="auto">
                          <a:xfrm>
                            <a:off x="4620" y="3167"/>
                            <a:ext cx="108"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4453202" name="Rectangle 181"/>
                        <wps:cNvSpPr>
                          <a:spLocks noChangeArrowheads="1"/>
                        </wps:cNvSpPr>
                        <wps:spPr bwMode="auto">
                          <a:xfrm>
                            <a:off x="4620" y="3167"/>
                            <a:ext cx="10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452447" name="Rectangle 180"/>
                        <wps:cNvSpPr>
                          <a:spLocks noChangeArrowheads="1"/>
                        </wps:cNvSpPr>
                        <wps:spPr bwMode="auto">
                          <a:xfrm>
                            <a:off x="4728" y="3167"/>
                            <a:ext cx="699"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4266473" name="Rectangle 179"/>
                        <wps:cNvSpPr>
                          <a:spLocks noChangeArrowheads="1"/>
                        </wps:cNvSpPr>
                        <wps:spPr bwMode="auto">
                          <a:xfrm>
                            <a:off x="4728" y="3167"/>
                            <a:ext cx="69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2596049" name="Rectangle 178"/>
                        <wps:cNvSpPr>
                          <a:spLocks noChangeArrowheads="1"/>
                        </wps:cNvSpPr>
                        <wps:spPr bwMode="auto">
                          <a:xfrm>
                            <a:off x="1440" y="3523"/>
                            <a:ext cx="116" cy="297"/>
                          </a:xfrm>
                          <a:prstGeom prst="rect">
                            <a:avLst/>
                          </a:prstGeom>
                          <a:solidFill>
                            <a:srgbClr val="EE82E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28287474" name="Rectangle 177"/>
                        <wps:cNvSpPr>
                          <a:spLocks noChangeArrowheads="1"/>
                        </wps:cNvSpPr>
                        <wps:spPr bwMode="auto">
                          <a:xfrm>
                            <a:off x="1440" y="3523"/>
                            <a:ext cx="11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4517386" name="Rectangle 176"/>
                        <wps:cNvSpPr>
                          <a:spLocks noChangeArrowheads="1"/>
                        </wps:cNvSpPr>
                        <wps:spPr bwMode="auto">
                          <a:xfrm>
                            <a:off x="1555" y="3523"/>
                            <a:ext cx="10"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8733046" name="Rectangle 175"/>
                        <wps:cNvSpPr>
                          <a:spLocks noChangeArrowheads="1"/>
                        </wps:cNvSpPr>
                        <wps:spPr bwMode="auto">
                          <a:xfrm>
                            <a:off x="1555" y="3523"/>
                            <a:ext cx="1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9710884" name="Rectangle 174"/>
                        <wps:cNvSpPr>
                          <a:spLocks noChangeArrowheads="1"/>
                        </wps:cNvSpPr>
                        <wps:spPr bwMode="auto">
                          <a:xfrm>
                            <a:off x="1565" y="3523"/>
                            <a:ext cx="2"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4378453" name="Rectangle 173"/>
                        <wps:cNvSpPr>
                          <a:spLocks noChangeArrowheads="1"/>
                        </wps:cNvSpPr>
                        <wps:spPr bwMode="auto">
                          <a:xfrm>
                            <a:off x="1565" y="3523"/>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6572268" name="Rectangle 172"/>
                        <wps:cNvSpPr>
                          <a:spLocks noChangeArrowheads="1"/>
                        </wps:cNvSpPr>
                        <wps:spPr bwMode="auto">
                          <a:xfrm>
                            <a:off x="1567" y="3523"/>
                            <a:ext cx="187"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48174497" name="Rectangle 171"/>
                        <wps:cNvSpPr>
                          <a:spLocks noChangeArrowheads="1"/>
                        </wps:cNvSpPr>
                        <wps:spPr bwMode="auto">
                          <a:xfrm>
                            <a:off x="1567" y="3523"/>
                            <a:ext cx="18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724295" name="Rectangle 170"/>
                        <wps:cNvSpPr>
                          <a:spLocks noChangeArrowheads="1"/>
                        </wps:cNvSpPr>
                        <wps:spPr bwMode="auto">
                          <a:xfrm>
                            <a:off x="1754" y="3523"/>
                            <a:ext cx="61"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97464071" name="Rectangle 169"/>
                        <wps:cNvSpPr>
                          <a:spLocks noChangeArrowheads="1"/>
                        </wps:cNvSpPr>
                        <wps:spPr bwMode="auto">
                          <a:xfrm>
                            <a:off x="1754" y="3523"/>
                            <a:ext cx="61"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4517495" name="Rectangle 168"/>
                        <wps:cNvSpPr>
                          <a:spLocks noChangeArrowheads="1"/>
                        </wps:cNvSpPr>
                        <wps:spPr bwMode="auto">
                          <a:xfrm>
                            <a:off x="1814" y="3523"/>
                            <a:ext cx="21"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93078412" name="Rectangle 167"/>
                        <wps:cNvSpPr>
                          <a:spLocks noChangeArrowheads="1"/>
                        </wps:cNvSpPr>
                        <wps:spPr bwMode="auto">
                          <a:xfrm>
                            <a:off x="1814" y="3523"/>
                            <a:ext cx="21"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5520483" name="Rectangle 166"/>
                        <wps:cNvSpPr>
                          <a:spLocks noChangeArrowheads="1"/>
                        </wps:cNvSpPr>
                        <wps:spPr bwMode="auto">
                          <a:xfrm>
                            <a:off x="1835" y="3523"/>
                            <a:ext cx="2"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5713999" name="Rectangle 165"/>
                        <wps:cNvSpPr>
                          <a:spLocks noChangeArrowheads="1"/>
                        </wps:cNvSpPr>
                        <wps:spPr bwMode="auto">
                          <a:xfrm>
                            <a:off x="1835" y="3523"/>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2673793" name="Rectangle 164"/>
                        <wps:cNvSpPr>
                          <a:spLocks noChangeArrowheads="1"/>
                        </wps:cNvSpPr>
                        <wps:spPr bwMode="auto">
                          <a:xfrm>
                            <a:off x="1836" y="3523"/>
                            <a:ext cx="3319"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28285367" name="Rectangle 163"/>
                        <wps:cNvSpPr>
                          <a:spLocks noChangeArrowheads="1"/>
                        </wps:cNvSpPr>
                        <wps:spPr bwMode="auto">
                          <a:xfrm>
                            <a:off x="1836" y="3523"/>
                            <a:ext cx="331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2103584" name="Freeform 162"/>
                        <wps:cNvSpPr>
                          <a:spLocks/>
                        </wps:cNvSpPr>
                        <wps:spPr bwMode="auto">
                          <a:xfrm>
                            <a:off x="5155" y="3523"/>
                            <a:ext cx="2" cy="297"/>
                          </a:xfrm>
                          <a:custGeom>
                            <a:avLst/>
                            <a:gdLst>
                              <a:gd name="T0" fmla="+- 0 3819 3523"/>
                              <a:gd name="T1" fmla="*/ 3819 h 297"/>
                              <a:gd name="T2" fmla="+- 0 3523 3523"/>
                              <a:gd name="T3" fmla="*/ 3523 h 297"/>
                              <a:gd name="T4" fmla="+- 0 3819 3523"/>
                              <a:gd name="T5" fmla="*/ 3819 h 297"/>
                            </a:gdLst>
                            <a:ahLst/>
                            <a:cxnLst>
                              <a:cxn ang="0">
                                <a:pos x="0" y="T1"/>
                              </a:cxn>
                              <a:cxn ang="0">
                                <a:pos x="0" y="T3"/>
                              </a:cxn>
                              <a:cxn ang="0">
                                <a:pos x="0" y="T5"/>
                              </a:cxn>
                            </a:cxnLst>
                            <a:rect l="0" t="0" r="r" b="b"/>
                            <a:pathLst>
                              <a:path h="297">
                                <a:moveTo>
                                  <a:pt x="0" y="296"/>
                                </a:moveTo>
                                <a:lnTo>
                                  <a:pt x="0" y="0"/>
                                </a:lnTo>
                                <a:lnTo>
                                  <a:pt x="0" y="296"/>
                                </a:lnTo>
                                <a:close/>
                              </a:path>
                            </a:pathLst>
                          </a:custGeom>
                          <a:solidFill>
                            <a:srgbClr val="FF65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6924371" name="Freeform 161"/>
                        <wps:cNvSpPr>
                          <a:spLocks/>
                        </wps:cNvSpPr>
                        <wps:spPr bwMode="auto">
                          <a:xfrm>
                            <a:off x="5155" y="3523"/>
                            <a:ext cx="2" cy="297"/>
                          </a:xfrm>
                          <a:custGeom>
                            <a:avLst/>
                            <a:gdLst>
                              <a:gd name="T0" fmla="+- 0 5155 5155"/>
                              <a:gd name="T1" fmla="*/ T0 w 1"/>
                              <a:gd name="T2" fmla="+- 0 3523 3523"/>
                              <a:gd name="T3" fmla="*/ 3523 h 297"/>
                              <a:gd name="T4" fmla="+- 0 5155 5155"/>
                              <a:gd name="T5" fmla="*/ T4 w 1"/>
                              <a:gd name="T6" fmla="+- 0 3819 3523"/>
                              <a:gd name="T7" fmla="*/ 3819 h 297"/>
                              <a:gd name="T8" fmla="+- 0 5155 5155"/>
                              <a:gd name="T9" fmla="*/ T8 w 1"/>
                              <a:gd name="T10" fmla="+- 0 3523 3523"/>
                              <a:gd name="T11" fmla="*/ 3523 h 297"/>
                            </a:gdLst>
                            <a:ahLst/>
                            <a:cxnLst>
                              <a:cxn ang="0">
                                <a:pos x="T1" y="T3"/>
                              </a:cxn>
                              <a:cxn ang="0">
                                <a:pos x="T5" y="T7"/>
                              </a:cxn>
                              <a:cxn ang="0">
                                <a:pos x="T9" y="T11"/>
                              </a:cxn>
                            </a:cxnLst>
                            <a:rect l="0" t="0" r="r" b="b"/>
                            <a:pathLst>
                              <a:path w="1" h="297">
                                <a:moveTo>
                                  <a:pt x="0" y="0"/>
                                </a:moveTo>
                                <a:lnTo>
                                  <a:pt x="0" y="296"/>
                                </a:lnTo>
                                <a:lnTo>
                                  <a:pt x="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027344" name="Rectangle 160"/>
                        <wps:cNvSpPr>
                          <a:spLocks noChangeArrowheads="1"/>
                        </wps:cNvSpPr>
                        <wps:spPr bwMode="auto">
                          <a:xfrm>
                            <a:off x="5155" y="3523"/>
                            <a:ext cx="16"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0207409" name="Rectangle 159"/>
                        <wps:cNvSpPr>
                          <a:spLocks noChangeArrowheads="1"/>
                        </wps:cNvSpPr>
                        <wps:spPr bwMode="auto">
                          <a:xfrm>
                            <a:off x="5155" y="3523"/>
                            <a:ext cx="1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3300656" name="Rectangle 158"/>
                        <wps:cNvSpPr>
                          <a:spLocks noChangeArrowheads="1"/>
                        </wps:cNvSpPr>
                        <wps:spPr bwMode="auto">
                          <a:xfrm>
                            <a:off x="5170" y="3523"/>
                            <a:ext cx="12"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48755068" name="Rectangle 157"/>
                        <wps:cNvSpPr>
                          <a:spLocks noChangeArrowheads="1"/>
                        </wps:cNvSpPr>
                        <wps:spPr bwMode="auto">
                          <a:xfrm>
                            <a:off x="5170" y="3523"/>
                            <a:ext cx="1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5319172" name="Rectangle 156"/>
                        <wps:cNvSpPr>
                          <a:spLocks noChangeArrowheads="1"/>
                        </wps:cNvSpPr>
                        <wps:spPr bwMode="auto">
                          <a:xfrm>
                            <a:off x="5182" y="3523"/>
                            <a:ext cx="245"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41558484" name="Rectangle 155"/>
                        <wps:cNvSpPr>
                          <a:spLocks noChangeArrowheads="1"/>
                        </wps:cNvSpPr>
                        <wps:spPr bwMode="auto">
                          <a:xfrm>
                            <a:off x="5182" y="3523"/>
                            <a:ext cx="24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99321109" name="Picture 15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432" y="3871"/>
                            <a:ext cx="279" cy="3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23773984" name="Rectangle 153"/>
                        <wps:cNvSpPr>
                          <a:spLocks noChangeArrowheads="1"/>
                        </wps:cNvSpPr>
                        <wps:spPr bwMode="auto">
                          <a:xfrm>
                            <a:off x="1703" y="3878"/>
                            <a:ext cx="496"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28529235" name="Rectangle 152"/>
                        <wps:cNvSpPr>
                          <a:spLocks noChangeArrowheads="1"/>
                        </wps:cNvSpPr>
                        <wps:spPr bwMode="auto">
                          <a:xfrm>
                            <a:off x="1703" y="3878"/>
                            <a:ext cx="49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1902825" name="Rectangle 151"/>
                        <wps:cNvSpPr>
                          <a:spLocks noChangeArrowheads="1"/>
                        </wps:cNvSpPr>
                        <wps:spPr bwMode="auto">
                          <a:xfrm>
                            <a:off x="2199" y="3878"/>
                            <a:ext cx="1508"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10819699" name="Rectangle 150"/>
                        <wps:cNvSpPr>
                          <a:spLocks noChangeArrowheads="1"/>
                        </wps:cNvSpPr>
                        <wps:spPr bwMode="auto">
                          <a:xfrm>
                            <a:off x="2199" y="3878"/>
                            <a:ext cx="150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0351573" name="Rectangle 149"/>
                        <wps:cNvSpPr>
                          <a:spLocks noChangeArrowheads="1"/>
                        </wps:cNvSpPr>
                        <wps:spPr bwMode="auto">
                          <a:xfrm>
                            <a:off x="3706" y="3878"/>
                            <a:ext cx="894"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86989576" name="Rectangle 148"/>
                        <wps:cNvSpPr>
                          <a:spLocks noChangeArrowheads="1"/>
                        </wps:cNvSpPr>
                        <wps:spPr bwMode="auto">
                          <a:xfrm>
                            <a:off x="3706" y="3878"/>
                            <a:ext cx="89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4060883" name="Rectangle 147"/>
                        <wps:cNvSpPr>
                          <a:spLocks noChangeArrowheads="1"/>
                        </wps:cNvSpPr>
                        <wps:spPr bwMode="auto">
                          <a:xfrm>
                            <a:off x="4600" y="3878"/>
                            <a:ext cx="8"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1955336" name="Rectangle 146"/>
                        <wps:cNvSpPr>
                          <a:spLocks noChangeArrowheads="1"/>
                        </wps:cNvSpPr>
                        <wps:spPr bwMode="auto">
                          <a:xfrm>
                            <a:off x="4600" y="3878"/>
                            <a:ext cx="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1856815" name="Rectangle 145"/>
                        <wps:cNvSpPr>
                          <a:spLocks noChangeArrowheads="1"/>
                        </wps:cNvSpPr>
                        <wps:spPr bwMode="auto">
                          <a:xfrm>
                            <a:off x="4607" y="3878"/>
                            <a:ext cx="32"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66222130" name="Rectangle 144"/>
                        <wps:cNvSpPr>
                          <a:spLocks noChangeArrowheads="1"/>
                        </wps:cNvSpPr>
                        <wps:spPr bwMode="auto">
                          <a:xfrm>
                            <a:off x="4607" y="3878"/>
                            <a:ext cx="3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9519570" name="Rectangle 143"/>
                        <wps:cNvSpPr>
                          <a:spLocks noChangeArrowheads="1"/>
                        </wps:cNvSpPr>
                        <wps:spPr bwMode="auto">
                          <a:xfrm>
                            <a:off x="4638" y="3878"/>
                            <a:ext cx="2" cy="297"/>
                          </a:xfrm>
                          <a:prstGeom prst="rect">
                            <a:avLst/>
                          </a:prstGeom>
                          <a:solidFill>
                            <a:srgbClr val="FF65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2517694" name="Rectangle 142"/>
                        <wps:cNvSpPr>
                          <a:spLocks noChangeArrowheads="1"/>
                        </wps:cNvSpPr>
                        <wps:spPr bwMode="auto">
                          <a:xfrm>
                            <a:off x="4638" y="3878"/>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7174478" name="Rectangle 141"/>
                        <wps:cNvSpPr>
                          <a:spLocks noChangeArrowheads="1"/>
                        </wps:cNvSpPr>
                        <wps:spPr bwMode="auto">
                          <a:xfrm>
                            <a:off x="4640" y="3878"/>
                            <a:ext cx="228"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6220777" name="Rectangle 140"/>
                        <wps:cNvSpPr>
                          <a:spLocks noChangeArrowheads="1"/>
                        </wps:cNvSpPr>
                        <wps:spPr bwMode="auto">
                          <a:xfrm>
                            <a:off x="4640" y="3878"/>
                            <a:ext cx="22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05929" name="Rectangle 139"/>
                        <wps:cNvSpPr>
                          <a:spLocks noChangeArrowheads="1"/>
                        </wps:cNvSpPr>
                        <wps:spPr bwMode="auto">
                          <a:xfrm>
                            <a:off x="4868" y="3878"/>
                            <a:ext cx="54"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14553131" name="Rectangle 138"/>
                        <wps:cNvSpPr>
                          <a:spLocks noChangeArrowheads="1"/>
                        </wps:cNvSpPr>
                        <wps:spPr bwMode="auto">
                          <a:xfrm>
                            <a:off x="4868" y="3878"/>
                            <a:ext cx="5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29237623" name="Rectangle 137"/>
                        <wps:cNvSpPr>
                          <a:spLocks noChangeArrowheads="1"/>
                        </wps:cNvSpPr>
                        <wps:spPr bwMode="auto">
                          <a:xfrm>
                            <a:off x="4921" y="3878"/>
                            <a:ext cx="506"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2220421" name="Rectangle 136"/>
                        <wps:cNvSpPr>
                          <a:spLocks noChangeArrowheads="1"/>
                        </wps:cNvSpPr>
                        <wps:spPr bwMode="auto">
                          <a:xfrm>
                            <a:off x="4921" y="3878"/>
                            <a:ext cx="50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8577673" name="Rectangle 135"/>
                        <wps:cNvSpPr>
                          <a:spLocks noChangeArrowheads="1"/>
                        </wps:cNvSpPr>
                        <wps:spPr bwMode="auto">
                          <a:xfrm>
                            <a:off x="1440" y="4234"/>
                            <a:ext cx="15" cy="297"/>
                          </a:xfrm>
                          <a:prstGeom prst="rect">
                            <a:avLst/>
                          </a:prstGeom>
                          <a:solidFill>
                            <a:srgbClr val="EE82E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5467149" name="Rectangle 134"/>
                        <wps:cNvSpPr>
                          <a:spLocks noChangeArrowheads="1"/>
                        </wps:cNvSpPr>
                        <wps:spPr bwMode="auto">
                          <a:xfrm>
                            <a:off x="1440" y="4234"/>
                            <a:ext cx="1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312366" name="Rectangle 133"/>
                        <wps:cNvSpPr>
                          <a:spLocks noChangeArrowheads="1"/>
                        </wps:cNvSpPr>
                        <wps:spPr bwMode="auto">
                          <a:xfrm>
                            <a:off x="1454" y="4234"/>
                            <a:ext cx="19"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46458889" name="Rectangle 132"/>
                        <wps:cNvSpPr>
                          <a:spLocks noChangeArrowheads="1"/>
                        </wps:cNvSpPr>
                        <wps:spPr bwMode="auto">
                          <a:xfrm>
                            <a:off x="1454" y="4234"/>
                            <a:ext cx="1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6412441" name="Rectangle 131"/>
                        <wps:cNvSpPr>
                          <a:spLocks noChangeArrowheads="1"/>
                        </wps:cNvSpPr>
                        <wps:spPr bwMode="auto">
                          <a:xfrm>
                            <a:off x="1473" y="4234"/>
                            <a:ext cx="294"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9063263" name="Rectangle 130"/>
                        <wps:cNvSpPr>
                          <a:spLocks noChangeArrowheads="1"/>
                        </wps:cNvSpPr>
                        <wps:spPr bwMode="auto">
                          <a:xfrm>
                            <a:off x="1473" y="4234"/>
                            <a:ext cx="29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62327225" name="Rectangle 129"/>
                        <wps:cNvSpPr>
                          <a:spLocks noChangeArrowheads="1"/>
                        </wps:cNvSpPr>
                        <wps:spPr bwMode="auto">
                          <a:xfrm>
                            <a:off x="1767" y="4234"/>
                            <a:ext cx="893"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00580753" name="Rectangle 128"/>
                        <wps:cNvSpPr>
                          <a:spLocks noChangeArrowheads="1"/>
                        </wps:cNvSpPr>
                        <wps:spPr bwMode="auto">
                          <a:xfrm>
                            <a:off x="1767" y="4234"/>
                            <a:ext cx="89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786354" name="Freeform 127"/>
                        <wps:cNvSpPr>
                          <a:spLocks/>
                        </wps:cNvSpPr>
                        <wps:spPr bwMode="auto">
                          <a:xfrm>
                            <a:off x="2659" y="4234"/>
                            <a:ext cx="2" cy="297"/>
                          </a:xfrm>
                          <a:custGeom>
                            <a:avLst/>
                            <a:gdLst>
                              <a:gd name="T0" fmla="+- 0 4530 4234"/>
                              <a:gd name="T1" fmla="*/ 4530 h 297"/>
                              <a:gd name="T2" fmla="+- 0 4234 4234"/>
                              <a:gd name="T3" fmla="*/ 4234 h 297"/>
                              <a:gd name="T4" fmla="+- 0 4530 4234"/>
                              <a:gd name="T5" fmla="*/ 4530 h 297"/>
                            </a:gdLst>
                            <a:ahLst/>
                            <a:cxnLst>
                              <a:cxn ang="0">
                                <a:pos x="0" y="T1"/>
                              </a:cxn>
                              <a:cxn ang="0">
                                <a:pos x="0" y="T3"/>
                              </a:cxn>
                              <a:cxn ang="0">
                                <a:pos x="0" y="T5"/>
                              </a:cxn>
                            </a:cxnLst>
                            <a:rect l="0" t="0" r="r" b="b"/>
                            <a:pathLst>
                              <a:path h="297">
                                <a:moveTo>
                                  <a:pt x="0" y="296"/>
                                </a:moveTo>
                                <a:lnTo>
                                  <a:pt x="0" y="0"/>
                                </a:lnTo>
                                <a:lnTo>
                                  <a:pt x="0" y="296"/>
                                </a:lnTo>
                                <a:close/>
                              </a:path>
                            </a:pathLst>
                          </a:custGeom>
                          <a:solidFill>
                            <a:srgbClr val="CCCC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88643209" name="Freeform 126"/>
                        <wps:cNvSpPr>
                          <a:spLocks/>
                        </wps:cNvSpPr>
                        <wps:spPr bwMode="auto">
                          <a:xfrm>
                            <a:off x="2659" y="4234"/>
                            <a:ext cx="2" cy="297"/>
                          </a:xfrm>
                          <a:custGeom>
                            <a:avLst/>
                            <a:gdLst>
                              <a:gd name="T0" fmla="+- 0 4234 4234"/>
                              <a:gd name="T1" fmla="*/ 4234 h 297"/>
                              <a:gd name="T2" fmla="+- 0 4530 4234"/>
                              <a:gd name="T3" fmla="*/ 4530 h 297"/>
                              <a:gd name="T4" fmla="+- 0 4234 4234"/>
                              <a:gd name="T5" fmla="*/ 4234 h 297"/>
                            </a:gdLst>
                            <a:ahLst/>
                            <a:cxnLst>
                              <a:cxn ang="0">
                                <a:pos x="0" y="T1"/>
                              </a:cxn>
                              <a:cxn ang="0">
                                <a:pos x="0" y="T3"/>
                              </a:cxn>
                              <a:cxn ang="0">
                                <a:pos x="0" y="T5"/>
                              </a:cxn>
                            </a:cxnLst>
                            <a:rect l="0" t="0" r="r" b="b"/>
                            <a:pathLst>
                              <a:path h="297">
                                <a:moveTo>
                                  <a:pt x="0" y="0"/>
                                </a:moveTo>
                                <a:lnTo>
                                  <a:pt x="0" y="296"/>
                                </a:lnTo>
                                <a:lnTo>
                                  <a:pt x="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6929046" name="Rectangle 125"/>
                        <wps:cNvSpPr>
                          <a:spLocks noChangeArrowheads="1"/>
                        </wps:cNvSpPr>
                        <wps:spPr bwMode="auto">
                          <a:xfrm>
                            <a:off x="2659" y="4234"/>
                            <a:ext cx="30"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8913090" name="Rectangle 124"/>
                        <wps:cNvSpPr>
                          <a:spLocks noChangeArrowheads="1"/>
                        </wps:cNvSpPr>
                        <wps:spPr bwMode="auto">
                          <a:xfrm>
                            <a:off x="2659" y="4234"/>
                            <a:ext cx="3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9862300" name="Rectangle 123"/>
                        <wps:cNvSpPr>
                          <a:spLocks noChangeArrowheads="1"/>
                        </wps:cNvSpPr>
                        <wps:spPr bwMode="auto">
                          <a:xfrm>
                            <a:off x="2689" y="4234"/>
                            <a:ext cx="258"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85758947" name="Rectangle 122"/>
                        <wps:cNvSpPr>
                          <a:spLocks noChangeArrowheads="1"/>
                        </wps:cNvSpPr>
                        <wps:spPr bwMode="auto">
                          <a:xfrm>
                            <a:off x="2689" y="4234"/>
                            <a:ext cx="25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7466345" name="Rectangle 121"/>
                        <wps:cNvSpPr>
                          <a:spLocks noChangeArrowheads="1"/>
                        </wps:cNvSpPr>
                        <wps:spPr bwMode="auto">
                          <a:xfrm>
                            <a:off x="2946" y="4234"/>
                            <a:ext cx="2"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49646988" name="Rectangle 120"/>
                        <wps:cNvSpPr>
                          <a:spLocks noChangeArrowheads="1"/>
                        </wps:cNvSpPr>
                        <wps:spPr bwMode="auto">
                          <a:xfrm>
                            <a:off x="2946" y="4234"/>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738872" name="Rectangle 119"/>
                        <wps:cNvSpPr>
                          <a:spLocks noChangeArrowheads="1"/>
                        </wps:cNvSpPr>
                        <wps:spPr bwMode="auto">
                          <a:xfrm>
                            <a:off x="2948" y="4234"/>
                            <a:ext cx="15" cy="297"/>
                          </a:xfrm>
                          <a:prstGeom prst="rect">
                            <a:avLst/>
                          </a:prstGeom>
                          <a:solidFill>
                            <a:srgbClr val="FF65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2324013" name="Rectangle 118"/>
                        <wps:cNvSpPr>
                          <a:spLocks noChangeArrowheads="1"/>
                        </wps:cNvSpPr>
                        <wps:spPr bwMode="auto">
                          <a:xfrm>
                            <a:off x="2948" y="4234"/>
                            <a:ext cx="1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3850717" name="Rectangle 117"/>
                        <wps:cNvSpPr>
                          <a:spLocks noChangeArrowheads="1"/>
                        </wps:cNvSpPr>
                        <wps:spPr bwMode="auto">
                          <a:xfrm>
                            <a:off x="2963" y="4234"/>
                            <a:ext cx="596"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3936096" name="Rectangle 116"/>
                        <wps:cNvSpPr>
                          <a:spLocks noChangeArrowheads="1"/>
                        </wps:cNvSpPr>
                        <wps:spPr bwMode="auto">
                          <a:xfrm>
                            <a:off x="2963" y="4234"/>
                            <a:ext cx="59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511080" name="Rectangle 115"/>
                        <wps:cNvSpPr>
                          <a:spLocks noChangeArrowheads="1"/>
                        </wps:cNvSpPr>
                        <wps:spPr bwMode="auto">
                          <a:xfrm>
                            <a:off x="3559" y="4234"/>
                            <a:ext cx="794"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6665522" name="Rectangle 114"/>
                        <wps:cNvSpPr>
                          <a:spLocks noChangeArrowheads="1"/>
                        </wps:cNvSpPr>
                        <wps:spPr bwMode="auto">
                          <a:xfrm>
                            <a:off x="3559" y="4234"/>
                            <a:ext cx="79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8910766" name="Rectangle 113"/>
                        <wps:cNvSpPr>
                          <a:spLocks noChangeArrowheads="1"/>
                        </wps:cNvSpPr>
                        <wps:spPr bwMode="auto">
                          <a:xfrm>
                            <a:off x="4353" y="4234"/>
                            <a:ext cx="1074"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70877168" name="Rectangle 112"/>
                        <wps:cNvSpPr>
                          <a:spLocks noChangeArrowheads="1"/>
                        </wps:cNvSpPr>
                        <wps:spPr bwMode="auto">
                          <a:xfrm>
                            <a:off x="4353" y="4234"/>
                            <a:ext cx="107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0797837" name="Rectangle 111"/>
                        <wps:cNvSpPr>
                          <a:spLocks noChangeArrowheads="1"/>
                        </wps:cNvSpPr>
                        <wps:spPr bwMode="auto">
                          <a:xfrm>
                            <a:off x="1440" y="4589"/>
                            <a:ext cx="37" cy="297"/>
                          </a:xfrm>
                          <a:prstGeom prst="rect">
                            <a:avLst/>
                          </a:prstGeom>
                          <a:solidFill>
                            <a:srgbClr val="EE82E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19380407" name="Rectangle 110"/>
                        <wps:cNvSpPr>
                          <a:spLocks noChangeArrowheads="1"/>
                        </wps:cNvSpPr>
                        <wps:spPr bwMode="auto">
                          <a:xfrm>
                            <a:off x="1440" y="4589"/>
                            <a:ext cx="3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078407" name="Rectangle 109"/>
                        <wps:cNvSpPr>
                          <a:spLocks noChangeArrowheads="1"/>
                        </wps:cNvSpPr>
                        <wps:spPr bwMode="auto">
                          <a:xfrm>
                            <a:off x="1477" y="4589"/>
                            <a:ext cx="53"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6957215" name="Rectangle 108"/>
                        <wps:cNvSpPr>
                          <a:spLocks noChangeArrowheads="1"/>
                        </wps:cNvSpPr>
                        <wps:spPr bwMode="auto">
                          <a:xfrm>
                            <a:off x="1477" y="4589"/>
                            <a:ext cx="5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6055687" name="Rectangle 107"/>
                        <wps:cNvSpPr>
                          <a:spLocks noChangeArrowheads="1"/>
                        </wps:cNvSpPr>
                        <wps:spPr bwMode="auto">
                          <a:xfrm>
                            <a:off x="1529" y="4589"/>
                            <a:ext cx="2"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378381" name="Rectangle 106"/>
                        <wps:cNvSpPr>
                          <a:spLocks noChangeArrowheads="1"/>
                        </wps:cNvSpPr>
                        <wps:spPr bwMode="auto">
                          <a:xfrm>
                            <a:off x="1529" y="4589"/>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8282060" name="Rectangle 105"/>
                        <wps:cNvSpPr>
                          <a:spLocks noChangeArrowheads="1"/>
                        </wps:cNvSpPr>
                        <wps:spPr bwMode="auto">
                          <a:xfrm>
                            <a:off x="1530" y="4589"/>
                            <a:ext cx="1109"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39878363" name="Rectangle 104"/>
                        <wps:cNvSpPr>
                          <a:spLocks noChangeArrowheads="1"/>
                        </wps:cNvSpPr>
                        <wps:spPr bwMode="auto">
                          <a:xfrm>
                            <a:off x="1530" y="4589"/>
                            <a:ext cx="110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755200" name="Rectangle 103"/>
                        <wps:cNvSpPr>
                          <a:spLocks noChangeArrowheads="1"/>
                        </wps:cNvSpPr>
                        <wps:spPr bwMode="auto">
                          <a:xfrm>
                            <a:off x="2639" y="4589"/>
                            <a:ext cx="593"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3645873" name="Rectangle 102"/>
                        <wps:cNvSpPr>
                          <a:spLocks noChangeArrowheads="1"/>
                        </wps:cNvSpPr>
                        <wps:spPr bwMode="auto">
                          <a:xfrm>
                            <a:off x="2639" y="4589"/>
                            <a:ext cx="59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046723" name="Rectangle 101"/>
                        <wps:cNvSpPr>
                          <a:spLocks noChangeArrowheads="1"/>
                        </wps:cNvSpPr>
                        <wps:spPr bwMode="auto">
                          <a:xfrm>
                            <a:off x="3231" y="4589"/>
                            <a:ext cx="1301"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25472153" name="Rectangle 100"/>
                        <wps:cNvSpPr>
                          <a:spLocks noChangeArrowheads="1"/>
                        </wps:cNvSpPr>
                        <wps:spPr bwMode="auto">
                          <a:xfrm>
                            <a:off x="3231" y="4589"/>
                            <a:ext cx="1301"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9845424" name="Rectangle 99"/>
                        <wps:cNvSpPr>
                          <a:spLocks noChangeArrowheads="1"/>
                        </wps:cNvSpPr>
                        <wps:spPr bwMode="auto">
                          <a:xfrm>
                            <a:off x="4532" y="4589"/>
                            <a:ext cx="9"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6277375" name="Rectangle 98"/>
                        <wps:cNvSpPr>
                          <a:spLocks noChangeArrowheads="1"/>
                        </wps:cNvSpPr>
                        <wps:spPr bwMode="auto">
                          <a:xfrm>
                            <a:off x="4532" y="4589"/>
                            <a:ext cx="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531139" name="Rectangle 97"/>
                        <wps:cNvSpPr>
                          <a:spLocks noChangeArrowheads="1"/>
                        </wps:cNvSpPr>
                        <wps:spPr bwMode="auto">
                          <a:xfrm>
                            <a:off x="4540" y="4589"/>
                            <a:ext cx="25"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24056836" name="Rectangle 96"/>
                        <wps:cNvSpPr>
                          <a:spLocks noChangeArrowheads="1"/>
                        </wps:cNvSpPr>
                        <wps:spPr bwMode="auto">
                          <a:xfrm>
                            <a:off x="4540" y="4589"/>
                            <a:ext cx="2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8591557" name="Freeform 95"/>
                        <wps:cNvSpPr>
                          <a:spLocks/>
                        </wps:cNvSpPr>
                        <wps:spPr bwMode="auto">
                          <a:xfrm>
                            <a:off x="4565" y="4589"/>
                            <a:ext cx="2" cy="297"/>
                          </a:xfrm>
                          <a:custGeom>
                            <a:avLst/>
                            <a:gdLst>
                              <a:gd name="T0" fmla="+- 0 4886 4590"/>
                              <a:gd name="T1" fmla="*/ 4886 h 297"/>
                              <a:gd name="T2" fmla="+- 0 4590 4590"/>
                              <a:gd name="T3" fmla="*/ 4590 h 297"/>
                              <a:gd name="T4" fmla="+- 0 4886 4590"/>
                              <a:gd name="T5" fmla="*/ 4886 h 297"/>
                            </a:gdLst>
                            <a:ahLst/>
                            <a:cxnLst>
                              <a:cxn ang="0">
                                <a:pos x="0" y="T1"/>
                              </a:cxn>
                              <a:cxn ang="0">
                                <a:pos x="0" y="T3"/>
                              </a:cxn>
                              <a:cxn ang="0">
                                <a:pos x="0" y="T5"/>
                              </a:cxn>
                            </a:cxnLst>
                            <a:rect l="0" t="0" r="r" b="b"/>
                            <a:pathLst>
                              <a:path h="297">
                                <a:moveTo>
                                  <a:pt x="0" y="296"/>
                                </a:moveTo>
                                <a:lnTo>
                                  <a:pt x="0" y="0"/>
                                </a:lnTo>
                                <a:lnTo>
                                  <a:pt x="0" y="296"/>
                                </a:lnTo>
                                <a:close/>
                              </a:path>
                            </a:pathLst>
                          </a:custGeom>
                          <a:solidFill>
                            <a:srgbClr val="FF65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20487931" name="Line 94"/>
                        <wps:cNvCnPr>
                          <a:cxnSpLocks noChangeShapeType="1"/>
                        </wps:cNvCnPr>
                        <wps:spPr bwMode="auto">
                          <a:xfrm>
                            <a:off x="4561" y="4590"/>
                            <a:ext cx="0" cy="296"/>
                          </a:xfrm>
                          <a:prstGeom prst="line">
                            <a:avLst/>
                          </a:prstGeom>
                          <a:noFill/>
                          <a:ln w="489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66451439" name="Rectangle 93"/>
                        <wps:cNvSpPr>
                          <a:spLocks noChangeArrowheads="1"/>
                        </wps:cNvSpPr>
                        <wps:spPr bwMode="auto">
                          <a:xfrm>
                            <a:off x="4565" y="4589"/>
                            <a:ext cx="191"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2960125" name="Rectangle 92"/>
                        <wps:cNvSpPr>
                          <a:spLocks noChangeArrowheads="1"/>
                        </wps:cNvSpPr>
                        <wps:spPr bwMode="auto">
                          <a:xfrm>
                            <a:off x="4565" y="4589"/>
                            <a:ext cx="191"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3680603" name="Rectangle 91"/>
                        <wps:cNvSpPr>
                          <a:spLocks noChangeArrowheads="1"/>
                        </wps:cNvSpPr>
                        <wps:spPr bwMode="auto">
                          <a:xfrm>
                            <a:off x="4755" y="4589"/>
                            <a:ext cx="54"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42633317" name="Rectangle 90"/>
                        <wps:cNvSpPr>
                          <a:spLocks noChangeArrowheads="1"/>
                        </wps:cNvSpPr>
                        <wps:spPr bwMode="auto">
                          <a:xfrm>
                            <a:off x="4755" y="4589"/>
                            <a:ext cx="5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551073" name="Rectangle 89"/>
                        <wps:cNvSpPr>
                          <a:spLocks noChangeArrowheads="1"/>
                        </wps:cNvSpPr>
                        <wps:spPr bwMode="auto">
                          <a:xfrm>
                            <a:off x="4809" y="4589"/>
                            <a:ext cx="618"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51633921" name="Rectangle 88"/>
                        <wps:cNvSpPr>
                          <a:spLocks noChangeArrowheads="1"/>
                        </wps:cNvSpPr>
                        <wps:spPr bwMode="auto">
                          <a:xfrm>
                            <a:off x="4809" y="4589"/>
                            <a:ext cx="61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9900466" name="Freeform 87"/>
                        <wps:cNvSpPr>
                          <a:spLocks/>
                        </wps:cNvSpPr>
                        <wps:spPr bwMode="auto">
                          <a:xfrm>
                            <a:off x="1440" y="4945"/>
                            <a:ext cx="2" cy="297"/>
                          </a:xfrm>
                          <a:custGeom>
                            <a:avLst/>
                            <a:gdLst>
                              <a:gd name="T0" fmla="+- 0 1440 1440"/>
                              <a:gd name="T1" fmla="*/ T0 w 1"/>
                              <a:gd name="T2" fmla="+- 0 4945 4945"/>
                              <a:gd name="T3" fmla="*/ 4945 h 297"/>
                              <a:gd name="T4" fmla="+- 0 1440 1440"/>
                              <a:gd name="T5" fmla="*/ T4 w 1"/>
                              <a:gd name="T6" fmla="+- 0 5242 4945"/>
                              <a:gd name="T7" fmla="*/ 5242 h 297"/>
                              <a:gd name="T8" fmla="+- 0 1440 1440"/>
                              <a:gd name="T9" fmla="*/ T8 w 1"/>
                              <a:gd name="T10" fmla="+- 0 4945 4945"/>
                              <a:gd name="T11" fmla="*/ 4945 h 297"/>
                            </a:gdLst>
                            <a:ahLst/>
                            <a:cxnLst>
                              <a:cxn ang="0">
                                <a:pos x="T1" y="T3"/>
                              </a:cxn>
                              <a:cxn ang="0">
                                <a:pos x="T5" y="T7"/>
                              </a:cxn>
                              <a:cxn ang="0">
                                <a:pos x="T9" y="T11"/>
                              </a:cxn>
                            </a:cxnLst>
                            <a:rect l="0" t="0" r="r" b="b"/>
                            <a:pathLst>
                              <a:path w="1" h="297">
                                <a:moveTo>
                                  <a:pt x="0" y="0"/>
                                </a:moveTo>
                                <a:lnTo>
                                  <a:pt x="0" y="297"/>
                                </a:lnTo>
                                <a:lnTo>
                                  <a:pt x="0" y="0"/>
                                </a:lnTo>
                                <a:close/>
                              </a:path>
                            </a:pathLst>
                          </a:custGeom>
                          <a:solidFill>
                            <a:srgbClr val="EE82EE"/>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3333069" name="Rectangle 86"/>
                        <wps:cNvSpPr>
                          <a:spLocks noChangeArrowheads="1"/>
                        </wps:cNvSpPr>
                        <wps:spPr bwMode="auto">
                          <a:xfrm>
                            <a:off x="1440" y="4945"/>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1120624" name="Rectangle 85"/>
                        <wps:cNvSpPr>
                          <a:spLocks noChangeArrowheads="1"/>
                        </wps:cNvSpPr>
                        <wps:spPr bwMode="auto">
                          <a:xfrm>
                            <a:off x="1440" y="4945"/>
                            <a:ext cx="2"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66341148" name="Rectangle 84"/>
                        <wps:cNvSpPr>
                          <a:spLocks noChangeArrowheads="1"/>
                        </wps:cNvSpPr>
                        <wps:spPr bwMode="auto">
                          <a:xfrm>
                            <a:off x="1440" y="4945"/>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6542652" name="Rectangle 83"/>
                        <wps:cNvSpPr>
                          <a:spLocks noChangeArrowheads="1"/>
                        </wps:cNvSpPr>
                        <wps:spPr bwMode="auto">
                          <a:xfrm>
                            <a:off x="1441" y="4945"/>
                            <a:ext cx="17"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05494173" name="Rectangle 82"/>
                        <wps:cNvSpPr>
                          <a:spLocks noChangeArrowheads="1"/>
                        </wps:cNvSpPr>
                        <wps:spPr bwMode="auto">
                          <a:xfrm>
                            <a:off x="1441" y="4945"/>
                            <a:ext cx="1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11730886" name="Rectangle 81"/>
                        <wps:cNvSpPr>
                          <a:spLocks noChangeArrowheads="1"/>
                        </wps:cNvSpPr>
                        <wps:spPr bwMode="auto">
                          <a:xfrm>
                            <a:off x="1457" y="4945"/>
                            <a:ext cx="82"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4772390" name="Rectangle 80"/>
                        <wps:cNvSpPr>
                          <a:spLocks noChangeArrowheads="1"/>
                        </wps:cNvSpPr>
                        <wps:spPr bwMode="auto">
                          <a:xfrm>
                            <a:off x="1457" y="4945"/>
                            <a:ext cx="8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3933263" name="Rectangle 79"/>
                        <wps:cNvSpPr>
                          <a:spLocks noChangeArrowheads="1"/>
                        </wps:cNvSpPr>
                        <wps:spPr bwMode="auto">
                          <a:xfrm>
                            <a:off x="1539" y="4945"/>
                            <a:ext cx="19"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24283714" name="Rectangle 78"/>
                        <wps:cNvSpPr>
                          <a:spLocks noChangeArrowheads="1"/>
                        </wps:cNvSpPr>
                        <wps:spPr bwMode="auto">
                          <a:xfrm>
                            <a:off x="1539" y="4945"/>
                            <a:ext cx="1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1948638" name="Rectangle 77"/>
                        <wps:cNvSpPr>
                          <a:spLocks noChangeArrowheads="1"/>
                        </wps:cNvSpPr>
                        <wps:spPr bwMode="auto">
                          <a:xfrm>
                            <a:off x="1557" y="4945"/>
                            <a:ext cx="7"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67621691" name="Rectangle 76"/>
                        <wps:cNvSpPr>
                          <a:spLocks noChangeArrowheads="1"/>
                        </wps:cNvSpPr>
                        <wps:spPr bwMode="auto">
                          <a:xfrm>
                            <a:off x="1557" y="4945"/>
                            <a:ext cx="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4941695" name="Rectangle 75"/>
                        <wps:cNvSpPr>
                          <a:spLocks noChangeArrowheads="1"/>
                        </wps:cNvSpPr>
                        <wps:spPr bwMode="auto">
                          <a:xfrm>
                            <a:off x="1564" y="4945"/>
                            <a:ext cx="4"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16410215" name="Rectangle 74"/>
                        <wps:cNvSpPr>
                          <a:spLocks noChangeArrowheads="1"/>
                        </wps:cNvSpPr>
                        <wps:spPr bwMode="auto">
                          <a:xfrm>
                            <a:off x="1564" y="4945"/>
                            <a:ext cx="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4367166" name="Line 73"/>
                        <wps:cNvCnPr>
                          <a:cxnSpLocks noChangeShapeType="1"/>
                        </wps:cNvCnPr>
                        <wps:spPr bwMode="auto">
                          <a:xfrm>
                            <a:off x="1564" y="4945"/>
                            <a:ext cx="0" cy="297"/>
                          </a:xfrm>
                          <a:prstGeom prst="line">
                            <a:avLst/>
                          </a:prstGeom>
                          <a:noFill/>
                          <a:ln w="47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45189445" name="Rectangle 72"/>
                        <wps:cNvSpPr>
                          <a:spLocks noChangeArrowheads="1"/>
                        </wps:cNvSpPr>
                        <wps:spPr bwMode="auto">
                          <a:xfrm>
                            <a:off x="1568" y="4945"/>
                            <a:ext cx="3724" cy="297"/>
                          </a:xfrm>
                          <a:prstGeom prst="rect">
                            <a:avLst/>
                          </a:prstGeom>
                          <a:solidFill>
                            <a:srgbClr val="FF65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96094646" name="Rectangle 71"/>
                        <wps:cNvSpPr>
                          <a:spLocks noChangeArrowheads="1"/>
                        </wps:cNvSpPr>
                        <wps:spPr bwMode="auto">
                          <a:xfrm>
                            <a:off x="1568" y="4945"/>
                            <a:ext cx="372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1981873" name="Rectangle 70"/>
                        <wps:cNvSpPr>
                          <a:spLocks noChangeArrowheads="1"/>
                        </wps:cNvSpPr>
                        <wps:spPr bwMode="auto">
                          <a:xfrm>
                            <a:off x="5291" y="4945"/>
                            <a:ext cx="9"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7640076" name="Rectangle 69"/>
                        <wps:cNvSpPr>
                          <a:spLocks noChangeArrowheads="1"/>
                        </wps:cNvSpPr>
                        <wps:spPr bwMode="auto">
                          <a:xfrm>
                            <a:off x="5291" y="4945"/>
                            <a:ext cx="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8476006" name="Rectangle 68"/>
                        <wps:cNvSpPr>
                          <a:spLocks noChangeArrowheads="1"/>
                        </wps:cNvSpPr>
                        <wps:spPr bwMode="auto">
                          <a:xfrm>
                            <a:off x="5299" y="4945"/>
                            <a:ext cx="15"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90061251" name="Rectangle 67"/>
                        <wps:cNvSpPr>
                          <a:spLocks noChangeArrowheads="1"/>
                        </wps:cNvSpPr>
                        <wps:spPr bwMode="auto">
                          <a:xfrm>
                            <a:off x="5299" y="4945"/>
                            <a:ext cx="15"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24840876" name="Rectangle 66"/>
                        <wps:cNvSpPr>
                          <a:spLocks noChangeArrowheads="1"/>
                        </wps:cNvSpPr>
                        <wps:spPr bwMode="auto">
                          <a:xfrm>
                            <a:off x="5315" y="4945"/>
                            <a:ext cx="112"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50775686" name="Rectangle 65"/>
                        <wps:cNvSpPr>
                          <a:spLocks noChangeArrowheads="1"/>
                        </wps:cNvSpPr>
                        <wps:spPr bwMode="auto">
                          <a:xfrm>
                            <a:off x="5315" y="4945"/>
                            <a:ext cx="11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7297257" name="Rectangle 64"/>
                        <wps:cNvSpPr>
                          <a:spLocks noChangeArrowheads="1"/>
                        </wps:cNvSpPr>
                        <wps:spPr bwMode="auto">
                          <a:xfrm>
                            <a:off x="1440" y="5301"/>
                            <a:ext cx="3323" cy="297"/>
                          </a:xfrm>
                          <a:prstGeom prst="rect">
                            <a:avLst/>
                          </a:prstGeom>
                          <a:solidFill>
                            <a:srgbClr val="EE82E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24016175" name="Rectangle 63"/>
                        <wps:cNvSpPr>
                          <a:spLocks noChangeArrowheads="1"/>
                        </wps:cNvSpPr>
                        <wps:spPr bwMode="auto">
                          <a:xfrm>
                            <a:off x="1440" y="5301"/>
                            <a:ext cx="3323"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7659064" name="Rectangle 62"/>
                        <wps:cNvSpPr>
                          <a:spLocks noChangeArrowheads="1"/>
                        </wps:cNvSpPr>
                        <wps:spPr bwMode="auto">
                          <a:xfrm>
                            <a:off x="4762" y="5301"/>
                            <a:ext cx="7" cy="297"/>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414804" name="Rectangle 61"/>
                        <wps:cNvSpPr>
                          <a:spLocks noChangeArrowheads="1"/>
                        </wps:cNvSpPr>
                        <wps:spPr bwMode="auto">
                          <a:xfrm>
                            <a:off x="4762" y="5301"/>
                            <a:ext cx="7"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7881210" name="Rectangle 60"/>
                        <wps:cNvSpPr>
                          <a:spLocks noChangeArrowheads="1"/>
                        </wps:cNvSpPr>
                        <wps:spPr bwMode="auto">
                          <a:xfrm>
                            <a:off x="4769" y="5301"/>
                            <a:ext cx="8" cy="297"/>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2728892" name="Rectangle 59"/>
                        <wps:cNvSpPr>
                          <a:spLocks noChangeArrowheads="1"/>
                        </wps:cNvSpPr>
                        <wps:spPr bwMode="auto">
                          <a:xfrm>
                            <a:off x="4769" y="5301"/>
                            <a:ext cx="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6841397" name="Rectangle 58"/>
                        <wps:cNvSpPr>
                          <a:spLocks noChangeArrowheads="1"/>
                        </wps:cNvSpPr>
                        <wps:spPr bwMode="auto">
                          <a:xfrm>
                            <a:off x="4776" y="5301"/>
                            <a:ext cx="90" cy="297"/>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8315381" name="Rectangle 57"/>
                        <wps:cNvSpPr>
                          <a:spLocks noChangeArrowheads="1"/>
                        </wps:cNvSpPr>
                        <wps:spPr bwMode="auto">
                          <a:xfrm>
                            <a:off x="4776" y="5301"/>
                            <a:ext cx="90"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8326260" name="Rectangle 56"/>
                        <wps:cNvSpPr>
                          <a:spLocks noChangeArrowheads="1"/>
                        </wps:cNvSpPr>
                        <wps:spPr bwMode="auto">
                          <a:xfrm>
                            <a:off x="4866" y="5301"/>
                            <a:ext cx="49" cy="297"/>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28820174" name="Rectangle 55"/>
                        <wps:cNvSpPr>
                          <a:spLocks noChangeArrowheads="1"/>
                        </wps:cNvSpPr>
                        <wps:spPr bwMode="auto">
                          <a:xfrm>
                            <a:off x="4866" y="5301"/>
                            <a:ext cx="49"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635526" name="Rectangle 54"/>
                        <wps:cNvSpPr>
                          <a:spLocks noChangeArrowheads="1"/>
                        </wps:cNvSpPr>
                        <wps:spPr bwMode="auto">
                          <a:xfrm>
                            <a:off x="4914" y="5301"/>
                            <a:ext cx="24" cy="297"/>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2911365" name="Rectangle 53"/>
                        <wps:cNvSpPr>
                          <a:spLocks noChangeArrowheads="1"/>
                        </wps:cNvSpPr>
                        <wps:spPr bwMode="auto">
                          <a:xfrm>
                            <a:off x="4914" y="5301"/>
                            <a:ext cx="2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132624" name="Rectangle 52"/>
                        <wps:cNvSpPr>
                          <a:spLocks noChangeArrowheads="1"/>
                        </wps:cNvSpPr>
                        <wps:spPr bwMode="auto">
                          <a:xfrm>
                            <a:off x="4938" y="5301"/>
                            <a:ext cx="2" cy="297"/>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1505740" name="Rectangle 51"/>
                        <wps:cNvSpPr>
                          <a:spLocks noChangeArrowheads="1"/>
                        </wps:cNvSpPr>
                        <wps:spPr bwMode="auto">
                          <a:xfrm>
                            <a:off x="4938" y="5301"/>
                            <a:ext cx="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5559061" name="Rectangle 50"/>
                        <wps:cNvSpPr>
                          <a:spLocks noChangeArrowheads="1"/>
                        </wps:cNvSpPr>
                        <wps:spPr bwMode="auto">
                          <a:xfrm>
                            <a:off x="4939" y="5301"/>
                            <a:ext cx="34" cy="297"/>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1826152" name="Rectangle 49"/>
                        <wps:cNvSpPr>
                          <a:spLocks noChangeArrowheads="1"/>
                        </wps:cNvSpPr>
                        <wps:spPr bwMode="auto">
                          <a:xfrm>
                            <a:off x="4939" y="5301"/>
                            <a:ext cx="34"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0451125" name="Freeform 48"/>
                        <wps:cNvSpPr>
                          <a:spLocks/>
                        </wps:cNvSpPr>
                        <wps:spPr bwMode="auto">
                          <a:xfrm>
                            <a:off x="4972" y="5301"/>
                            <a:ext cx="2" cy="297"/>
                          </a:xfrm>
                          <a:custGeom>
                            <a:avLst/>
                            <a:gdLst>
                              <a:gd name="T0" fmla="+- 0 5597 5301"/>
                              <a:gd name="T1" fmla="*/ 5597 h 297"/>
                              <a:gd name="T2" fmla="+- 0 5301 5301"/>
                              <a:gd name="T3" fmla="*/ 5301 h 297"/>
                              <a:gd name="T4" fmla="+- 0 5597 5301"/>
                              <a:gd name="T5" fmla="*/ 5597 h 297"/>
                            </a:gdLst>
                            <a:ahLst/>
                            <a:cxnLst>
                              <a:cxn ang="0">
                                <a:pos x="0" y="T1"/>
                              </a:cxn>
                              <a:cxn ang="0">
                                <a:pos x="0" y="T3"/>
                              </a:cxn>
                              <a:cxn ang="0">
                                <a:pos x="0" y="T5"/>
                              </a:cxn>
                            </a:cxnLst>
                            <a:rect l="0" t="0" r="r" b="b"/>
                            <a:pathLst>
                              <a:path h="297">
                                <a:moveTo>
                                  <a:pt x="0" y="296"/>
                                </a:moveTo>
                                <a:lnTo>
                                  <a:pt x="0" y="0"/>
                                </a:lnTo>
                                <a:lnTo>
                                  <a:pt x="0" y="296"/>
                                </a:lnTo>
                                <a:close/>
                              </a:path>
                            </a:pathLst>
                          </a:custGeom>
                          <a:solidFill>
                            <a:srgbClr val="FF65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3613649" name="Freeform 47"/>
                        <wps:cNvSpPr>
                          <a:spLocks/>
                        </wps:cNvSpPr>
                        <wps:spPr bwMode="auto">
                          <a:xfrm>
                            <a:off x="4972" y="5301"/>
                            <a:ext cx="2" cy="297"/>
                          </a:xfrm>
                          <a:custGeom>
                            <a:avLst/>
                            <a:gdLst>
                              <a:gd name="T0" fmla="+- 0 4973 4973"/>
                              <a:gd name="T1" fmla="*/ T0 w 1"/>
                              <a:gd name="T2" fmla="+- 0 5301 5301"/>
                              <a:gd name="T3" fmla="*/ 5301 h 297"/>
                              <a:gd name="T4" fmla="+- 0 4973 4973"/>
                              <a:gd name="T5" fmla="*/ T4 w 1"/>
                              <a:gd name="T6" fmla="+- 0 5597 5301"/>
                              <a:gd name="T7" fmla="*/ 5597 h 297"/>
                              <a:gd name="T8" fmla="+- 0 4973 4973"/>
                              <a:gd name="T9" fmla="*/ T8 w 1"/>
                              <a:gd name="T10" fmla="+- 0 5301 5301"/>
                              <a:gd name="T11" fmla="*/ 5301 h 297"/>
                            </a:gdLst>
                            <a:ahLst/>
                            <a:cxnLst>
                              <a:cxn ang="0">
                                <a:pos x="T1" y="T3"/>
                              </a:cxn>
                              <a:cxn ang="0">
                                <a:pos x="T5" y="T7"/>
                              </a:cxn>
                              <a:cxn ang="0">
                                <a:pos x="T9" y="T11"/>
                              </a:cxn>
                            </a:cxnLst>
                            <a:rect l="0" t="0" r="r" b="b"/>
                            <a:pathLst>
                              <a:path w="1" h="297">
                                <a:moveTo>
                                  <a:pt x="0" y="0"/>
                                </a:moveTo>
                                <a:lnTo>
                                  <a:pt x="0" y="296"/>
                                </a:lnTo>
                                <a:lnTo>
                                  <a:pt x="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1503856" name="Rectangle 46"/>
                        <wps:cNvSpPr>
                          <a:spLocks noChangeArrowheads="1"/>
                        </wps:cNvSpPr>
                        <wps:spPr bwMode="auto">
                          <a:xfrm>
                            <a:off x="4972" y="5301"/>
                            <a:ext cx="16" cy="297"/>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93295479" name="Rectangle 45"/>
                        <wps:cNvSpPr>
                          <a:spLocks noChangeArrowheads="1"/>
                        </wps:cNvSpPr>
                        <wps:spPr bwMode="auto">
                          <a:xfrm>
                            <a:off x="4972" y="5301"/>
                            <a:ext cx="16"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71598698" name="Rectangle 44"/>
                        <wps:cNvSpPr>
                          <a:spLocks noChangeArrowheads="1"/>
                        </wps:cNvSpPr>
                        <wps:spPr bwMode="auto">
                          <a:xfrm>
                            <a:off x="4988" y="5301"/>
                            <a:ext cx="8" cy="297"/>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31802389" name="Rectangle 43"/>
                        <wps:cNvSpPr>
                          <a:spLocks noChangeArrowheads="1"/>
                        </wps:cNvSpPr>
                        <wps:spPr bwMode="auto">
                          <a:xfrm>
                            <a:off x="4988" y="5301"/>
                            <a:ext cx="8"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272499" name="Rectangle 42"/>
                        <wps:cNvSpPr>
                          <a:spLocks noChangeArrowheads="1"/>
                        </wps:cNvSpPr>
                        <wps:spPr bwMode="auto">
                          <a:xfrm>
                            <a:off x="4995" y="5301"/>
                            <a:ext cx="432" cy="297"/>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61547393" name="Rectangle 41"/>
                        <wps:cNvSpPr>
                          <a:spLocks noChangeArrowheads="1"/>
                        </wps:cNvSpPr>
                        <wps:spPr bwMode="auto">
                          <a:xfrm>
                            <a:off x="4995" y="5301"/>
                            <a:ext cx="432" cy="297"/>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B25F09" id="Group 40" o:spid="_x0000_s1026" style="position:absolute;margin-left:196.8pt;margin-top:-15.6pt;width:195.05pt;height:272.85pt;rotation:-90;z-index:251659264;mso-position-horizontal-relative:page" coordorigin="1433,-40" coordsize="4002,5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">
                <v:rect id="Rectangle 416" o:spid="_x0000_s1027" style="position:absolute;left:1440;top:-33;width:1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" fillcolor="#ee82ee" stroked="f"/>
                <v:rect id="Rectangle 415" o:spid="_x0000_s1028" style="position:absolute;left:1440;top:-33;width:1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" filled="f"/>
                <v:rect id="Rectangle 414" o:spid="_x0000_s1029" style="position:absolute;left:1457;top:-33;width:11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" fillcolor="#b73def" stroked="f"/>
                <v:rect id="Rectangle 413" o:spid="_x0000_s1030" style="position:absolute;left:1457;top:-33;width:11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" filled="f"/>
                <v:rect id="Rectangle 412" o:spid="_x0000_s1031" style="position:absolute;left:1569;top:-33;width:10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" fillcolor="#5f13f6" stroked="f"/>
                <v:rect id="Rectangle 411" o:spid="_x0000_s1032" style="position:absolute;left:1569;top:-33;width:10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" filled="f"/>
                <v:rect id="Rectangle 410" o:spid="_x0000_s1033" style="position:absolute;left:1670;top:-33;width:136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" fillcolor="#1919ff" stroked="f"/>
                <v:rect id="Rectangle 409" o:spid="_x0000_s1034" style="position:absolute;left:1670;top:-33;width:136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" filled="f"/>
                <v:rect id="Rectangle 408" o:spid="_x0000_s1035" style="position:absolute;left:3039;top:-33;width: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" fillcolor="#ccf" stroked="f"/>
                <v:rect id="Rectangle 407" o:spid="_x0000_s1036" style="position:absolute;left:3039;top:-33;width: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" filled="f"/>
                <v:rect id="Rectangle 406" o:spid="_x0000_s1037" style="position:absolute;left:3042;top:-33;width:2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" fillcolor="#7fb17f" stroked="f"/>
                <v:rect id="Rectangle 405" o:spid="_x0000_s1038" style="position:absolute;left:3042;top:-33;width:2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" filled="f"/>
                <v:rect id="Rectangle 404" o:spid="_x0000_s1039" style="position:absolute;left:3069;top:-33;width:21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" fillcolor="#338300" stroked="f"/>
                <v:rect id="Rectangle 403" o:spid="_x0000_s1040" style="position:absolute;left:3069;top:-33;width:21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" filled="f"/>
                <v:rect id="Rectangle 402" o:spid="_x0000_s1041" style="position:absolute;left:3282;top:-33;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" fillcolor="#e5ef00" stroked="f"/>
                <v:rect id="Rectangle 401" o:spid="_x0000_s1042" style="position:absolute;left:3282;top:-33;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" filled="f"/>
                <v:line id="Line 400" o:spid="_x0000_s1043" style="position:absolute;visibility:visible;mso-wrap-style:square" from="3288,-32" to="3288,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" strokeweight=".1323mm"/>
                <v:rect id="Rectangle 399" o:spid="_x0000_s1044" style="position:absolute;left:3291;top:-33;width:62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" fillcolor="#dc0000" stroked="f"/>
                <v:rect id="Rectangle 398" o:spid="_x0000_s1045" style="position:absolute;left:3291;top:-33;width:62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" filled="f"/>
                <v:rect id="Rectangle 397" o:spid="_x0000_s1046" style="position:absolute;left:3916;top:-33;width:35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" fillcolor="#8b0000" stroked="f"/>
                <v:rect id="Rectangle 396" o:spid="_x0000_s1047" style="position:absolute;left:3916;top:-33;width:35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" filled="f"/>
                <v:rect id="Rectangle 395" o:spid="_x0000_s1048" style="position:absolute;left:4273;top:-33;width:115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" fillcolor="#a9a9a9" stroked="f"/>
                <v:rect id="Rectangle 394" o:spid="_x0000_s1049" style="position:absolute;left:4273;top:-33;width:115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" filled="f"/>
                <v:rect id="Rectangle 393" o:spid="_x0000_s1050" style="position:absolute;left:1440;top:323;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" fillcolor="#ee82ee" stroked="f"/>
                <v:rect id="Rectangle 392" o:spid="_x0000_s1051" style="position:absolute;left:1440;top:323;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" filled="f"/>
                <v:rect id="Rectangle 391" o:spid="_x0000_s1052" style="position:absolute;left:1441;top:323;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" fillcolor="#b73def" stroked="f"/>
                <v:rect id="Rectangle 390" o:spid="_x0000_s1053" style="position:absolute;left:1441;top:323;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" filled="f"/>
                <v:rect id="Rectangle 389" o:spid="_x0000_s1054" style="position:absolute;left:1451;top:323;width: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" fillcolor="#5f13f6" stroked="f"/>
                <v:rect id="Rectangle 388" o:spid="_x0000_s1055" style="position:absolute;left:1451;top:323;width: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" filled="f"/>
                <v:rect id="Rectangle 387" o:spid="_x0000_s1056" style="position:absolute;left:1460;top:323;width:124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" fillcolor="#1919ff" stroked="f"/>
                <v:rect id="Rectangle 386" o:spid="_x0000_s1057" style="position:absolute;left:1460;top:323;width:124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" filled="f"/>
                <v:rect id="Rectangle 385" o:spid="_x0000_s1058" style="position:absolute;left:2709;top:323;width:53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" fillcolor="#ccf" stroked="f"/>
                <v:rect id="Rectangle 384" o:spid="_x0000_s1059" style="position:absolute;left:2709;top:323;width:53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" filled="f"/>
                <v:rect id="Rectangle 383" o:spid="_x0000_s1060" style="position:absolute;left:3241;top:323;width:103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" fillcolor="#7fb17f" stroked="f"/>
                <v:rect id="Rectangle 382" o:spid="_x0000_s1061" style="position:absolute;left:3241;top:323;width:103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" filled="f"/>
                <v:rect id="Rectangle 381" o:spid="_x0000_s1062" style="position:absolute;left:4275;top:323;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" fillcolor="#338300" stroked="f"/>
                <v:rect id="Rectangle 380" o:spid="_x0000_s1063" style="position:absolute;left:4275;top:323;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" filled="f"/>
                <v:rect id="Rectangle 379" o:spid="_x0000_s1064" style="position:absolute;left:4285;top:323;width: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" fillcolor="#e5ef00" stroked="f"/>
                <v:rect id="Rectangle 378" o:spid="_x0000_s1065" style="position:absolute;left:4285;top:323;width: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" filled="f"/>
                <v:rect id="Rectangle 377" o:spid="_x0000_s1066" style="position:absolute;left:4287;top:323;width:1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" fillcolor="#ff6500" stroked="f"/>
                <v:rect id="Rectangle 376" o:spid="_x0000_s1067" style="position:absolute;left:4287;top:323;width:1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" filled="f"/>
                <v:rect id="Rectangle 375" o:spid="_x0000_s1068" style="position:absolute;left:4304;top:323;width:14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" fillcolor="#dc0000" stroked="f"/>
                <v:rect id="Rectangle 374" o:spid="_x0000_s1069" style="position:absolute;left:4304;top:323;width:14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" filled="f"/>
                <v:rect id="Rectangle 373" o:spid="_x0000_s1070" style="position:absolute;left:4446;top:323;width:25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" fillcolor="#8b0000" stroked="f"/>
                <v:rect id="Rectangle 372" o:spid="_x0000_s1071" style="position:absolute;left:4446;top:323;width:25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" filled="f"/>
                <v:rect id="Rectangle 371" o:spid="_x0000_s1072" style="position:absolute;left:4704;top:323;width:72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" fillcolor="#a9a9a9" stroked="f"/>
                <v:rect id="Rectangle 370" o:spid="_x0000_s1073" style="position:absolute;left:4704;top:323;width:72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" filled="f"/>
                <v:rect id="Rectangle 369" o:spid="_x0000_s1074" style="position:absolute;left:1440;top:678;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" fillcolor="#ee82ee" stroked="f"/>
                <v:rect id="Rectangle 368" o:spid="_x0000_s1075" style="position:absolute;left:1440;top:678;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" filled="f"/>
                <v:rect id="Rectangle 367" o:spid="_x0000_s1076" style="position:absolute;left:1441;top:678;width: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" fillcolor="#b73def" stroked="f"/>
                <v:rect id="Rectangle 366" o:spid="_x0000_s1077" style="position:absolute;left:1441;top:678;width: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" filled="f"/>
                <v:rect id="Rectangle 365" o:spid="_x0000_s1078" style="position:absolute;left:1446;top:678;width:1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" fillcolor="#5f13f6" stroked="f"/>
                <v:rect id="Rectangle 364" o:spid="_x0000_s1079" style="position:absolute;left:1446;top:678;width:1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" filled="f"/>
                <v:rect id="Rectangle 363" o:spid="_x0000_s1080" style="position:absolute;left:1456;top:678;width:7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" fillcolor="#1919ff" stroked="f"/>
                <v:rect id="Rectangle 362" o:spid="_x0000_s1081" style="position:absolute;left:1456;top:678;width:7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" filled="f"/>
                <v:rect id="Rectangle 361" o:spid="_x0000_s1082" style="position:absolute;left:1531;top:678;width:2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" fillcolor="#ccf" stroked="f"/>
                <v:rect id="Rectangle 360" o:spid="_x0000_s1083" style="position:absolute;left:1531;top:678;width:2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" filled="f"/>
                <v:rect id="Rectangle 359" o:spid="_x0000_s1084" style="position:absolute;left:1553;top:678;width: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" fillcolor="#7fb17f" stroked="f"/>
                <v:rect id="Rectangle 358" o:spid="_x0000_s1085" style="position:absolute;left:1553;top:678;width: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" filled="f"/>
                <v:rect id="Rectangle 357" o:spid="_x0000_s1086" style="position:absolute;left:1557;top:678;width: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" fillcolor="#338300" stroked="f"/>
                <v:rect id="Rectangle 356" o:spid="_x0000_s1087" style="position:absolute;left:1557;top:678;width: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" filled="f"/>
                <v:rect id="Rectangle 355" o:spid="_x0000_s1088" style="position:absolute;left:1561;top:678;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" fillcolor="#e5ef00" stroked="f"/>
                <v:rect id="Rectangle 354" o:spid="_x0000_s1089" style="position:absolute;left:1561;top:678;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" filled="f"/>
                <v:rect id="Rectangle 353" o:spid="_x0000_s1090" style="position:absolute;left:1562;top:678;width:374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" fillcolor="#ff6500" stroked="f"/>
                <v:rect id="Rectangle 352" o:spid="_x0000_s1091" style="position:absolute;left:1562;top:678;width:374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" filled="f"/>
                <v:rect id="Rectangle 351" o:spid="_x0000_s1092" style="position:absolute;left:5310;top:678;width:2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" fillcolor="#dc0000" stroked="f"/>
                <v:rect id="Rectangle 350" o:spid="_x0000_s1093" style="position:absolute;left:5310;top:678;width:2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" filled="f"/>
                <v:rect id="Rectangle 349" o:spid="_x0000_s1094" style="position:absolute;left:5331;top:678;width:2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" fillcolor="#8b0000" stroked="f"/>
                <v:rect id="Rectangle 348" o:spid="_x0000_s1095" style="position:absolute;left:5331;top:678;width:2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" filled="f"/>
                <v:rect id="Rectangle 347" o:spid="_x0000_s1096" style="position:absolute;left:5355;top:678;width:7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" fillcolor="#a9a9a9" stroked="f"/>
                <v:rect id="Rectangle 346" o:spid="_x0000_s1097" style="position:absolute;left:5355;top:678;width:7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" filled="f"/>
                <v:rect id="Rectangle 345" o:spid="_x0000_s1098" style="position:absolute;left:1440;top:1034;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" fillcolor="#ee82ee" stroked="f"/>
                <v:rect id="Rectangle 344" o:spid="_x0000_s1099" style="position:absolute;left:1440;top:1034;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" filled="f"/>
                <v:rect id="Rectangle 343" o:spid="_x0000_s1100" style="position:absolute;left:1440;top:1034;width:14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" fillcolor="#b73def" stroked="f"/>
                <v:rect id="Rectangle 342" o:spid="_x0000_s1101" style="position:absolute;left:1440;top:1034;width:14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" filled="f"/>
                <v:rect id="Rectangle 341" o:spid="_x0000_s1102" style="position:absolute;left:1589;top:1034;width: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" fillcolor="#5f13f6" stroked="f"/>
                <v:rect id="Rectangle 340" o:spid="_x0000_s1103" style="position:absolute;left:1589;top:1034;width: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" filled="f"/>
                <v:rect id="Rectangle 339" o:spid="_x0000_s1104" style="position:absolute;left:1592;top:1034;width:82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" fillcolor="#1919ff" stroked="f"/>
                <v:rect id="Rectangle 338" o:spid="_x0000_s1105" style="position:absolute;left:1592;top:1034;width:82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" filled="f"/>
                <v:rect id="Rectangle 337" o:spid="_x0000_s1106" style="position:absolute;left:2414;top:1034;width:80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" fillcolor="#ccf" stroked="f"/>
                <v:rect id="Rectangle 336" o:spid="_x0000_s1107" style="position:absolute;left:2414;top:1034;width:80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" filled="f"/>
                <v:rect id="Rectangle 335" o:spid="_x0000_s1108" style="position:absolute;left:3220;top:1034;width:129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" fillcolor="#7fb17f" stroked="f"/>
                <v:rect id="Rectangle 334" o:spid="_x0000_s1109" style="position:absolute;left:3220;top:1034;width:129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" filled="f"/>
                <v:rect id="Rectangle 333" o:spid="_x0000_s1110" style="position:absolute;left:4513;top:1034;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" fillcolor="#338300" stroked="f"/>
                <v:rect id="Rectangle 332" o:spid="_x0000_s1111" style="position:absolute;left:4513;top:1034;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" filled="f"/>
                <v:rect id="Rectangle 331" o:spid="_x0000_s1112" style="position:absolute;left:4523;top:1034;width: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" fillcolor="#e5ef00" stroked="f"/>
                <v:rect id="Rectangle 330" o:spid="_x0000_s1113" style="position:absolute;left:4523;top:1034;width: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" filled="f"/>
                <v:rect id="Rectangle 329" o:spid="_x0000_s1114" style="position:absolute;left:4529;top:1034;width:1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" fillcolor="#ff6500" stroked="f"/>
                <v:rect id="Rectangle 328" o:spid="_x0000_s1115" style="position:absolute;left:4529;top:1034;width:1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" filled="f"/>
                <v:rect id="Rectangle 327" o:spid="_x0000_s1116" style="position:absolute;left:4544;top:1034;width:24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" fillcolor="#dc0000" stroked="f"/>
                <v:rect id="Rectangle 326" o:spid="_x0000_s1117" style="position:absolute;left:4544;top:1034;width:24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" filled="f"/>
                <v:rect id="Rectangle 325" o:spid="_x0000_s1118" style="position:absolute;left:4785;top:1034;width:14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" fillcolor="#8b0000" stroked="f"/>
                <v:rect id="Rectangle 324" o:spid="_x0000_s1119" style="position:absolute;left:4785;top:1034;width:14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" filled="f"/>
                <v:rect id="Rectangle 323" o:spid="_x0000_s1120" style="position:absolute;left:4929;top:1034;width:49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" fillcolor="#a9a9a9" stroked="f"/>
                <v:rect id="Rectangle 322" o:spid="_x0000_s1121" style="position:absolute;left:4929;top:1034;width:49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" filled="f"/>
                <v:rect id="Rectangle 321" o:spid="_x0000_s1122" style="position:absolute;left:1440;top:1389;width:6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" fillcolor="#ee82ee" stroked="f"/>
                <v:rect id="Rectangle 320" o:spid="_x0000_s1123" style="position:absolute;left:1440;top:1389;width:6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" filled="f"/>
                <v:rect id="Rectangle 319" o:spid="_x0000_s1124" style="position:absolute;left:1502;top:1389;width:1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" fillcolor="#b73def" stroked="f"/>
                <v:rect id="Rectangle 318" o:spid="_x0000_s1125" style="position:absolute;left:1502;top:1389;width:1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" filled="f"/>
                <v:rect id="Rectangle 317" o:spid="_x0000_s1126" style="position:absolute;left:1519;top:1389;width:4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" fillcolor="#5f13f6" stroked="f"/>
                <v:rect id="Rectangle 316" o:spid="_x0000_s1127" style="position:absolute;left:1519;top:1389;width:4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" filled="f"/>
                <v:rect id="Rectangle 315" o:spid="_x0000_s1128" style="position:absolute;left:1560;top:1389;width:340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" fillcolor="#1919ff" stroked="f"/>
                <v:rect id="Rectangle 314" o:spid="_x0000_s1129" style="position:absolute;left:1560;top:1389;width:340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" filled="f"/>
                <v:rect id="Rectangle 313" o:spid="_x0000_s1130" style="position:absolute;left:4966;top:1389;width:5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" fillcolor="#ccf" stroked="f"/>
                <v:rect id="Rectangle 312" o:spid="_x0000_s1131" style="position:absolute;left:4966;top:1389;width:5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" filled="f"/>
                <v:rect id="Rectangle 311" o:spid="_x0000_s1132" style="position:absolute;left:5022;top:1389;width:2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" fillcolor="#7fb17f" stroked="f"/>
                <v:rect id="Rectangle 310" o:spid="_x0000_s1133" style="position:absolute;left:5022;top:1389;width:2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" filled="f"/>
                <v:rect id="Rectangle 309" o:spid="_x0000_s1134" style="position:absolute;left:5044;top:1389;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" fillcolor="#338300" stroked="f"/>
                <v:rect id="Rectangle 308" o:spid="_x0000_s1135" style="position:absolute;left:5044;top:1389;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" filled="f"/>
                <v:rect id="Rectangle 307" o:spid="_x0000_s1136" style="position:absolute;left:5046;top:1389;width:4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" fillcolor="#e5ef00" stroked="f"/>
                <v:rect id="Rectangle 306" o:spid="_x0000_s1137" style="position:absolute;left:5046;top:1389;width:4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" filled="f"/>
                <v:shape id="Freeform 305" o:spid="_x0000_s1138" style="position:absolute;left:5087;top:1389;width:2;height:297;visibility:visible;mso-wrap-style:square;v-text-anchor:top" coordsize="2,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" path="m,296l,,,296xe" fillcolor="#ff6500" stroked="f">
                  <v:path arrowok="t" o:connecttype="custom" o:connectlocs="0,1686;0,1390;0,1686" o:connectangles="0,0,0"/>
                </v:shape>
                <v:shape id="Freeform 304" o:spid="_x0000_s1139" style="position:absolute;left:5087;top:1389;width:2;height:297;visibility:visible;mso-wrap-style:square;v-text-anchor:top" coordsize="1,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" path="m,l,296,1,,,xe" filled="f">
                  <v:path arrowok="t" o:connecttype="custom" o:connectlocs="0,1390;0,1686;2,1390" o:connectangles="0,0,0"/>
                </v:shape>
                <v:rect id="Rectangle 303" o:spid="_x0000_s1140" style="position:absolute;left:5087;top:1389;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" fillcolor="#dc0000" stroked="f"/>
                <v:rect id="Rectangle 302" o:spid="_x0000_s1141" style="position:absolute;left:5087;top:1389;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" filled="f"/>
                <v:rect id="Rectangle 301" o:spid="_x0000_s1142" style="position:absolute;left:5097;top:1389;width:3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" fillcolor="#8b0000" stroked="f"/>
                <v:rect id="Rectangle 300" o:spid="_x0000_s1143" style="position:absolute;left:5097;top:1389;width:3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" filled="f"/>
                <v:rect id="Rectangle 299" o:spid="_x0000_s1144" style="position:absolute;left:5132;top:1389;width:29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" fillcolor="#a9a9a9" stroked="f"/>
                <v:rect id="Rectangle 298" o:spid="_x0000_s1145" style="position:absolute;left:5132;top:1389;width:29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" filled="f"/>
                <v:line id="Line 297" o:spid="_x0000_s1146" style="position:absolute;visibility:visible;mso-wrap-style:square" from="1436,1745" to="1436,2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" strokeweight=".1323mm"/>
                <v:rect id="Rectangle 296" o:spid="_x0000_s1147" style="position:absolute;left:1440;top:1745;width:34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" fillcolor="#b73def" stroked="f"/>
                <v:rect id="Rectangle 295" o:spid="_x0000_s1148" style="position:absolute;left:1440;top:1745;width:34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" filled="f"/>
                <v:rect id="Rectangle 294" o:spid="_x0000_s1149" style="position:absolute;left:1785;top:1745;width: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" fillcolor="#5f13f6" stroked="f"/>
                <v:rect id="Rectangle 293" o:spid="_x0000_s1150" style="position:absolute;left:1785;top:1745;width: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" filled="f"/>
                <v:rect id="Rectangle 292" o:spid="_x0000_s1151" style="position:absolute;left:1793;top:1745;width:82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" fillcolor="#1919ff" stroked="f"/>
                <v:rect id="Rectangle 291" o:spid="_x0000_s1152" style="position:absolute;left:1793;top:1745;width:82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" filled="f"/>
                <v:rect id="Rectangle 290" o:spid="_x0000_s1153" style="position:absolute;left:2617;top:1745;width:84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" fillcolor="#ccf" stroked="f"/>
                <v:rect id="Rectangle 289" o:spid="_x0000_s1154" style="position:absolute;left:2617;top:1745;width:84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" filled="f"/>
                <v:rect id="Rectangle 288" o:spid="_x0000_s1155" style="position:absolute;left:3458;top:1745;width:125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" fillcolor="#7fb17f" stroked="f"/>
                <v:rect id="Rectangle 287" o:spid="_x0000_s1156" style="position:absolute;left:3458;top:1745;width:125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" filled="f"/>
                <v:rect id="Rectangle 286" o:spid="_x0000_s1157" style="position:absolute;left:4707;top:1745;width: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" fillcolor="#338300" stroked="f"/>
                <v:rect id="Rectangle 285" o:spid="_x0000_s1158" style="position:absolute;left:4707;top:1745;width: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" filled="f"/>
                <v:rect id="Rectangle 284" o:spid="_x0000_s1159" style="position:absolute;left:4714;top:1745;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" fillcolor="#e5ef00" stroked="f"/>
                <v:rect id="Rectangle 283" o:spid="_x0000_s1160" style="position:absolute;left:4714;top:1745;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" filled="f"/>
                <v:rect id="Rectangle 282" o:spid="_x0000_s1161" style="position:absolute;left:4715;top:1745;width:1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" fillcolor="#ff6500" stroked="f"/>
                <v:rect id="Rectangle 281" o:spid="_x0000_s1162" style="position:absolute;left:4715;top:1745;width:1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" filled="f"/>
                <v:rect id="Rectangle 280" o:spid="_x0000_s1163" style="position:absolute;left:4728;top:1745;width:19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" fillcolor="#dc0000" stroked="f"/>
                <v:rect id="Rectangle 279" o:spid="_x0000_s1164" style="position:absolute;left:4728;top:1745;width:19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" filled="f"/>
                <v:rect id="Rectangle 278" o:spid="_x0000_s1165" style="position:absolute;left:4918;top:1745;width:7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" fillcolor="#8b0000" stroked="f"/>
                <v:rect id="Rectangle 277" o:spid="_x0000_s1166" style="position:absolute;left:4918;top:1745;width:7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" filled="f"/>
                <v:rect id="Rectangle 276" o:spid="_x0000_s1167" style="position:absolute;left:4995;top:1745;width:43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" fillcolor="#a9a9a9" stroked="f"/>
                <v:rect id="Rectangle 275" o:spid="_x0000_s1168" style="position:absolute;left:4995;top:1745;width:43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" filled="f"/>
                <v:rect id="Rectangle 274" o:spid="_x0000_s1169" style="position:absolute;left:1440;top:2101;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" fillcolor="#ee82ee" stroked="f"/>
                <v:rect id="Rectangle 273" o:spid="_x0000_s1170" style="position:absolute;left:1440;top:2101;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" filled="f"/>
                <v:rect id="Rectangle 272" o:spid="_x0000_s1171" style="position:absolute;left:1440;top:2101;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" fillcolor="#b73def" stroked="f"/>
                <v:rect id="Rectangle 271" o:spid="_x0000_s1172" style="position:absolute;left:1440;top:2101;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" filled="f"/>
                <v:rect id="Rectangle 270" o:spid="_x0000_s1173" style="position:absolute;left:1441;top:2101;width:3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" fillcolor="#5f13f6" stroked="f"/>
                <v:rect id="Rectangle 269" o:spid="_x0000_s1174" style="position:absolute;left:1441;top:2101;width:3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" filled="f"/>
                <v:rect id="Rectangle 268" o:spid="_x0000_s1175" style="position:absolute;left:1474;top:2101;width:27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" fillcolor="#1919ff" stroked="f"/>
                <v:rect id="Rectangle 267" o:spid="_x0000_s1176" style="position:absolute;left:1474;top:2101;width:27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" filled="f"/>
                <v:shape id="Freeform 266" o:spid="_x0000_s1177" style="position:absolute;left:1749;top:2101;width:2;height:297;visibility:visible;mso-wrap-style:square;v-text-anchor:top" coordsize="2,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" path="m,296l,,,296xe" fillcolor="#ccf" stroked="f">
                  <v:path arrowok="t" o:connecttype="custom" o:connectlocs="0,2397;0,2101;0,2397" o:connectangles="0,0,0"/>
                </v:shape>
                <v:shape id="Freeform 265" o:spid="_x0000_s1178" style="position:absolute;left:1749;top:2101;width:2;height:297;visibility:visible;mso-wrap-style:square;v-text-anchor:top" coordsize="2,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" path="m,l,296,,xe" filled="f">
                  <v:path arrowok="t" o:connecttype="custom" o:connectlocs="0,2101;0,2397;0,2101" o:connectangles="0,0,0"/>
                </v:shape>
                <v:rect id="Rectangle 264" o:spid="_x0000_s1179" style="position:absolute;left:1749;top:2101;width: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" fillcolor="#7fb17f" stroked="f"/>
                <v:rect id="Rectangle 263" o:spid="_x0000_s1180" style="position:absolute;left:1749;top:2101;width: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" filled="f"/>
                <v:rect id="Rectangle 262" o:spid="_x0000_s1181" style="position:absolute;left:1753;top:2101;width:1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" fillcolor="#338300" stroked="f"/>
                <v:rect id="Rectangle 261" o:spid="_x0000_s1182" style="position:absolute;left:1753;top:2101;width:1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" filled="f"/>
                <v:shape id="Freeform 260" o:spid="_x0000_s1183" style="position:absolute;left:1769;top:2101;width:2;height:297;visibility:visible;mso-wrap-style:square;v-text-anchor:top" coordsize="1,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" path="m,l,296,,xe" fillcolor="#e5ef00" stroked="f">
                  <v:path arrowok="t" o:connecttype="custom" o:connectlocs="0,2101;0,2397;0,2101" o:connectangles="0,0,0"/>
                </v:shape>
                <v:rect id="Rectangle 259" o:spid="_x0000_s1184" style="position:absolute;left:1769;top:2101;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" filled="f"/>
                <v:rect id="Rectangle 258" o:spid="_x0000_s1185" style="position:absolute;left:1769;top:2101;width:341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" fillcolor="#ff6500" stroked="f"/>
                <v:rect id="Rectangle 257" o:spid="_x0000_s1186" style="position:absolute;left:1769;top:2101;width:341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" filled="f"/>
                <v:rect id="Rectangle 256" o:spid="_x0000_s1187" style="position:absolute;left:5179;top:2101;width:8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" fillcolor="#dc0000" stroked="f"/>
                <v:rect id="Rectangle 255" o:spid="_x0000_s1188" style="position:absolute;left:5179;top:2101;width:8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" filled="f"/>
                <v:rect id="Rectangle 254" o:spid="_x0000_s1189" style="position:absolute;left:5261;top:2101;width:3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" fillcolor="#8b0000" stroked="f"/>
                <v:rect id="Rectangle 253" o:spid="_x0000_s1190" style="position:absolute;left:5261;top:2101;width:3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" filled="f"/>
                <v:rect id="Rectangle 252" o:spid="_x0000_s1191" style="position:absolute;left:5298;top:2101;width:12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" fillcolor="#a9a9a9" stroked="f"/>
                <v:rect id="Rectangle 251" o:spid="_x0000_s1192" style="position:absolute;left:5298;top:2101;width:12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" filled="f"/>
                <v:shape id="Freeform 250" o:spid="_x0000_s1193" style="position:absolute;left:1440;top:2456;width:2;height:297;visibility:visible;mso-wrap-style:square;v-text-anchor:top" coordsize="1,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" path="m,l,297,,xe" fillcolor="#ee82ee" stroked="f">
                  <v:path arrowok="t" o:connecttype="custom" o:connectlocs="0,2456;0,2753;0,2456" o:connectangles="0,0,0"/>
                </v:shape>
                <v:rect id="Rectangle 249" o:spid="_x0000_s1194" style="position:absolute;left:1440;top:2456;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" filled="f"/>
                <v:rect id="Rectangle 248" o:spid="_x0000_s1195" style="position:absolute;left:1440;top:2456;width:1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" fillcolor="#b73def" stroked="f"/>
                <v:rect id="Rectangle 247" o:spid="_x0000_s1196" style="position:absolute;left:1440;top:2456;width:1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" filled="f"/>
                <v:rect id="Rectangle 246" o:spid="_x0000_s1197" style="position:absolute;left:1456;top:2456;width:3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" fillcolor="#5f13f6" stroked="f"/>
                <v:rect id="Rectangle 245" o:spid="_x0000_s1198" style="position:absolute;left:1456;top:2456;width:3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" filled="f"/>
                <v:rect id="Rectangle 244" o:spid="_x0000_s1199" style="position:absolute;left:1486;top:2456;width:105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" fillcolor="#1919ff" stroked="f"/>
                <v:rect id="Rectangle 243" o:spid="_x0000_s1200" style="position:absolute;left:1486;top:2456;width:105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" filled="f"/>
                <v:rect id="Rectangle 242" o:spid="_x0000_s1201" style="position:absolute;left:2544;top:2456;width:51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" fillcolor="#ccf" stroked="f"/>
                <v:rect id="Rectangle 241" o:spid="_x0000_s1202" style="position:absolute;left:2544;top:2456;width:51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" filled="f"/>
                <v:rect id="Rectangle 240" o:spid="_x0000_s1203" style="position:absolute;left:3062;top:2456;width:111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" fillcolor="#7fb17f" stroked="f"/>
                <v:rect id="Rectangle 239" o:spid="_x0000_s1204" style="position:absolute;left:3062;top:2456;width:111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" filled="f"/>
                <v:rect id="Rectangle 238" o:spid="_x0000_s1205" style="position:absolute;left:4175;top:2456;width:1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" fillcolor="#338300" stroked="f"/>
                <v:rect id="Rectangle 237" o:spid="_x0000_s1206" style="position:absolute;left:4175;top:2456;width:1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" filled="f"/>
                <v:rect id="Rectangle 236" o:spid="_x0000_s1207" style="position:absolute;left:4187;top:2456;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" fillcolor="#e5ef00" stroked="f"/>
                <v:rect id="Rectangle 235" o:spid="_x0000_s1208" style="position:absolute;left:4187;top:2456;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" filled="f"/>
                <v:rect id="Rectangle 234" o:spid="_x0000_s1209" style="position:absolute;left:4188;top:2456;width:1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" fillcolor="#ff6500" stroked="f"/>
                <v:rect id="Rectangle 233" o:spid="_x0000_s1210" style="position:absolute;left:4188;top:2456;width:1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" filled="f"/>
                <v:rect id="Rectangle 232" o:spid="_x0000_s1211" style="position:absolute;left:4200;top:2456;width:33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" fillcolor="#dc0000" stroked="f"/>
                <v:rect id="Rectangle 231" o:spid="_x0000_s1212" style="position:absolute;left:4200;top:2456;width:33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" filled="f"/>
                <v:rect id="Rectangle 230" o:spid="_x0000_s1213" style="position:absolute;left:4530;top:2456;width:28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" fillcolor="#8b0000" stroked="f"/>
                <v:rect id="Rectangle 229" o:spid="_x0000_s1214" style="position:absolute;left:4530;top:2456;width:28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" filled="f"/>
                <v:rect id="Rectangle 2146721132" o:spid="_x0000_s1215" style="position:absolute;left:4812;top:2456;width:61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" fillcolor="#a9a9a9" stroked="f"/>
                <v:rect id="Rectangle 227" o:spid="_x0000_s1216" style="position:absolute;left:4812;top:2456;width:61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" filled="f"/>
                <v:rect id="Rectangle 226" o:spid="_x0000_s1217" style="position:absolute;left:1440;top:2812;width: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" fillcolor="#ee82ee" stroked="f"/>
                <v:rect id="Rectangle 225" o:spid="_x0000_s1218" style="position:absolute;left:1440;top:2812;width: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" filled="f"/>
                <v:rect id="Rectangle 224" o:spid="_x0000_s1219" style="position:absolute;left:1445;top:2812;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" fillcolor="#b73def" stroked="f"/>
                <v:rect id="Rectangle 223" o:spid="_x0000_s1220" style="position:absolute;left:1445;top:2812;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" filled="f"/>
                <v:rect id="Rectangle 222" o:spid="_x0000_s1221" style="position:absolute;left:1446;top:2812;width: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" fillcolor="#5f13f6" stroked="f"/>
                <v:rect id="Rectangle 221" o:spid="_x0000_s1222" style="position:absolute;left:1446;top:2812;width: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" filled="f"/>
                <v:rect id="Rectangle 220" o:spid="_x0000_s1223" style="position:absolute;left:1453;top:2812;width:19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" fillcolor="#1919ff" stroked="f"/>
                <v:rect id="Rectangle 219" o:spid="_x0000_s1224" style="position:absolute;left:1453;top:2812;width:19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" filled="f"/>
                <v:rect id="Rectangle 218" o:spid="_x0000_s1225" style="position:absolute;left:1646;top:2812;width:3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" fillcolor="#ccf" stroked="f"/>
                <v:rect id="Rectangle 217" o:spid="_x0000_s1226" style="position:absolute;left:1646;top:2812;width:3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" filled="f"/>
                <v:rect id="Rectangle 216" o:spid="_x0000_s1227" style="position:absolute;left:1684;top:2812;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" fillcolor="#7fb17f" stroked="f"/>
                <v:rect id="Rectangle 215" o:spid="_x0000_s1228" style="position:absolute;left:1684;top:2812;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" filled="f"/>
                <v:rect id="Rectangle 214" o:spid="_x0000_s1229" style="position:absolute;left:1694;top:2812;width:1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" fillcolor="#338300" stroked="f"/>
                <v:rect id="Rectangle 213" o:spid="_x0000_s1230" style="position:absolute;left:1694;top:2812;width:1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" filled="f"/>
                <v:rect id="Rectangle 212" o:spid="_x0000_s1231" style="position:absolute;left:1708;top:2812;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" fillcolor="#e5ef00" stroked="f"/>
                <v:rect id="Rectangle 211" o:spid="_x0000_s1232" style="position:absolute;left:1708;top:2812;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" filled="f"/>
                <v:rect id="Rectangle 210" o:spid="_x0000_s1233" style="position:absolute;left:1709;top:2812;width:324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" fillcolor="#ff6500" stroked="f"/>
                <v:rect id="Rectangle 209" o:spid="_x0000_s1234" style="position:absolute;left:1709;top:2812;width:324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" filled="f"/>
                <v:rect id="Rectangle 208" o:spid="_x0000_s1235" style="position:absolute;left:4955;top:2812;width:2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" fillcolor="#dc0000" stroked="f"/>
                <v:rect id="Rectangle 207" o:spid="_x0000_s1236" style="position:absolute;left:4955;top:2812;width:2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" filled="f"/>
                <v:rect id="Rectangle 206" o:spid="_x0000_s1237" style="position:absolute;left:4984;top:2812;width:13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" fillcolor="#8b0000" stroked="f"/>
                <v:rect id="Rectangle 205" o:spid="_x0000_s1238" style="position:absolute;left:4984;top:2812;width:13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" filled="f"/>
                <v:rect id="Rectangle 204" o:spid="_x0000_s1239" style="position:absolute;left:5114;top:2812;width:31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" fillcolor="#a9a9a9" stroked="f"/>
                <v:rect id="Rectangle 203" o:spid="_x0000_s1240" style="position:absolute;left:5114;top:2812;width:31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" filled="f"/>
                <v:rect id="Rectangle 202" o:spid="_x0000_s1241" style="position:absolute;left:1440;top:3167;width:3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" fillcolor="#ee82ee" stroked="f"/>
                <v:rect id="Rectangle 201" o:spid="_x0000_s1242" style="position:absolute;left:1440;top:3167;width:3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" filled="f"/>
                <v:rect id="Rectangle 200" o:spid="_x0000_s1243" style="position:absolute;left:1474;top:3167;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" fillcolor="#b73def" stroked="f"/>
                <v:rect id="Rectangle 199" o:spid="_x0000_s1244" style="position:absolute;left:1474;top:3167;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" filled="f"/>
                <v:rect id="Rectangle 198" o:spid="_x0000_s1245" style="position:absolute;left:1483;top:3167;width: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" fillcolor="#5f13f6" stroked="f"/>
                <v:rect id="Rectangle 197" o:spid="_x0000_s1246" style="position:absolute;left:1483;top:3167;width: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" filled="f"/>
                <v:rect id="Rectangle 196" o:spid="_x0000_s1247" style="position:absolute;left:1485;top:3167;width:109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" fillcolor="#1919ff" stroked="f"/>
                <v:rect id="Rectangle 195" o:spid="_x0000_s1248" style="position:absolute;left:1485;top:3167;width:109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" filled="f"/>
                <v:rect id="Rectangle 194" o:spid="_x0000_s1249" style="position:absolute;left:2582;top:3167;width:69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" fillcolor="#ccf" stroked="f"/>
                <v:rect id="Rectangle 193" o:spid="_x0000_s1250" style="position:absolute;left:2582;top:3167;width:69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" filled="f"/>
                <v:rect id="Rectangle 192" o:spid="_x0000_s1251" style="position:absolute;left:3278;top:3167;width:119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" fillcolor="#7fb17f" stroked="f"/>
                <v:rect id="Rectangle 191" o:spid="_x0000_s1252" style="position:absolute;left:3278;top:3167;width:119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" filled="f"/>
                <v:rect id="Rectangle 190" o:spid="_x0000_s1253" style="position:absolute;left:4470;top:3167;width: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" fillcolor="#338300" stroked="f"/>
                <v:rect id="Rectangle 189" o:spid="_x0000_s1254" style="position:absolute;left:4470;top:3167;width: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" filled="f"/>
                <v:rect id="Rectangle 188" o:spid="_x0000_s1255" style="position:absolute;left:4475;top:3167;width:2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" fillcolor="#e5ef00" stroked="f"/>
                <v:rect id="Rectangle 187" o:spid="_x0000_s1256" style="position:absolute;left:4475;top:3167;width:2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" filled="f"/>
                <v:shape id="Freeform 186" o:spid="_x0000_s1257" style="position:absolute;left:4503;top:3167;width:2;height:297;visibility:visible;mso-wrap-style:square;v-text-anchor:top" coordsize="2,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" path="m,296l,,,296xe" fillcolor="#ff6500" stroked="f">
                  <v:path arrowok="t" o:connecttype="custom" o:connectlocs="0,3464;0,3168;0,3464" o:connectangles="0,0,0"/>
                </v:shape>
                <v:line id="Line 185" o:spid="_x0000_s1258" style="position:absolute;visibility:visible;mso-wrap-style:square" from="4500,3168" to="4500,3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" strokeweight=".1358mm"/>
                <v:rect id="Rectangle 184" o:spid="_x0000_s1259" style="position:absolute;left:4503;top:3167;width:11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" fillcolor="#dc0000" stroked="f"/>
                <v:rect id="Rectangle 183" o:spid="_x0000_s1260" style="position:absolute;left:4503;top:3167;width:11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" filled="f"/>
                <v:rect id="Rectangle 182" o:spid="_x0000_s1261" style="position:absolute;left:4620;top:3167;width:10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" fillcolor="#8b0000" stroked="f"/>
                <v:rect id="Rectangle 181" o:spid="_x0000_s1262" style="position:absolute;left:4620;top:3167;width:10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" filled="f"/>
                <v:rect id="Rectangle 180" o:spid="_x0000_s1263" style="position:absolute;left:4728;top:3167;width:69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" fillcolor="#a9a9a9" stroked="f"/>
                <v:rect id="Rectangle 179" o:spid="_x0000_s1264" style="position:absolute;left:4728;top:3167;width:69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" filled="f"/>
                <v:rect id="Rectangle 178" o:spid="_x0000_s1265" style="position:absolute;left:1440;top:3523;width:11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" fillcolor="#ee82ee" stroked="f"/>
                <v:rect id="Rectangle 177" o:spid="_x0000_s1266" style="position:absolute;left:1440;top:3523;width:11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" filled="f"/>
                <v:rect id="Rectangle 176" o:spid="_x0000_s1267" style="position:absolute;left:1555;top:3523;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" fillcolor="#b73def" stroked="f"/>
                <v:rect id="Rectangle 175" o:spid="_x0000_s1268" style="position:absolute;left:1555;top:3523;width: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" filled="f"/>
                <v:rect id="Rectangle 174" o:spid="_x0000_s1269" style="position:absolute;left:1565;top:3523;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" fillcolor="#5f13f6" stroked="f"/>
                <v:rect id="Rectangle 173" o:spid="_x0000_s1270" style="position:absolute;left:1565;top:3523;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" filled="f"/>
                <v:rect id="Rectangle 172" o:spid="_x0000_s1271" style="position:absolute;left:1567;top:3523;width:18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" fillcolor="#1919ff" stroked="f"/>
                <v:rect id="Rectangle 171" o:spid="_x0000_s1272" style="position:absolute;left:1567;top:3523;width:18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" filled="f"/>
                <v:rect id="Rectangle 170" o:spid="_x0000_s1273" style="position:absolute;left:1754;top:3523;width:6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" fillcolor="#ccf" stroked="f"/>
                <v:rect id="Rectangle 169" o:spid="_x0000_s1274" style="position:absolute;left:1754;top:3523;width:6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" filled="f"/>
                <v:rect id="Rectangle 168" o:spid="_x0000_s1275" style="position:absolute;left:1814;top:3523;width:2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" fillcolor="#7fb17f" stroked="f"/>
                <v:rect id="Rectangle 167" o:spid="_x0000_s1276" style="position:absolute;left:1814;top:3523;width:2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" filled="f"/>
                <v:rect id="Rectangle 166" o:spid="_x0000_s1277" style="position:absolute;left:1835;top:3523;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" fillcolor="#338300" stroked="f"/>
                <v:rect id="Rectangle 165" o:spid="_x0000_s1278" style="position:absolute;left:1835;top:3523;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" filled="f"/>
                <v:rect id="Rectangle 164" o:spid="_x0000_s1279" style="position:absolute;left:1836;top:3523;width:331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" fillcolor="#e5ef00" stroked="f"/>
                <v:rect id="Rectangle 163" o:spid="_x0000_s1280" style="position:absolute;left:1836;top:3523;width:331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" filled="f"/>
                <v:shape id="Freeform 162" o:spid="_x0000_s1281" style="position:absolute;left:5155;top:3523;width:2;height:297;visibility:visible;mso-wrap-style:square;v-text-anchor:top" coordsize="2,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" path="m,296l,,,296xe" fillcolor="#ff6500" stroked="f">
                  <v:path arrowok="t" o:connecttype="custom" o:connectlocs="0,3819;0,3523;0,3819" o:connectangles="0,0,0"/>
                </v:shape>
                <v:shape id="Freeform 161" o:spid="_x0000_s1282" style="position:absolute;left:5155;top:3523;width:2;height:297;visibility:visible;mso-wrap-style:square;v-text-anchor:top" coordsize="1,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" path="m,l,296,,xe" filled="f">
                  <v:path arrowok="t" o:connecttype="custom" o:connectlocs="0,3523;0,3819;0,3523" o:connectangles="0,0,0"/>
                </v:shape>
                <v:rect id="Rectangle 160" o:spid="_x0000_s1283" style="position:absolute;left:5155;top:3523;width:1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" fillcolor="#dc0000" stroked="f"/>
                <v:rect id="Rectangle 159" o:spid="_x0000_s1284" style="position:absolute;left:5155;top:3523;width:1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" filled="f"/>
                <v:rect id="Rectangle 158" o:spid="_x0000_s1285" style="position:absolute;left:5170;top:3523;width:1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" fillcolor="#8b0000" stroked="f"/>
                <v:rect id="Rectangle 157" o:spid="_x0000_s1286" style="position:absolute;left:5170;top:3523;width:1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" filled="f"/>
                <v:rect id="Rectangle 156" o:spid="_x0000_s1287" style="position:absolute;left:5182;top:3523;width:24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" fillcolor="#a9a9a9" stroked="f"/>
                <v:rect id="Rectangle 155" o:spid="_x0000_s1288" style="position:absolute;left:5182;top:3523;width:24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" fill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4" o:spid="_x0000_s1289" type="#_x0000_t75" style="position:absolute;left:1432;top:3871;width:279;height: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">
                  <v:imagedata r:id="rId10" o:title=""/>
                </v:shape>
                <v:rect id="Rectangle 153" o:spid="_x0000_s1290" style="position:absolute;left:1703;top:3878;width:49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" fillcolor="#1919ff" stroked="f"/>
                <v:rect id="Rectangle 152" o:spid="_x0000_s1291" style="position:absolute;left:1703;top:3878;width:49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" filled="f"/>
                <v:rect id="Rectangle 151" o:spid="_x0000_s1292" style="position:absolute;left:2199;top:3878;width:150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" fillcolor="#ccf" stroked="f"/>
                <v:rect id="Rectangle 150" o:spid="_x0000_s1293" style="position:absolute;left:2199;top:3878;width:150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" filled="f"/>
                <v:rect id="Rectangle 149" o:spid="_x0000_s1294" style="position:absolute;left:3706;top:3878;width:89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" fillcolor="#7fb17f" stroked="f"/>
                <v:rect id="Rectangle 148" o:spid="_x0000_s1295" style="position:absolute;left:3706;top:3878;width:89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" filled="f"/>
                <v:rect id="Rectangle 147" o:spid="_x0000_s1296" style="position:absolute;left:4600;top:3878;width: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" fillcolor="#338300" stroked="f"/>
                <v:rect id="Rectangle 146" o:spid="_x0000_s1297" style="position:absolute;left:4600;top:3878;width: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" filled="f"/>
                <v:rect id="Rectangle 145" o:spid="_x0000_s1298" style="position:absolute;left:4607;top:3878;width:3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" fillcolor="#e5ef00" stroked="f"/>
                <v:rect id="Rectangle 144" o:spid="_x0000_s1299" style="position:absolute;left:4607;top:3878;width:3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" filled="f"/>
                <v:rect id="Rectangle 143" o:spid="_x0000_s1300" style="position:absolute;left:4638;top:3878;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" fillcolor="#ff6500" stroked="f"/>
                <v:rect id="Rectangle 142" o:spid="_x0000_s1301" style="position:absolute;left:4638;top:3878;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" filled="f"/>
                <v:rect id="Rectangle 141" o:spid="_x0000_s1302" style="position:absolute;left:4640;top:3878;width:22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" fillcolor="#dc0000" stroked="f"/>
                <v:rect id="Rectangle 140" o:spid="_x0000_s1303" style="position:absolute;left:4640;top:3878;width:22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" filled="f"/>
                <v:rect id="Rectangle 139" o:spid="_x0000_s1304" style="position:absolute;left:4868;top:3878;width:5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" fillcolor="#8b0000" stroked="f"/>
                <v:rect id="Rectangle 138" o:spid="_x0000_s1305" style="position:absolute;left:4868;top:3878;width:5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" filled="f"/>
                <v:rect id="Rectangle 137" o:spid="_x0000_s1306" style="position:absolute;left:4921;top:3878;width:50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" fillcolor="#a9a9a9" stroked="f"/>
                <v:rect id="Rectangle 136" o:spid="_x0000_s1307" style="position:absolute;left:4921;top:3878;width:50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" filled="f"/>
                <v:rect id="Rectangle 135" o:spid="_x0000_s1308" style="position:absolute;left:1440;top:4234;width:1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" fillcolor="#ee82ee" stroked="f"/>
                <v:rect id="Rectangle 134" o:spid="_x0000_s1309" style="position:absolute;left:1440;top:4234;width:1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" filled="f"/>
                <v:rect id="Rectangle 133" o:spid="_x0000_s1310" style="position:absolute;left:1454;top:4234;width:1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" fillcolor="#b73def" stroked="f"/>
                <v:rect id="Rectangle 132" o:spid="_x0000_s1311" style="position:absolute;left:1454;top:4234;width:1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" filled="f"/>
                <v:rect id="Rectangle 131" o:spid="_x0000_s1312" style="position:absolute;left:1473;top:4234;width:29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" fillcolor="#5f13f6" stroked="f"/>
                <v:rect id="Rectangle 130" o:spid="_x0000_s1313" style="position:absolute;left:1473;top:4234;width:29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" filled="f"/>
                <v:rect id="Rectangle 129" o:spid="_x0000_s1314" style="position:absolute;left:1767;top:4234;width:89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" fillcolor="#1919ff" stroked="f"/>
                <v:rect id="Rectangle 128" o:spid="_x0000_s1315" style="position:absolute;left:1767;top:4234;width:89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" filled="f"/>
                <v:shape id="Freeform 127" o:spid="_x0000_s1316" style="position:absolute;left:2659;top:4234;width:2;height:297;visibility:visible;mso-wrap-style:square;v-text-anchor:top" coordsize="2,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" path="m,296l,,,296xe" fillcolor="#ccf" stroked="f">
                  <v:path arrowok="t" o:connecttype="custom" o:connectlocs="0,4530;0,4234;0,4530" o:connectangles="0,0,0"/>
                </v:shape>
                <v:shape id="Freeform 126" o:spid="_x0000_s1317" style="position:absolute;left:2659;top:4234;width:2;height:297;visibility:visible;mso-wrap-style:square;v-text-anchor:top" coordsize="2,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" path="m,l,296,,xe" filled="f">
                  <v:path arrowok="t" o:connecttype="custom" o:connectlocs="0,4234;0,4530;0,4234" o:connectangles="0,0,0"/>
                </v:shape>
                <v:rect id="Rectangle 125" o:spid="_x0000_s1318" style="position:absolute;left:2659;top:4234;width:3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" fillcolor="#7fb17f" stroked="f"/>
                <v:rect id="Rectangle 124" o:spid="_x0000_s1319" style="position:absolute;left:2659;top:4234;width:3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" filled="f"/>
                <v:rect id="Rectangle 123" o:spid="_x0000_s1320" style="position:absolute;left:2689;top:4234;width:25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" fillcolor="#338300" stroked="f"/>
                <v:rect id="Rectangle 122" o:spid="_x0000_s1321" style="position:absolute;left:2689;top:4234;width:25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" filled="f"/>
                <v:rect id="Rectangle 121" o:spid="_x0000_s1322" style="position:absolute;left:2946;top:4234;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" fillcolor="#e5ef00" stroked="f"/>
                <v:rect id="Rectangle 120" o:spid="_x0000_s1323" style="position:absolute;left:2946;top:4234;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" filled="f"/>
                <v:rect id="Rectangle 119" o:spid="_x0000_s1324" style="position:absolute;left:2948;top:4234;width:1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" fillcolor="#ff6500" stroked="f"/>
                <v:rect id="Rectangle 118" o:spid="_x0000_s1325" style="position:absolute;left:2948;top:4234;width:1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" filled="f"/>
                <v:rect id="Rectangle 117" o:spid="_x0000_s1326" style="position:absolute;left:2963;top:4234;width:59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" fillcolor="#dc0000" stroked="f"/>
                <v:rect id="Rectangle 116" o:spid="_x0000_s1327" style="position:absolute;left:2963;top:4234;width:59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" filled="f"/>
                <v:rect id="Rectangle 115" o:spid="_x0000_s1328" style="position:absolute;left:3559;top:4234;width:79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" fillcolor="#8b0000" stroked="f"/>
                <v:rect id="Rectangle 114" o:spid="_x0000_s1329" style="position:absolute;left:3559;top:4234;width:79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" filled="f"/>
                <v:rect id="Rectangle 113" o:spid="_x0000_s1330" style="position:absolute;left:4353;top:4234;width:107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" fillcolor="#a9a9a9" stroked="f"/>
                <v:rect id="Rectangle 112" o:spid="_x0000_s1331" style="position:absolute;left:4353;top:4234;width:107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" filled="f"/>
                <v:rect id="Rectangle 111" o:spid="_x0000_s1332" style="position:absolute;left:1440;top:4589;width:3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" fillcolor="#ee82ee" stroked="f"/>
                <v:rect id="Rectangle 110" o:spid="_x0000_s1333" style="position:absolute;left:1440;top:4589;width:3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" filled="f"/>
                <v:rect id="Rectangle 109" o:spid="_x0000_s1334" style="position:absolute;left:1477;top:4589;width:5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" fillcolor="#b73def" stroked="f"/>
                <v:rect id="Rectangle 108" o:spid="_x0000_s1335" style="position:absolute;left:1477;top:4589;width:5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" filled="f"/>
                <v:rect id="Rectangle 107" o:spid="_x0000_s1336" style="position:absolute;left:1529;top:4589;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" fillcolor="#5f13f6" stroked="f"/>
                <v:rect id="Rectangle 106" o:spid="_x0000_s1337" style="position:absolute;left:1529;top:4589;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" filled="f"/>
                <v:rect id="Rectangle 105" o:spid="_x0000_s1338" style="position:absolute;left:1530;top:4589;width:110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" fillcolor="#1919ff" stroked="f"/>
                <v:rect id="Rectangle 104" o:spid="_x0000_s1339" style="position:absolute;left:1530;top:4589;width:110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" filled="f"/>
                <v:rect id="Rectangle 103" o:spid="_x0000_s1340" style="position:absolute;left:2639;top:4589;width:59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" fillcolor="#ccf" stroked="f"/>
                <v:rect id="Rectangle 102" o:spid="_x0000_s1341" style="position:absolute;left:2639;top:4589;width:59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" filled="f"/>
                <v:rect id="Rectangle 101" o:spid="_x0000_s1342" style="position:absolute;left:3231;top:4589;width:130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" fillcolor="#7fb17f" stroked="f"/>
                <v:rect id="Rectangle 100" o:spid="_x0000_s1343" style="position:absolute;left:3231;top:4589;width:130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" filled="f"/>
                <v:rect id="Rectangle 99" o:spid="_x0000_s1344" style="position:absolute;left:4532;top:4589;width: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" fillcolor="#338300" stroked="f"/>
                <v:rect id="Rectangle 98" o:spid="_x0000_s1345" style="position:absolute;left:4532;top:4589;width: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" filled="f"/>
                <v:rect id="Rectangle 97" o:spid="_x0000_s1346" style="position:absolute;left:4540;top:4589;width:2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" fillcolor="#e5ef00" stroked="f"/>
                <v:rect id="Rectangle 96" o:spid="_x0000_s1347" style="position:absolute;left:4540;top:4589;width:2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" filled="f"/>
                <v:shape id="Freeform 95" o:spid="_x0000_s1348" style="position:absolute;left:4565;top:4589;width:2;height:297;visibility:visible;mso-wrap-style:square;v-text-anchor:top" coordsize="2,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" path="m,296l,,,296xe" fillcolor="#ff6500" stroked="f">
                  <v:path arrowok="t" o:connecttype="custom" o:connectlocs="0,4886;0,4590;0,4886" o:connectangles="0,0,0"/>
                </v:shape>
                <v:line id="Line 94" o:spid="_x0000_s1349" style="position:absolute;visibility:visible;mso-wrap-style:square" from="4561,4590" to="4561,48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" strokeweight=".1358mm"/>
                <v:rect id="Rectangle 93" o:spid="_x0000_s1350" style="position:absolute;left:4565;top:4589;width:19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" fillcolor="#dc0000" stroked="f"/>
                <v:rect id="Rectangle 92" o:spid="_x0000_s1351" style="position:absolute;left:4565;top:4589;width:191;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" filled="f"/>
                <v:rect id="Rectangle 91" o:spid="_x0000_s1352" style="position:absolute;left:4755;top:4589;width:5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" fillcolor="#8b0000" stroked="f"/>
                <v:rect id="Rectangle 90" o:spid="_x0000_s1353" style="position:absolute;left:4755;top:4589;width:5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" filled="f"/>
                <v:rect id="Rectangle 89" o:spid="_x0000_s1354" style="position:absolute;left:4809;top:4589;width:61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" fillcolor="#a9a9a9" stroked="f"/>
                <v:rect id="Rectangle 88" o:spid="_x0000_s1355" style="position:absolute;left:4809;top:4589;width:61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" filled="f"/>
                <v:shape id="Freeform 87" o:spid="_x0000_s1356" style="position:absolute;left:1440;top:4945;width:2;height:297;visibility:visible;mso-wrap-style:square;v-text-anchor:top" coordsize="1,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" path="m,l,297,,xe" fillcolor="#ee82ee" stroked="f">
                  <v:path arrowok="t" o:connecttype="custom" o:connectlocs="0,4945;0,5242;0,4945" o:connectangles="0,0,0"/>
                </v:shape>
                <v:rect id="Rectangle 86" o:spid="_x0000_s1357" style="position:absolute;left:1440;top:4945;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" filled="f"/>
                <v:rect id="Rectangle 85" o:spid="_x0000_s1358" style="position:absolute;left:1440;top:4945;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" fillcolor="#b73def" stroked="f"/>
                <v:rect id="Rectangle 84" o:spid="_x0000_s1359" style="position:absolute;left:1440;top:4945;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" filled="f"/>
                <v:rect id="Rectangle 83" o:spid="_x0000_s1360" style="position:absolute;left:1441;top:4945;width:1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" fillcolor="#5f13f6" stroked="f"/>
                <v:rect id="Rectangle 82" o:spid="_x0000_s1361" style="position:absolute;left:1441;top:4945;width:1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" filled="f"/>
                <v:rect id="Rectangle 81" o:spid="_x0000_s1362" style="position:absolute;left:1457;top:4945;width:8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" fillcolor="#1919ff" stroked="f"/>
                <v:rect id="Rectangle 80" o:spid="_x0000_s1363" style="position:absolute;left:1457;top:4945;width:8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" filled="f"/>
                <v:rect id="Rectangle 79" o:spid="_x0000_s1364" style="position:absolute;left:1539;top:4945;width:1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" fillcolor="#ccf" stroked="f"/>
                <v:rect id="Rectangle 78" o:spid="_x0000_s1365" style="position:absolute;left:1539;top:4945;width:1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" filled="f"/>
                <v:rect id="Rectangle 77" o:spid="_x0000_s1366" style="position:absolute;left:1557;top:4945;width: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" fillcolor="#7fb17f" stroked="f"/>
                <v:rect id="Rectangle 76" o:spid="_x0000_s1367" style="position:absolute;left:1557;top:4945;width: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" filled="f"/>
                <v:rect id="Rectangle 75" o:spid="_x0000_s1368" style="position:absolute;left:1564;top:4945;width: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" fillcolor="#338300" stroked="f"/>
                <v:rect id="Rectangle 74" o:spid="_x0000_s1369" style="position:absolute;left:1564;top:4945;width: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" filled="f"/>
                <v:line id="Line 73" o:spid="_x0000_s1370" style="position:absolute;visibility:visible;mso-wrap-style:square" from="1564,4945" to="1564,5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" strokeweight=".1323mm"/>
                <v:rect id="Rectangle 72" o:spid="_x0000_s1371" style="position:absolute;left:1568;top:4945;width:372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" fillcolor="#ff6500" stroked="f"/>
                <v:rect id="Rectangle 71" o:spid="_x0000_s1372" style="position:absolute;left:1568;top:4945;width:372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" filled="f"/>
                <v:rect id="Rectangle 70" o:spid="_x0000_s1373" style="position:absolute;left:5291;top:4945;width: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" fillcolor="#dc0000" stroked="f"/>
                <v:rect id="Rectangle 69" o:spid="_x0000_s1374" style="position:absolute;left:5291;top:4945;width: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" filled="f"/>
                <v:rect id="Rectangle 68" o:spid="_x0000_s1375" style="position:absolute;left:5299;top:4945;width:1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" fillcolor="#8b0000" stroked="f"/>
                <v:rect id="Rectangle 67" o:spid="_x0000_s1376" style="position:absolute;left:5299;top:4945;width:15;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" filled="f"/>
                <v:rect id="Rectangle 66" o:spid="_x0000_s1377" style="position:absolute;left:5315;top:4945;width:11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" fillcolor="#a9a9a9" stroked="f"/>
                <v:rect id="Rectangle 65" o:spid="_x0000_s1378" style="position:absolute;left:5315;top:4945;width:11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" filled="f"/>
                <v:rect id="Rectangle 64" o:spid="_x0000_s1379" style="position:absolute;left:1440;top:5301;width:332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" fillcolor="#ee82ee" stroked="f"/>
                <v:rect id="Rectangle 63" o:spid="_x0000_s1380" style="position:absolute;left:1440;top:5301;width:3323;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" filled="f"/>
                <v:rect id="Rectangle 62" o:spid="_x0000_s1381" style="position:absolute;left:4762;top:5301;width: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" fillcolor="#b73def" stroked="f"/>
                <v:rect id="Rectangle 61" o:spid="_x0000_s1382" style="position:absolute;left:4762;top:5301;width:7;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" filled="f"/>
                <v:rect id="Rectangle 60" o:spid="_x0000_s1383" style="position:absolute;left:4769;top:5301;width: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" fillcolor="#5f13f6" stroked="f"/>
                <v:rect id="Rectangle 59" o:spid="_x0000_s1384" style="position:absolute;left:4769;top:5301;width: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" filled="f"/>
                <v:rect id="Rectangle 58" o:spid="_x0000_s1385" style="position:absolute;left:4776;top:5301;width:9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" fillcolor="#1919ff" stroked="f"/>
                <v:rect id="Rectangle 57" o:spid="_x0000_s1386" style="position:absolute;left:4776;top:5301;width:9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" filled="f"/>
                <v:rect id="Rectangle 56" o:spid="_x0000_s1387" style="position:absolute;left:4866;top:5301;width:4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" fillcolor="#ccf" stroked="f"/>
                <v:rect id="Rectangle 55" o:spid="_x0000_s1388" style="position:absolute;left:4866;top:5301;width:49;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" filled="f"/>
                <v:rect id="Rectangle 54" o:spid="_x0000_s1389" style="position:absolute;left:4914;top:5301;width:2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" fillcolor="#7fb17f" stroked="f"/>
                <v:rect id="Rectangle 53" o:spid="_x0000_s1390" style="position:absolute;left:4914;top:5301;width:2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" filled="f"/>
                <v:rect id="Rectangle 52" o:spid="_x0000_s1391" style="position:absolute;left:4938;top:5301;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" fillcolor="#338300" stroked="f"/>
                <v:rect id="Rectangle 51" o:spid="_x0000_s1392" style="position:absolute;left:4938;top:5301;width: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" filled="f"/>
                <v:rect id="Rectangle 50" o:spid="_x0000_s1393" style="position:absolute;left:4939;top:5301;width:3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" fillcolor="#e5ef00" stroked="f"/>
                <v:rect id="Rectangle 49" o:spid="_x0000_s1394" style="position:absolute;left:4939;top:5301;width:34;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" filled="f"/>
                <v:shape id="Freeform 48" o:spid="_x0000_s1395" style="position:absolute;left:4972;top:5301;width:2;height:297;visibility:visible;mso-wrap-style:square;v-text-anchor:top" coordsize="2,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" path="m,296l,,,296xe" fillcolor="#ff6500" stroked="f">
                  <v:path arrowok="t" o:connecttype="custom" o:connectlocs="0,5597;0,5301;0,5597" o:connectangles="0,0,0"/>
                </v:shape>
                <v:shape id="Freeform 47" o:spid="_x0000_s1396" style="position:absolute;left:4972;top:5301;width:2;height:297;visibility:visible;mso-wrap-style:square;v-text-anchor:top" coordsize="1,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" path="m,l,296,,xe" filled="f">
                  <v:path arrowok="t" o:connecttype="custom" o:connectlocs="0,5301;0,5597;0,5301" o:connectangles="0,0,0"/>
                </v:shape>
                <v:rect id="Rectangle 46" o:spid="_x0000_s1397" style="position:absolute;left:4972;top:5301;width:1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" fillcolor="#dc0000" stroked="f"/>
                <v:rect id="Rectangle 45" o:spid="_x0000_s1398" style="position:absolute;left:4972;top:5301;width:16;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" filled="f"/>
                <v:rect id="Rectangle 44" o:spid="_x0000_s1399" style="position:absolute;left:4988;top:5301;width: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" fillcolor="#8b0000" stroked="f"/>
                <v:rect id="Rectangle 43" o:spid="_x0000_s1400" style="position:absolute;left:4988;top:5301;width:8;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" filled="f"/>
                <v:rect id="Rectangle 42" o:spid="_x0000_s1401" style="position:absolute;left:4995;top:5301;width:43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" fillcolor="#a9a9a9" stroked="f"/>
                <v:rect id="Rectangle 41" o:spid="_x0000_s1402" style="position:absolute;left:4995;top:5301;width:432;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" filled="f"/>
                <w10:wrap anchorx="page"/>
              </v:group>
            </w:pict>
          </mc:Fallback>
        </mc:AlternateContent>
      </w:r>
    </w:p>
    <w:p w14:paraId="70FE5CDC" w14:textId="7F5D321B" w:rsidR="00AC1D2A" w:rsidRDefault="005143F8" w:rsidP="005462D2">
      <w:pPr>
        <w:shd w:val="clear" w:color="auto" w:fill="FFFFFF"/>
        <w:tabs>
          <w:tab w:val="left" w:pos="357"/>
        </w:tabs>
        <w:spacing w:before="120" w:after="120"/>
        <w:jc w:val="center"/>
        <w:rPr>
          <w:rFonts w:ascii="Arial" w:hAnsi="Arial" w:cs="Arial"/>
          <w:b/>
          <w:bCs/>
          <w:color w:val="000000"/>
          <w:lang w:val="en-GB"/>
        </w:rPr>
      </w:pPr>
      <w:r w:rsidRPr="006C54C8">
        <w:rPr>
          <w:noProof/>
          <w:sz w:val="18"/>
          <w:szCs w:val="18"/>
        </w:rPr>
        <mc:AlternateContent>
          <mc:Choice Requires="wpg">
            <w:drawing>
              <wp:anchor distT="0" distB="0" distL="114300" distR="114300" simplePos="0" relativeHeight="251660288" behindDoc="0" locked="0" layoutInCell="1" allowOverlap="1" wp14:anchorId="510DDEC6" wp14:editId="3B592765">
                <wp:simplePos x="0" y="0"/>
                <wp:positionH relativeFrom="column">
                  <wp:posOffset>330200</wp:posOffset>
                </wp:positionH>
                <wp:positionV relativeFrom="paragraph">
                  <wp:posOffset>29845</wp:posOffset>
                </wp:positionV>
                <wp:extent cx="5981065" cy="1844040"/>
                <wp:effectExtent l="0" t="0" r="0" b="3810"/>
                <wp:wrapNone/>
                <wp:docPr id="113384360" name="Group 81"/>
                <wp:cNvGraphicFramePr/>
                <a:graphic xmlns:a="http://schemas.openxmlformats.org/drawingml/2006/main">
                  <a:graphicData uri="http://schemas.microsoft.com/office/word/2010/wordprocessingGroup">
                    <wpg:wgp>
                      <wpg:cNvGrpSpPr/>
                      <wpg:grpSpPr>
                        <a:xfrm>
                          <a:off x="0" y="0"/>
                          <a:ext cx="5981065" cy="1844040"/>
                          <a:chOff x="0" y="115705"/>
                          <a:chExt cx="47848520" cy="1845192"/>
                        </a:xfrm>
                      </wpg:grpSpPr>
                      <wps:wsp>
                        <wps:cNvPr id="733058333" name="Rectangle 733058333"/>
                        <wps:cNvSpPr>
                          <a:spLocks noChangeArrowheads="1"/>
                        </wps:cNvSpPr>
                        <wps:spPr bwMode="auto">
                          <a:xfrm>
                            <a:off x="38481000" y="115705"/>
                            <a:ext cx="9367520" cy="184519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7F14D0F"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Other </w:t>
                              </w:r>
                            </w:p>
                            <w:p w14:paraId="4F25DEE3"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Vibrio</w:t>
                              </w:r>
                              <w:r>
                                <w:rPr>
                                  <w:color w:val="000000" w:themeColor="text1"/>
                                  <w:kern w:val="24"/>
                                  <w:sz w:val="20"/>
                                  <w:szCs w:val="20"/>
                                </w:rPr>
                                <w:t xml:space="preserve"> spp.</w:t>
                              </w:r>
                            </w:p>
                            <w:p w14:paraId="7AE48B45"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uncultured </w:t>
                              </w:r>
                            </w:p>
                            <w:p w14:paraId="2CBFC9FB"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Ralstonia</w:t>
                              </w:r>
                            </w:p>
                            <w:p w14:paraId="54B47C06"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Pseudomonas </w:t>
                              </w:r>
                            </w:p>
                            <w:p w14:paraId="2B06C3DA"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Pseudoalteromonas </w:t>
                              </w:r>
                            </w:p>
                            <w:p w14:paraId="3D945B96"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Phaeodactylibacter </w:t>
                              </w:r>
                            </w:p>
                            <w:p w14:paraId="7F8A57B7"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OM43_clade </w:t>
                              </w:r>
                            </w:p>
                            <w:p w14:paraId="7953F998"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incertsedis </w:t>
                              </w:r>
                            </w:p>
                            <w:p w14:paraId="259B2EA3"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Enterobacter </w:t>
                              </w:r>
                            </w:p>
                            <w:p w14:paraId="4D58E4C7"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Alteromonas </w:t>
                              </w:r>
                            </w:p>
                            <w:p w14:paraId="664D7DA8" w14:textId="77777777" w:rsidR="005462D2" w:rsidRDefault="005462D2" w:rsidP="005462D2">
                              <w:pPr>
                                <w:kinsoku w:val="0"/>
                                <w:overflowPunct w:val="0"/>
                                <w:textAlignment w:val="baseline"/>
                                <w:rPr>
                                  <w:color w:val="000000" w:themeColor="text1"/>
                                  <w:kern w:val="24"/>
                                  <w:sz w:val="18"/>
                                  <w:szCs w:val="18"/>
                                </w:rPr>
                              </w:pPr>
                              <w:r w:rsidRPr="002606EC">
                                <w:rPr>
                                  <w:color w:val="000000" w:themeColor="text1"/>
                                  <w:kern w:val="24"/>
                                  <w:sz w:val="20"/>
                                  <w:szCs w:val="20"/>
                                </w:rPr>
                                <w:t>Acinetobacter</w:t>
                              </w:r>
                            </w:p>
                          </w:txbxContent>
                        </wps:txbx>
                        <wps:bodyPr vert="horz" wrap="none" lIns="91440" tIns="45720" rIns="91440" bIns="45720" numCol="1" anchor="ctr" anchorCtr="0" compatLnSpc="1">
                          <a:prstTxWarp prst="textNoShape">
                            <a:avLst/>
                          </a:prstTxWarp>
                          <a:spAutoFit/>
                        </wps:bodyPr>
                      </wps:wsp>
                      <wps:wsp>
                        <wps:cNvPr id="222235774" name="Rectangle 222235774"/>
                        <wps:cNvSpPr>
                          <a:spLocks noChangeArrowheads="1"/>
                        </wps:cNvSpPr>
                        <wps:spPr bwMode="auto">
                          <a:xfrm>
                            <a:off x="0" y="1009528"/>
                            <a:ext cx="1879600" cy="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6C919B2D" w14:textId="77777777" w:rsidR="005462D2" w:rsidRDefault="005462D2" w:rsidP="005462D2">
                              <w:pPr>
                                <w:kinsoku w:val="0"/>
                                <w:overflowPunct w:val="0"/>
                                <w:textAlignment w:val="baseline"/>
                                <w:rPr>
                                  <w:color w:val="000000" w:themeColor="text1"/>
                                  <w:kern w:val="24"/>
                                  <w:sz w:val="18"/>
                                  <w:szCs w:val="18"/>
                                </w:rPr>
                              </w:pPr>
                            </w:p>
                          </w:txbxContent>
                        </wps:txbx>
                        <wps:bodyPr vert="horz" wrap="none" lIns="91440" tIns="45720" rIns="91440" bIns="45720" numCol="1" anchor="ctr" anchorCtr="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10DDEC6" id="Group 81" o:spid="_x0000_s1033" style="position:absolute;left:0;text-align:left;margin-left:26pt;margin-top:2.35pt;width:470.95pt;height:145.2pt;z-index:251660288;mso-width-relative:margin;mso-height-relative:margin" coordorigin=",1157" coordsize="478485,184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">
                <v:rect id="Rectangle 733058333" o:spid="_x0000_s1034" style="position:absolute;left:384810;top:1157;width:93675;height:1845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" filled="f" fillcolor="#4472c4 [3204]" stroked="f" strokecolor="black [3213]">
                  <v:shadow color="#e7e6e6 [3214]"/>
                  <v:textbox style="mso-fit-shape-to-text:t">
                    <w:txbxContent>
                      <w:p w14:paraId="07F14D0F"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Other </w:t>
                        </w:r>
                      </w:p>
                      <w:p w14:paraId="4F25DEE3"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Vibrio</w:t>
                        </w:r>
                        <w:r>
                          <w:rPr>
                            <w:color w:val="000000" w:themeColor="text1"/>
                            <w:kern w:val="24"/>
                            <w:sz w:val="20"/>
                            <w:szCs w:val="20"/>
                          </w:rPr>
                          <w:t xml:space="preserve"> spp.</w:t>
                        </w:r>
                      </w:p>
                      <w:p w14:paraId="7AE48B45"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uncultured </w:t>
                        </w:r>
                      </w:p>
                      <w:p w14:paraId="2CBFC9FB"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Ralstonia</w:t>
                        </w:r>
                      </w:p>
                      <w:p w14:paraId="54B47C06"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Pseudomonas </w:t>
                        </w:r>
                      </w:p>
                      <w:p w14:paraId="2B06C3DA"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Pseudoalteromonas </w:t>
                        </w:r>
                      </w:p>
                      <w:p w14:paraId="3D945B96"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Phaeodactylibacter </w:t>
                        </w:r>
                      </w:p>
                      <w:p w14:paraId="7F8A57B7"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OM43_clade </w:t>
                        </w:r>
                      </w:p>
                      <w:p w14:paraId="7953F998"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incertsedis </w:t>
                        </w:r>
                      </w:p>
                      <w:p w14:paraId="259B2EA3"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Enterobacter </w:t>
                        </w:r>
                      </w:p>
                      <w:p w14:paraId="4D58E4C7" w14:textId="77777777" w:rsidR="005462D2" w:rsidRPr="002606EC" w:rsidRDefault="005462D2" w:rsidP="005462D2">
                        <w:pPr>
                          <w:kinsoku w:val="0"/>
                          <w:overflowPunct w:val="0"/>
                          <w:textAlignment w:val="baseline"/>
                          <w:rPr>
                            <w:color w:val="000000" w:themeColor="text1"/>
                            <w:kern w:val="24"/>
                            <w:sz w:val="20"/>
                            <w:szCs w:val="20"/>
                          </w:rPr>
                        </w:pPr>
                        <w:r w:rsidRPr="002606EC">
                          <w:rPr>
                            <w:color w:val="000000" w:themeColor="text1"/>
                            <w:kern w:val="24"/>
                            <w:sz w:val="20"/>
                            <w:szCs w:val="20"/>
                          </w:rPr>
                          <w:t xml:space="preserve">Alteromonas </w:t>
                        </w:r>
                      </w:p>
                      <w:p w14:paraId="664D7DA8" w14:textId="77777777" w:rsidR="005462D2" w:rsidRDefault="005462D2" w:rsidP="005462D2">
                        <w:pPr>
                          <w:kinsoku w:val="0"/>
                          <w:overflowPunct w:val="0"/>
                          <w:textAlignment w:val="baseline"/>
                          <w:rPr>
                            <w:color w:val="000000" w:themeColor="text1"/>
                            <w:kern w:val="24"/>
                            <w:sz w:val="18"/>
                            <w:szCs w:val="18"/>
                          </w:rPr>
                        </w:pPr>
                        <w:r w:rsidRPr="002606EC">
                          <w:rPr>
                            <w:color w:val="000000" w:themeColor="text1"/>
                            <w:kern w:val="24"/>
                            <w:sz w:val="20"/>
                            <w:szCs w:val="20"/>
                          </w:rPr>
                          <w:t>Acinetobacter</w:t>
                        </w:r>
                      </w:p>
                    </w:txbxContent>
                  </v:textbox>
                </v:rect>
                <v:rect id="Rectangle 222235774" o:spid="_x0000_s1035" style="position:absolute;top:10095;width:18796;height: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" filled="f" fillcolor="#4472c4 [3204]" stroked="f" strokecolor="black [3213]">
                  <v:shadow color="#e7e6e6 [3214]"/>
                  <v:textbox style="mso-fit-shape-to-text:t">
                    <w:txbxContent>
                      <w:p w14:paraId="6C919B2D" w14:textId="77777777" w:rsidR="005462D2" w:rsidRDefault="005462D2" w:rsidP="005462D2">
                        <w:pPr>
                          <w:kinsoku w:val="0"/>
                          <w:overflowPunct w:val="0"/>
                          <w:textAlignment w:val="baseline"/>
                          <w:rPr>
                            <w:color w:val="000000" w:themeColor="text1"/>
                            <w:kern w:val="24"/>
                            <w:sz w:val="18"/>
                            <w:szCs w:val="18"/>
                          </w:rPr>
                        </w:pPr>
                      </w:p>
                    </w:txbxContent>
                  </v:textbox>
                </v:rect>
              </v:group>
            </w:pict>
          </mc:Fallback>
        </mc:AlternateContent>
      </w:r>
    </w:p>
    <w:p w14:paraId="73FD485F" w14:textId="5D93829B" w:rsidR="00AC1D2A" w:rsidRDefault="00AC1D2A" w:rsidP="005462D2">
      <w:pPr>
        <w:shd w:val="clear" w:color="auto" w:fill="FFFFFF"/>
        <w:tabs>
          <w:tab w:val="left" w:pos="357"/>
        </w:tabs>
        <w:spacing w:before="120" w:after="120"/>
        <w:jc w:val="center"/>
        <w:rPr>
          <w:rFonts w:ascii="Arial" w:hAnsi="Arial" w:cs="Arial"/>
          <w:b/>
          <w:bCs/>
          <w:color w:val="000000"/>
          <w:lang w:val="en-GB"/>
        </w:rPr>
      </w:pPr>
    </w:p>
    <w:p w14:paraId="689CF49F" w14:textId="49B6414A" w:rsidR="005462D2" w:rsidRDefault="005143F8" w:rsidP="005462D2">
      <w:pPr>
        <w:shd w:val="clear" w:color="auto" w:fill="FFFFFF"/>
        <w:tabs>
          <w:tab w:val="left" w:pos="357"/>
        </w:tabs>
        <w:spacing w:before="120" w:after="120"/>
        <w:jc w:val="center"/>
        <w:rPr>
          <w:rFonts w:ascii="Arial" w:hAnsi="Arial" w:cs="Arial"/>
          <w:b/>
          <w:bCs/>
          <w:color w:val="000000"/>
          <w:lang w:val="en-GB"/>
        </w:rPr>
      </w:pPr>
      <w:r w:rsidRPr="006C54C8">
        <w:rPr>
          <w:noProof/>
          <w:sz w:val="18"/>
          <w:szCs w:val="18"/>
        </w:rPr>
        <mc:AlternateContent>
          <mc:Choice Requires="wpg">
            <w:drawing>
              <wp:anchor distT="0" distB="0" distL="114300" distR="114300" simplePos="0" relativeHeight="251662336" behindDoc="0" locked="0" layoutInCell="1" allowOverlap="1" wp14:anchorId="4EF295E8" wp14:editId="489CFBF1">
                <wp:simplePos x="0" y="0"/>
                <wp:positionH relativeFrom="column">
                  <wp:posOffset>4037965</wp:posOffset>
                </wp:positionH>
                <wp:positionV relativeFrom="paragraph">
                  <wp:posOffset>246758</wp:posOffset>
                </wp:positionV>
                <wp:extent cx="1709632" cy="467552"/>
                <wp:effectExtent l="0" t="7620" r="16510" b="16510"/>
                <wp:wrapNone/>
                <wp:docPr id="340634645" name="Group 39"/>
                <wp:cNvGraphicFramePr/>
                <a:graphic xmlns:a="http://schemas.openxmlformats.org/drawingml/2006/main">
                  <a:graphicData uri="http://schemas.microsoft.com/office/word/2010/wordprocessingGroup">
                    <wpg:wgp>
                      <wpg:cNvGrpSpPr/>
                      <wpg:grpSpPr>
                        <a:xfrm rot="16200000">
                          <a:off x="0" y="0"/>
                          <a:ext cx="1709632" cy="467552"/>
                          <a:chOff x="-621040" y="621040"/>
                          <a:chExt cx="1709632" cy="467552"/>
                        </a:xfrm>
                      </wpg:grpSpPr>
                      <wpg:grpSp>
                        <wpg:cNvPr id="1625360880" name="Group 1625360880"/>
                        <wpg:cNvGrpSpPr>
                          <a:grpSpLocks/>
                        </wpg:cNvGrpSpPr>
                        <wpg:grpSpPr bwMode="auto">
                          <a:xfrm>
                            <a:off x="-621040" y="621040"/>
                            <a:ext cx="102367" cy="467552"/>
                            <a:chOff x="-621040" y="621040"/>
                            <a:chExt cx="144" cy="144"/>
                          </a:xfrm>
                        </wpg:grpSpPr>
                        <wps:wsp>
                          <wps:cNvPr id="955156112" name="Rectangle 955156112"/>
                          <wps:cNvSpPr>
                            <a:spLocks noChangeArrowheads="1"/>
                          </wps:cNvSpPr>
                          <wps:spPr bwMode="auto">
                            <a:xfrm>
                              <a:off x="-621040" y="621040"/>
                              <a:ext cx="144" cy="144"/>
                            </a:xfrm>
                            <a:prstGeom prst="rect">
                              <a:avLst/>
                            </a:prstGeom>
                            <a:solidFill>
                              <a:srgbClr val="EE82E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4165545" name="Rectangle 654165545"/>
                          <wps:cNvSpPr>
                            <a:spLocks noChangeArrowheads="1"/>
                          </wps:cNvSpPr>
                          <wps:spPr bwMode="auto">
                            <a:xfrm>
                              <a:off x="-621040" y="621040"/>
                              <a:ext cx="144" cy="14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19892316" name="Group 619892316"/>
                        <wpg:cNvGrpSpPr>
                          <a:grpSpLocks/>
                        </wpg:cNvGrpSpPr>
                        <wpg:grpSpPr bwMode="auto">
                          <a:xfrm>
                            <a:off x="-474278" y="621040"/>
                            <a:ext cx="102367" cy="467552"/>
                            <a:chOff x="-474278" y="621040"/>
                            <a:chExt cx="144" cy="144"/>
                          </a:xfrm>
                        </wpg:grpSpPr>
                        <wps:wsp>
                          <wps:cNvPr id="2146522237" name="Rectangle 2146522237"/>
                          <wps:cNvSpPr>
                            <a:spLocks noChangeArrowheads="1"/>
                          </wps:cNvSpPr>
                          <wps:spPr bwMode="auto">
                            <a:xfrm>
                              <a:off x="-474278" y="621040"/>
                              <a:ext cx="144" cy="144"/>
                            </a:xfrm>
                            <a:prstGeom prst="rect">
                              <a:avLst/>
                            </a:prstGeom>
                            <a:solidFill>
                              <a:srgbClr val="B73DE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23757369" name="Rectangle 1523757369"/>
                          <wps:cNvSpPr>
                            <a:spLocks noChangeArrowheads="1"/>
                          </wps:cNvSpPr>
                          <wps:spPr bwMode="auto">
                            <a:xfrm>
                              <a:off x="-474278" y="621040"/>
                              <a:ext cx="144" cy="14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825984969" name="Group 825984969"/>
                        <wpg:cNvGrpSpPr>
                          <a:grpSpLocks/>
                        </wpg:cNvGrpSpPr>
                        <wpg:grpSpPr bwMode="auto">
                          <a:xfrm>
                            <a:off x="-328939" y="621040"/>
                            <a:ext cx="102367" cy="467552"/>
                            <a:chOff x="-328939" y="621040"/>
                            <a:chExt cx="144" cy="144"/>
                          </a:xfrm>
                        </wpg:grpSpPr>
                        <wps:wsp>
                          <wps:cNvPr id="1423046505" name="Rectangle 1423046505"/>
                          <wps:cNvSpPr>
                            <a:spLocks noChangeArrowheads="1"/>
                          </wps:cNvSpPr>
                          <wps:spPr bwMode="auto">
                            <a:xfrm>
                              <a:off x="-328939" y="621040"/>
                              <a:ext cx="144" cy="144"/>
                            </a:xfrm>
                            <a:prstGeom prst="rect">
                              <a:avLst/>
                            </a:prstGeom>
                            <a:solidFill>
                              <a:srgbClr val="5F13F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25761520" name="Rectangle 1925761520"/>
                          <wps:cNvSpPr>
                            <a:spLocks noChangeArrowheads="1"/>
                          </wps:cNvSpPr>
                          <wps:spPr bwMode="auto">
                            <a:xfrm>
                              <a:off x="-328939" y="621040"/>
                              <a:ext cx="144" cy="14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64531701" name="Group 64531701"/>
                        <wpg:cNvGrpSpPr>
                          <a:grpSpLocks/>
                        </wpg:cNvGrpSpPr>
                        <wpg:grpSpPr bwMode="auto">
                          <a:xfrm>
                            <a:off x="-182889" y="621040"/>
                            <a:ext cx="102367" cy="467552"/>
                            <a:chOff x="-182889" y="621040"/>
                            <a:chExt cx="144" cy="144"/>
                          </a:xfrm>
                        </wpg:grpSpPr>
                        <wps:wsp>
                          <wps:cNvPr id="1195880734" name="Rectangle 1195880734"/>
                          <wps:cNvSpPr>
                            <a:spLocks noChangeArrowheads="1"/>
                          </wps:cNvSpPr>
                          <wps:spPr bwMode="auto">
                            <a:xfrm>
                              <a:off x="-182889" y="621040"/>
                              <a:ext cx="144" cy="144"/>
                            </a:xfrm>
                            <a:prstGeom prst="rect">
                              <a:avLst/>
                            </a:prstGeom>
                            <a:solidFill>
                              <a:srgbClr val="1919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5963108" name="Rectangle 305963108"/>
                          <wps:cNvSpPr>
                            <a:spLocks noChangeArrowheads="1"/>
                          </wps:cNvSpPr>
                          <wps:spPr bwMode="auto">
                            <a:xfrm>
                              <a:off x="-182889" y="621040"/>
                              <a:ext cx="144" cy="14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5156362" name="Group 245156362"/>
                        <wpg:cNvGrpSpPr>
                          <a:grpSpLocks/>
                        </wpg:cNvGrpSpPr>
                        <wpg:grpSpPr bwMode="auto">
                          <a:xfrm>
                            <a:off x="-36838" y="621040"/>
                            <a:ext cx="102367" cy="467552"/>
                            <a:chOff x="-36838" y="621040"/>
                            <a:chExt cx="144" cy="144"/>
                          </a:xfrm>
                        </wpg:grpSpPr>
                        <wps:wsp>
                          <wps:cNvPr id="1173538136" name="Rectangle 1173538136"/>
                          <wps:cNvSpPr>
                            <a:spLocks noChangeArrowheads="1"/>
                          </wps:cNvSpPr>
                          <wps:spPr bwMode="auto">
                            <a:xfrm>
                              <a:off x="-36838" y="621040"/>
                              <a:ext cx="144" cy="144"/>
                            </a:xfrm>
                            <a:prstGeom prst="rect">
                              <a:avLst/>
                            </a:prstGeom>
                            <a:solidFill>
                              <a:srgbClr val="CCCC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9633341" name="Rectangle 1339633341"/>
                          <wps:cNvSpPr>
                            <a:spLocks noChangeArrowheads="1"/>
                          </wps:cNvSpPr>
                          <wps:spPr bwMode="auto">
                            <a:xfrm>
                              <a:off x="-36838" y="621040"/>
                              <a:ext cx="144" cy="14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62748929" name="Group 562748929"/>
                        <wpg:cNvGrpSpPr>
                          <a:grpSpLocks/>
                        </wpg:cNvGrpSpPr>
                        <wpg:grpSpPr bwMode="auto">
                          <a:xfrm>
                            <a:off x="109212" y="621040"/>
                            <a:ext cx="102367" cy="467552"/>
                            <a:chOff x="109212" y="621040"/>
                            <a:chExt cx="144" cy="144"/>
                          </a:xfrm>
                        </wpg:grpSpPr>
                        <wps:wsp>
                          <wps:cNvPr id="814715777" name="Rectangle 814715777"/>
                          <wps:cNvSpPr>
                            <a:spLocks noChangeArrowheads="1"/>
                          </wps:cNvSpPr>
                          <wps:spPr bwMode="auto">
                            <a:xfrm>
                              <a:off x="109212" y="621040"/>
                              <a:ext cx="144" cy="144"/>
                            </a:xfrm>
                            <a:prstGeom prst="rect">
                              <a:avLst/>
                            </a:prstGeom>
                            <a:solidFill>
                              <a:srgbClr val="7FB17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435957912" name="Rectangle 1435957912"/>
                          <wps:cNvSpPr>
                            <a:spLocks noChangeArrowheads="1"/>
                          </wps:cNvSpPr>
                          <wps:spPr bwMode="auto">
                            <a:xfrm>
                              <a:off x="109212" y="621040"/>
                              <a:ext cx="144" cy="14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3389754" name="Group 333389754"/>
                        <wpg:cNvGrpSpPr>
                          <a:grpSpLocks/>
                        </wpg:cNvGrpSpPr>
                        <wpg:grpSpPr bwMode="auto">
                          <a:xfrm>
                            <a:off x="255262" y="621040"/>
                            <a:ext cx="102367" cy="467552"/>
                            <a:chOff x="255262" y="621040"/>
                            <a:chExt cx="144" cy="144"/>
                          </a:xfrm>
                        </wpg:grpSpPr>
                        <wps:wsp>
                          <wps:cNvPr id="321520773" name="Rectangle 321520773"/>
                          <wps:cNvSpPr>
                            <a:spLocks noChangeArrowheads="1"/>
                          </wps:cNvSpPr>
                          <wps:spPr bwMode="auto">
                            <a:xfrm>
                              <a:off x="255262" y="621040"/>
                              <a:ext cx="144" cy="144"/>
                            </a:xfrm>
                            <a:prstGeom prst="rect">
                              <a:avLst/>
                            </a:prstGeom>
                            <a:solidFill>
                              <a:srgbClr val="3383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6191998" name="Rectangle 406191998"/>
                          <wps:cNvSpPr>
                            <a:spLocks noChangeArrowheads="1"/>
                          </wps:cNvSpPr>
                          <wps:spPr bwMode="auto">
                            <a:xfrm>
                              <a:off x="255262" y="621040"/>
                              <a:ext cx="144" cy="14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945508675" name="Group 1945508675"/>
                        <wpg:cNvGrpSpPr>
                          <a:grpSpLocks/>
                        </wpg:cNvGrpSpPr>
                        <wpg:grpSpPr bwMode="auto">
                          <a:xfrm>
                            <a:off x="401313" y="621040"/>
                            <a:ext cx="102367" cy="467552"/>
                            <a:chOff x="401313" y="621040"/>
                            <a:chExt cx="144" cy="144"/>
                          </a:xfrm>
                        </wpg:grpSpPr>
                        <wps:wsp>
                          <wps:cNvPr id="151054758" name="Rectangle 151054758"/>
                          <wps:cNvSpPr>
                            <a:spLocks noChangeArrowheads="1"/>
                          </wps:cNvSpPr>
                          <wps:spPr bwMode="auto">
                            <a:xfrm>
                              <a:off x="401313" y="621040"/>
                              <a:ext cx="144" cy="144"/>
                            </a:xfrm>
                            <a:prstGeom prst="rect">
                              <a:avLst/>
                            </a:prstGeom>
                            <a:solidFill>
                              <a:srgbClr val="E5E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7883690" name="Rectangle 377883690"/>
                          <wps:cNvSpPr>
                            <a:spLocks noChangeArrowheads="1"/>
                          </wps:cNvSpPr>
                          <wps:spPr bwMode="auto">
                            <a:xfrm>
                              <a:off x="401313" y="621040"/>
                              <a:ext cx="144" cy="14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47517654" name="Group 1247517654"/>
                        <wpg:cNvGrpSpPr>
                          <a:grpSpLocks/>
                        </wpg:cNvGrpSpPr>
                        <wpg:grpSpPr bwMode="auto">
                          <a:xfrm>
                            <a:off x="547363" y="621040"/>
                            <a:ext cx="102367" cy="467552"/>
                            <a:chOff x="547363" y="621040"/>
                            <a:chExt cx="144" cy="144"/>
                          </a:xfrm>
                        </wpg:grpSpPr>
                        <wps:wsp>
                          <wps:cNvPr id="1287832189" name="Rectangle 1287832189"/>
                          <wps:cNvSpPr>
                            <a:spLocks noChangeArrowheads="1"/>
                          </wps:cNvSpPr>
                          <wps:spPr bwMode="auto">
                            <a:xfrm>
                              <a:off x="547363" y="621040"/>
                              <a:ext cx="144" cy="144"/>
                            </a:xfrm>
                            <a:prstGeom prst="rect">
                              <a:avLst/>
                            </a:prstGeom>
                            <a:solidFill>
                              <a:srgbClr val="FF65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5152583" name="Rectangle 985152583"/>
                          <wps:cNvSpPr>
                            <a:spLocks noChangeArrowheads="1"/>
                          </wps:cNvSpPr>
                          <wps:spPr bwMode="auto">
                            <a:xfrm>
                              <a:off x="547363" y="621040"/>
                              <a:ext cx="144" cy="14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1219134" name="Group 521219134"/>
                        <wpg:cNvGrpSpPr>
                          <a:grpSpLocks/>
                        </wpg:cNvGrpSpPr>
                        <wpg:grpSpPr bwMode="auto">
                          <a:xfrm>
                            <a:off x="693413" y="621040"/>
                            <a:ext cx="102367" cy="467552"/>
                            <a:chOff x="693413" y="621040"/>
                            <a:chExt cx="144" cy="144"/>
                          </a:xfrm>
                        </wpg:grpSpPr>
                        <wps:wsp>
                          <wps:cNvPr id="205533589" name="Rectangle 205533589"/>
                          <wps:cNvSpPr>
                            <a:spLocks noChangeArrowheads="1"/>
                          </wps:cNvSpPr>
                          <wps:spPr bwMode="auto">
                            <a:xfrm>
                              <a:off x="693413" y="621040"/>
                              <a:ext cx="144" cy="144"/>
                            </a:xfrm>
                            <a:prstGeom prst="rect">
                              <a:avLst/>
                            </a:prstGeom>
                            <a:solidFill>
                              <a:srgbClr val="DC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0279369" name="Rectangle 640279369"/>
                          <wps:cNvSpPr>
                            <a:spLocks noChangeArrowheads="1"/>
                          </wps:cNvSpPr>
                          <wps:spPr bwMode="auto">
                            <a:xfrm>
                              <a:off x="693413" y="621040"/>
                              <a:ext cx="144" cy="14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06093683" name="Group 1806093683"/>
                        <wpg:cNvGrpSpPr>
                          <a:grpSpLocks/>
                        </wpg:cNvGrpSpPr>
                        <wpg:grpSpPr bwMode="auto">
                          <a:xfrm>
                            <a:off x="839464" y="621040"/>
                            <a:ext cx="102367" cy="467552"/>
                            <a:chOff x="839464" y="621040"/>
                            <a:chExt cx="144" cy="144"/>
                          </a:xfrm>
                        </wpg:grpSpPr>
                        <wps:wsp>
                          <wps:cNvPr id="1764674658" name="Rectangle 1764674658"/>
                          <wps:cNvSpPr>
                            <a:spLocks noChangeArrowheads="1"/>
                          </wps:cNvSpPr>
                          <wps:spPr bwMode="auto">
                            <a:xfrm>
                              <a:off x="839464" y="621040"/>
                              <a:ext cx="144" cy="144"/>
                            </a:xfrm>
                            <a:prstGeom prst="rect">
                              <a:avLst/>
                            </a:prstGeom>
                            <a:solidFill>
                              <a:srgbClr val="8B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1563497" name="Rectangle 361563497"/>
                          <wps:cNvSpPr>
                            <a:spLocks noChangeArrowheads="1"/>
                          </wps:cNvSpPr>
                          <wps:spPr bwMode="auto">
                            <a:xfrm>
                              <a:off x="839464" y="621040"/>
                              <a:ext cx="144" cy="14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29797844" name="Group 729797844"/>
                        <wpg:cNvGrpSpPr>
                          <a:grpSpLocks/>
                        </wpg:cNvGrpSpPr>
                        <wpg:grpSpPr bwMode="auto">
                          <a:xfrm>
                            <a:off x="986225" y="621040"/>
                            <a:ext cx="102367" cy="467552"/>
                            <a:chOff x="986225" y="621040"/>
                            <a:chExt cx="144" cy="144"/>
                          </a:xfrm>
                        </wpg:grpSpPr>
                        <wps:wsp>
                          <wps:cNvPr id="40647861" name="Rectangle 40647861"/>
                          <wps:cNvSpPr>
                            <a:spLocks noChangeArrowheads="1"/>
                          </wps:cNvSpPr>
                          <wps:spPr bwMode="auto">
                            <a:xfrm>
                              <a:off x="986225" y="621040"/>
                              <a:ext cx="144" cy="144"/>
                            </a:xfrm>
                            <a:prstGeom prst="rect">
                              <a:avLst/>
                            </a:prstGeom>
                            <a:solidFill>
                              <a:srgbClr val="A9A9A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7780045" name="Rectangle 1377780045"/>
                          <wps:cNvSpPr>
                            <a:spLocks noChangeArrowheads="1"/>
                          </wps:cNvSpPr>
                          <wps:spPr bwMode="auto">
                            <a:xfrm>
                              <a:off x="986225" y="621040"/>
                              <a:ext cx="144" cy="14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anchor>
            </w:drawing>
          </mc:Choice>
          <mc:Fallback>
            <w:pict>
              <v:group w14:anchorId="012230EE" id="Group 39" o:spid="_x0000_s1026" style="position:absolute;margin-left:317.95pt;margin-top:19.45pt;width:134.6pt;height:36.8pt;rotation:-90;z-index:251662336" coordorigin="-6210,6210" coordsize="17096,4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">
                <v:group id="Group 1625360880" o:spid="_x0000_s1027" style="position:absolute;left:-6210;top:6210;width:1024;height:4675" coordorigin="-6210,6210"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">
                  <v:rect id="Rectangle 955156112" o:spid="_x0000_s1028" style="position:absolute;left:-6210;top:6210;width:2;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" fillcolor="#ee82ee" stroked="f"/>
                  <v:rect id="Rectangle 654165545" o:spid="_x0000_s1029" style="position:absolute;left:-6210;top:6210;width:2;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" filled="f"/>
                </v:group>
                <v:group id="Group 619892316" o:spid="_x0000_s1030" style="position:absolute;left:-4742;top:6210;width:1023;height:4675" coordorigin="-4742,6210"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">
                  <v:rect id="Rectangle 2146522237" o:spid="_x0000_s1031" style="position:absolute;left:-4742;top:6210;width:1;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" fillcolor="#b73def" stroked="f"/>
                  <v:rect id="Rectangle 1523757369" o:spid="_x0000_s1032" style="position:absolute;left:-4742;top:6210;width:1;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" filled="f"/>
                </v:group>
                <v:group id="Group 825984969" o:spid="_x0000_s1033" style="position:absolute;left:-3289;top:6210;width:1024;height:4675" coordorigin="-3289,6210"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">
                  <v:rect id="Rectangle 1423046505" o:spid="_x0000_s1034" style="position:absolute;left:-3289;top:6210;width:2;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" fillcolor="#5f13f6" stroked="f"/>
                  <v:rect id="Rectangle 1925761520" o:spid="_x0000_s1035" style="position:absolute;left:-3289;top:6210;width:2;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" filled="f"/>
                </v:group>
                <v:group id="Group 64531701" o:spid="_x0000_s1036" style="position:absolute;left:-1828;top:6210;width:1023;height:4675" coordorigin="-1828,6210"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">
                  <v:rect id="Rectangle 1195880734" o:spid="_x0000_s1037" style="position:absolute;left:-1828;top:6210;width:1;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" fillcolor="#1919ff" stroked="f"/>
                  <v:rect id="Rectangle 305963108" o:spid="_x0000_s1038" style="position:absolute;left:-1828;top:6210;width:1;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" filled="f"/>
                </v:group>
                <v:group id="Group 245156362" o:spid="_x0000_s1039" style="position:absolute;left:-368;top:6210;width:1023;height:4675" coordorigin="-368,6210"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">
                  <v:rect id="Rectangle 1173538136" o:spid="_x0000_s1040" style="position:absolute;left:-368;top:6210;width:2;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" fillcolor="#ccf" stroked="f"/>
                  <v:rect id="Rectangle 1339633341" o:spid="_x0000_s1041" style="position:absolute;left:-368;top:6210;width:2;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" filled="f"/>
                </v:group>
                <v:group id="Group 562748929" o:spid="_x0000_s1042" style="position:absolute;left:1092;top:6210;width:1023;height:4675" coordorigin="1092,6210"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">
                  <v:rect id="Rectangle 814715777" o:spid="_x0000_s1043" style="position:absolute;left:1092;top:6210;width:1;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" fillcolor="#7fb17f" stroked="f"/>
                  <v:rect id="Rectangle 1435957912" o:spid="_x0000_s1044" style="position:absolute;left:1092;top:6210;width:1;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" filled="f"/>
                </v:group>
                <v:group id="Group 333389754" o:spid="_x0000_s1045" style="position:absolute;left:2552;top:6210;width:1024;height:4675" coordorigin="2552,6210"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">
                  <v:rect id="Rectangle 321520773" o:spid="_x0000_s1046" style="position:absolute;left:2552;top:6210;width:2;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" fillcolor="#338300" stroked="f"/>
                  <v:rect id="Rectangle 406191998" o:spid="_x0000_s1047" style="position:absolute;left:2552;top:6210;width:2;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" filled="f"/>
                </v:group>
                <v:group id="Group 1945508675" o:spid="_x0000_s1048" style="position:absolute;left:4013;top:6210;width:1023;height:4675" coordorigin="4013,6210"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">
                  <v:rect id="Rectangle 151054758" o:spid="_x0000_s1049" style="position:absolute;left:4013;top:6210;width:1;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" fillcolor="#e5ef00" stroked="f"/>
                  <v:rect id="Rectangle 377883690" o:spid="_x0000_s1050" style="position:absolute;left:4013;top:6210;width:1;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" filled="f"/>
                </v:group>
                <v:group id="Group 1247517654" o:spid="_x0000_s1051" style="position:absolute;left:5473;top:6210;width:1024;height:4675" coordorigin="5473,6210"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">
                  <v:rect id="Rectangle 1287832189" o:spid="_x0000_s1052" style="position:absolute;left:5473;top:6210;width:2;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" fillcolor="#ff6500" stroked="f"/>
                  <v:rect id="Rectangle 985152583" o:spid="_x0000_s1053" style="position:absolute;left:5473;top:6210;width:2;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" filled="f"/>
                </v:group>
                <v:group id="Group 521219134" o:spid="_x0000_s1054" style="position:absolute;left:6934;top:6210;width:1023;height:4675" coordorigin="6934,6210"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">
                  <v:rect id="Rectangle 205533589" o:spid="_x0000_s1055" style="position:absolute;left:6934;top:6210;width:1;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" fillcolor="#dc0000" stroked="f"/>
                  <v:rect id="Rectangle 640279369" o:spid="_x0000_s1056" style="position:absolute;left:6934;top:6210;width:1;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" filled="f"/>
                </v:group>
                <v:group id="Group 1806093683" o:spid="_x0000_s1057" style="position:absolute;left:8394;top:6210;width:1024;height:4675" coordorigin="8394,6210"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">
                  <v:rect id="Rectangle 1764674658" o:spid="_x0000_s1058" style="position:absolute;left:8394;top:6210;width:2;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" fillcolor="#8b0000" stroked="f"/>
                  <v:rect id="Rectangle 361563497" o:spid="_x0000_s1059" style="position:absolute;left:8394;top:6210;width:2;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" filled="f"/>
                </v:group>
                <v:group id="Group 729797844" o:spid="_x0000_s1060" style="position:absolute;left:9862;top:6210;width:1023;height:4675" coordorigin="9862,6210" coordsize="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">
                  <v:rect id="Rectangle 40647861" o:spid="_x0000_s1061" style="position:absolute;left:9862;top:6210;width:1;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" fillcolor="#a9a9a9" stroked="f"/>
                  <v:rect id="Rectangle 1377780045" o:spid="_x0000_s1062" style="position:absolute;left:9862;top:6210;width:1;height: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" filled="f"/>
                </v:group>
              </v:group>
            </w:pict>
          </mc:Fallback>
        </mc:AlternateContent>
      </w:r>
    </w:p>
    <w:p w14:paraId="6861696D" w14:textId="3AD66F2A" w:rsidR="005462D2" w:rsidRDefault="005462D2" w:rsidP="005462D2">
      <w:pPr>
        <w:spacing w:before="120" w:after="120"/>
        <w:ind w:left="851" w:hanging="851"/>
        <w:rPr>
          <w:rFonts w:ascii="Arial" w:hAnsi="Arial" w:cs="Arial"/>
          <w:lang w:val="en-GB"/>
        </w:rPr>
      </w:pPr>
    </w:p>
    <w:p w14:paraId="7C16697D" w14:textId="08A9D455" w:rsidR="005462D2" w:rsidRDefault="005462D2" w:rsidP="005462D2">
      <w:pPr>
        <w:spacing w:before="120" w:after="120"/>
        <w:ind w:left="851" w:hanging="851"/>
        <w:rPr>
          <w:rFonts w:ascii="Arial" w:hAnsi="Arial" w:cs="Arial"/>
          <w:lang w:val="en-GB"/>
        </w:rPr>
      </w:pPr>
    </w:p>
    <w:p w14:paraId="02D9DA06" w14:textId="4C340DAA" w:rsidR="005462D2" w:rsidRDefault="005143F8" w:rsidP="005462D2">
      <w:pPr>
        <w:spacing w:before="120" w:after="120"/>
        <w:ind w:left="851" w:hanging="851"/>
        <w:rPr>
          <w:rFonts w:ascii="Arial" w:hAnsi="Arial" w:cs="Arial"/>
          <w:lang w:val="en-GB"/>
        </w:rPr>
      </w:pPr>
      <w:r w:rsidRPr="00544BF8">
        <w:rPr>
          <w:noProof/>
          <w:sz w:val="18"/>
          <w:szCs w:val="18"/>
        </w:rPr>
        <mc:AlternateContent>
          <mc:Choice Requires="wps">
            <w:drawing>
              <wp:anchor distT="45720" distB="45720" distL="114300" distR="114300" simplePos="0" relativeHeight="251661312" behindDoc="0" locked="0" layoutInCell="1" allowOverlap="1" wp14:anchorId="4D0D5124" wp14:editId="54FFE415">
                <wp:simplePos x="0" y="0"/>
                <wp:positionH relativeFrom="column">
                  <wp:posOffset>2386330</wp:posOffset>
                </wp:positionH>
                <wp:positionV relativeFrom="paragraph">
                  <wp:posOffset>34290</wp:posOffset>
                </wp:positionV>
                <wp:extent cx="1117600" cy="3784600"/>
                <wp:effectExtent l="0" t="0" r="6350" b="6350"/>
                <wp:wrapSquare wrapText="bothSides"/>
                <wp:docPr id="11022625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7600" cy="3784600"/>
                        </a:xfrm>
                        <a:prstGeom prst="rect">
                          <a:avLst/>
                        </a:prstGeom>
                        <a:solidFill>
                          <a:srgbClr val="FFFFFF"/>
                        </a:solidFill>
                        <a:ln w="9525">
                          <a:noFill/>
                          <a:miter lim="800000"/>
                          <a:headEnd/>
                          <a:tailEnd/>
                        </a:ln>
                      </wps:spPr>
                      <wps:txbx>
                        <w:txbxContent>
                          <w:p w14:paraId="3EABD55B" w14:textId="77777777" w:rsidR="005462D2" w:rsidRDefault="005462D2" w:rsidP="005462D2">
                            <w:pPr>
                              <w:spacing w:line="360" w:lineRule="auto"/>
                              <w:rPr>
                                <w:sz w:val="20"/>
                                <w:szCs w:val="20"/>
                              </w:rPr>
                            </w:pPr>
                            <w:r w:rsidRPr="00544BF8">
                              <w:rPr>
                                <w:sz w:val="20"/>
                                <w:szCs w:val="20"/>
                              </w:rPr>
                              <w:t>Megalopa</w:t>
                            </w:r>
                            <w:r>
                              <w:rPr>
                                <w:sz w:val="20"/>
                                <w:szCs w:val="20"/>
                              </w:rPr>
                              <w:t xml:space="preserve"> (D1)</w:t>
                            </w:r>
                            <w:r w:rsidRPr="00544BF8">
                              <w:rPr>
                                <w:sz w:val="20"/>
                                <w:szCs w:val="20"/>
                              </w:rPr>
                              <w:t xml:space="preserve"> water</w:t>
                            </w:r>
                            <w:r>
                              <w:rPr>
                                <w:sz w:val="20"/>
                                <w:szCs w:val="20"/>
                              </w:rPr>
                              <w:t xml:space="preserve"> media (H1)</w:t>
                            </w:r>
                            <w:r w:rsidRPr="00544BF8">
                              <w:rPr>
                                <w:sz w:val="20"/>
                                <w:szCs w:val="20"/>
                              </w:rPr>
                              <w:t xml:space="preserve"> </w:t>
                            </w:r>
                            <w:r>
                              <w:rPr>
                                <w:sz w:val="20"/>
                                <w:szCs w:val="20"/>
                              </w:rPr>
                              <w:t>Meg</w:t>
                            </w:r>
                            <w:r w:rsidRPr="00544BF8">
                              <w:rPr>
                                <w:sz w:val="20"/>
                                <w:szCs w:val="20"/>
                              </w:rPr>
                              <w:t>alopa</w:t>
                            </w:r>
                            <w:r>
                              <w:rPr>
                                <w:sz w:val="20"/>
                                <w:szCs w:val="20"/>
                              </w:rPr>
                              <w:t xml:space="preserve"> (A1)</w:t>
                            </w:r>
                            <w:r w:rsidRPr="00544BF8">
                              <w:rPr>
                                <w:sz w:val="20"/>
                                <w:szCs w:val="20"/>
                              </w:rPr>
                              <w:t xml:space="preserve"> </w:t>
                            </w:r>
                            <w:r>
                              <w:rPr>
                                <w:sz w:val="20"/>
                                <w:szCs w:val="20"/>
                              </w:rPr>
                              <w:t>W</w:t>
                            </w:r>
                            <w:r w:rsidRPr="00544BF8">
                              <w:rPr>
                                <w:sz w:val="20"/>
                                <w:szCs w:val="20"/>
                              </w:rPr>
                              <w:t>ater</w:t>
                            </w:r>
                            <w:r>
                              <w:rPr>
                                <w:sz w:val="20"/>
                                <w:szCs w:val="20"/>
                              </w:rPr>
                              <w:t xml:space="preserve"> media (E1)</w:t>
                            </w:r>
                          </w:p>
                          <w:p w14:paraId="6124CC70" w14:textId="77777777" w:rsidR="005462D2" w:rsidRDefault="005462D2" w:rsidP="005462D2">
                            <w:pPr>
                              <w:spacing w:line="360" w:lineRule="auto"/>
                              <w:rPr>
                                <w:sz w:val="20"/>
                                <w:szCs w:val="20"/>
                              </w:rPr>
                            </w:pPr>
                            <w:r w:rsidRPr="00544BF8">
                              <w:rPr>
                                <w:sz w:val="20"/>
                                <w:szCs w:val="20"/>
                              </w:rPr>
                              <w:t>Megalopa</w:t>
                            </w:r>
                            <w:r>
                              <w:rPr>
                                <w:sz w:val="20"/>
                                <w:szCs w:val="20"/>
                              </w:rPr>
                              <w:t xml:space="preserve"> (B1)</w:t>
                            </w:r>
                            <w:r w:rsidRPr="00544BF8">
                              <w:rPr>
                                <w:sz w:val="20"/>
                                <w:szCs w:val="20"/>
                              </w:rPr>
                              <w:t xml:space="preserve"> water</w:t>
                            </w:r>
                            <w:r>
                              <w:rPr>
                                <w:sz w:val="20"/>
                                <w:szCs w:val="20"/>
                              </w:rPr>
                              <w:t xml:space="preserve"> media</w:t>
                            </w:r>
                            <w:r w:rsidRPr="00544BF8">
                              <w:rPr>
                                <w:sz w:val="20"/>
                                <w:szCs w:val="20"/>
                              </w:rPr>
                              <w:t xml:space="preserve"> </w:t>
                            </w:r>
                            <w:r>
                              <w:rPr>
                                <w:sz w:val="20"/>
                                <w:szCs w:val="20"/>
                              </w:rPr>
                              <w:t>(F1)</w:t>
                            </w:r>
                          </w:p>
                          <w:p w14:paraId="5BC3D05C" w14:textId="77777777" w:rsidR="005462D2" w:rsidRDefault="005462D2" w:rsidP="005462D2">
                            <w:pPr>
                              <w:spacing w:line="360" w:lineRule="auto"/>
                              <w:rPr>
                                <w:sz w:val="20"/>
                                <w:szCs w:val="20"/>
                              </w:rPr>
                            </w:pPr>
                            <w:r w:rsidRPr="00544BF8">
                              <w:rPr>
                                <w:sz w:val="20"/>
                                <w:szCs w:val="20"/>
                              </w:rPr>
                              <w:t>Megalopa</w:t>
                            </w:r>
                            <w:r>
                              <w:rPr>
                                <w:sz w:val="20"/>
                                <w:szCs w:val="20"/>
                              </w:rPr>
                              <w:t xml:space="preserve"> (C1)</w:t>
                            </w:r>
                            <w:r w:rsidRPr="00544BF8">
                              <w:rPr>
                                <w:sz w:val="20"/>
                                <w:szCs w:val="20"/>
                              </w:rPr>
                              <w:t xml:space="preserve"> </w:t>
                            </w:r>
                            <w:r>
                              <w:rPr>
                                <w:sz w:val="20"/>
                                <w:szCs w:val="20"/>
                              </w:rPr>
                              <w:t>W</w:t>
                            </w:r>
                            <w:r w:rsidRPr="00544BF8">
                              <w:rPr>
                                <w:sz w:val="20"/>
                                <w:szCs w:val="20"/>
                              </w:rPr>
                              <w:t>ater</w:t>
                            </w:r>
                            <w:r>
                              <w:rPr>
                                <w:sz w:val="20"/>
                                <w:szCs w:val="20"/>
                              </w:rPr>
                              <w:t xml:space="preserve"> media (G1)</w:t>
                            </w:r>
                            <w:r w:rsidRPr="00544BF8">
                              <w:rPr>
                                <w:sz w:val="20"/>
                                <w:szCs w:val="20"/>
                              </w:rPr>
                              <w:t xml:space="preserve"> Megalopa</w:t>
                            </w:r>
                            <w:r>
                              <w:rPr>
                                <w:sz w:val="20"/>
                                <w:szCs w:val="20"/>
                              </w:rPr>
                              <w:t xml:space="preserve"> (D2)</w:t>
                            </w:r>
                          </w:p>
                          <w:p w14:paraId="021D33F0" w14:textId="77777777" w:rsidR="005462D2" w:rsidRDefault="005462D2" w:rsidP="005462D2">
                            <w:pPr>
                              <w:spacing w:line="360" w:lineRule="auto"/>
                              <w:rPr>
                                <w:sz w:val="20"/>
                                <w:szCs w:val="20"/>
                              </w:rPr>
                            </w:pPr>
                            <w:r>
                              <w:rPr>
                                <w:sz w:val="20"/>
                                <w:szCs w:val="20"/>
                              </w:rPr>
                              <w:t>W</w:t>
                            </w:r>
                            <w:r w:rsidRPr="00544BF8">
                              <w:rPr>
                                <w:sz w:val="20"/>
                                <w:szCs w:val="20"/>
                              </w:rPr>
                              <w:t>ater</w:t>
                            </w:r>
                            <w:r>
                              <w:rPr>
                                <w:sz w:val="20"/>
                                <w:szCs w:val="20"/>
                              </w:rPr>
                              <w:t xml:space="preserve"> media (H2)</w:t>
                            </w:r>
                            <w:r w:rsidRPr="00544BF8">
                              <w:rPr>
                                <w:sz w:val="20"/>
                                <w:szCs w:val="20"/>
                              </w:rPr>
                              <w:t xml:space="preserve"> Megalopa</w:t>
                            </w:r>
                            <w:r>
                              <w:rPr>
                                <w:sz w:val="20"/>
                                <w:szCs w:val="20"/>
                              </w:rPr>
                              <w:t xml:space="preserve"> (A2)</w:t>
                            </w:r>
                            <w:r w:rsidRPr="00544BF8">
                              <w:rPr>
                                <w:sz w:val="20"/>
                                <w:szCs w:val="20"/>
                              </w:rPr>
                              <w:t xml:space="preserve"> </w:t>
                            </w:r>
                            <w:r>
                              <w:rPr>
                                <w:sz w:val="20"/>
                                <w:szCs w:val="20"/>
                              </w:rPr>
                              <w:t>W</w:t>
                            </w:r>
                            <w:r w:rsidRPr="00544BF8">
                              <w:rPr>
                                <w:sz w:val="20"/>
                                <w:szCs w:val="20"/>
                              </w:rPr>
                              <w:t>ater</w:t>
                            </w:r>
                            <w:r>
                              <w:rPr>
                                <w:sz w:val="20"/>
                                <w:szCs w:val="20"/>
                              </w:rPr>
                              <w:t xml:space="preserve"> media (E2)</w:t>
                            </w:r>
                          </w:p>
                          <w:p w14:paraId="355E41D9" w14:textId="77777777" w:rsidR="005462D2" w:rsidRPr="00473958" w:rsidRDefault="005462D2" w:rsidP="005462D2">
                            <w:pPr>
                              <w:spacing w:line="360" w:lineRule="auto"/>
                              <w:rPr>
                                <w:sz w:val="20"/>
                                <w:szCs w:val="20"/>
                              </w:rPr>
                            </w:pPr>
                            <w:r w:rsidRPr="00544BF8">
                              <w:rPr>
                                <w:sz w:val="20"/>
                                <w:szCs w:val="20"/>
                              </w:rPr>
                              <w:t>Megalopa</w:t>
                            </w:r>
                            <w:r>
                              <w:rPr>
                                <w:sz w:val="20"/>
                                <w:szCs w:val="20"/>
                              </w:rPr>
                              <w:t xml:space="preserve"> (B2)</w:t>
                            </w:r>
                            <w:r w:rsidRPr="00544BF8">
                              <w:rPr>
                                <w:sz w:val="20"/>
                                <w:szCs w:val="20"/>
                              </w:rPr>
                              <w:t xml:space="preserve"> </w:t>
                            </w:r>
                            <w:r>
                              <w:rPr>
                                <w:sz w:val="20"/>
                                <w:szCs w:val="20"/>
                              </w:rPr>
                              <w:t>W</w:t>
                            </w:r>
                            <w:r w:rsidRPr="00544BF8">
                              <w:rPr>
                                <w:sz w:val="20"/>
                                <w:szCs w:val="20"/>
                              </w:rPr>
                              <w:t>ater</w:t>
                            </w:r>
                            <w:r>
                              <w:rPr>
                                <w:sz w:val="20"/>
                                <w:szCs w:val="20"/>
                              </w:rPr>
                              <w:t xml:space="preserve"> media (F2)</w:t>
                            </w:r>
                            <w:r w:rsidRPr="00544BF8">
                              <w:rPr>
                                <w:sz w:val="20"/>
                                <w:szCs w:val="20"/>
                              </w:rPr>
                              <w:t xml:space="preserve"> Megalopa</w:t>
                            </w:r>
                            <w:r>
                              <w:rPr>
                                <w:sz w:val="20"/>
                                <w:szCs w:val="20"/>
                              </w:rPr>
                              <w:t xml:space="preserve"> (C2)</w:t>
                            </w:r>
                          </w:p>
                          <w:p w14:paraId="7C10FC7F" w14:textId="77777777" w:rsidR="005462D2" w:rsidRPr="00544BF8" w:rsidRDefault="005462D2" w:rsidP="005462D2">
                            <w:pPr>
                              <w:spacing w:line="360" w:lineRule="auto"/>
                              <w:rPr>
                                <w:sz w:val="20"/>
                                <w:szCs w:val="20"/>
                                <w:lang w:val="en-GB"/>
                              </w:rPr>
                            </w:pPr>
                            <w:r w:rsidRPr="00473958">
                              <w:rPr>
                                <w:sz w:val="20"/>
                                <w:szCs w:val="20"/>
                              </w:rPr>
                              <w:t>Water</w:t>
                            </w:r>
                            <w:r>
                              <w:rPr>
                                <w:sz w:val="20"/>
                                <w:szCs w:val="20"/>
                              </w:rPr>
                              <w:t xml:space="preserve"> media (G2)</w:t>
                            </w:r>
                          </w:p>
                          <w:p w14:paraId="32B37CBD" w14:textId="77777777" w:rsidR="005462D2" w:rsidRPr="00544BF8" w:rsidRDefault="005462D2" w:rsidP="005462D2">
                            <w:pPr>
                              <w:spacing w:line="276"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0D5124" id="Text Box 2" o:spid="_x0000_s1036" type="#_x0000_t202" style="position:absolute;left:0;text-align:left;margin-left:187.9pt;margin-top:2.7pt;width:88pt;height:298pt;rotation:-90;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" stroked="f">
                <v:textbox>
                  <w:txbxContent>
                    <w:p w14:paraId="3EABD55B" w14:textId="77777777" w:rsidR="005462D2" w:rsidRDefault="005462D2" w:rsidP="005462D2">
                      <w:pPr>
                        <w:spacing w:line="360" w:lineRule="auto"/>
                        <w:rPr>
                          <w:sz w:val="20"/>
                          <w:szCs w:val="20"/>
                        </w:rPr>
                      </w:pPr>
                      <w:r w:rsidRPr="00544BF8">
                        <w:rPr>
                          <w:sz w:val="20"/>
                          <w:szCs w:val="20"/>
                        </w:rPr>
                        <w:t>Megalopa</w:t>
                      </w:r>
                      <w:r>
                        <w:rPr>
                          <w:sz w:val="20"/>
                          <w:szCs w:val="20"/>
                        </w:rPr>
                        <w:t xml:space="preserve"> (D1)</w:t>
                      </w:r>
                      <w:r w:rsidRPr="00544BF8">
                        <w:rPr>
                          <w:sz w:val="20"/>
                          <w:szCs w:val="20"/>
                        </w:rPr>
                        <w:t xml:space="preserve"> water</w:t>
                      </w:r>
                      <w:r>
                        <w:rPr>
                          <w:sz w:val="20"/>
                          <w:szCs w:val="20"/>
                        </w:rPr>
                        <w:t xml:space="preserve"> media (H1)</w:t>
                      </w:r>
                      <w:r w:rsidRPr="00544BF8">
                        <w:rPr>
                          <w:sz w:val="20"/>
                          <w:szCs w:val="20"/>
                        </w:rPr>
                        <w:t xml:space="preserve"> </w:t>
                      </w:r>
                      <w:r>
                        <w:rPr>
                          <w:sz w:val="20"/>
                          <w:szCs w:val="20"/>
                        </w:rPr>
                        <w:t>Meg</w:t>
                      </w:r>
                      <w:r w:rsidRPr="00544BF8">
                        <w:rPr>
                          <w:sz w:val="20"/>
                          <w:szCs w:val="20"/>
                        </w:rPr>
                        <w:t>alopa</w:t>
                      </w:r>
                      <w:r>
                        <w:rPr>
                          <w:sz w:val="20"/>
                          <w:szCs w:val="20"/>
                        </w:rPr>
                        <w:t xml:space="preserve"> (A1)</w:t>
                      </w:r>
                      <w:r w:rsidRPr="00544BF8">
                        <w:rPr>
                          <w:sz w:val="20"/>
                          <w:szCs w:val="20"/>
                        </w:rPr>
                        <w:t xml:space="preserve"> </w:t>
                      </w:r>
                      <w:r>
                        <w:rPr>
                          <w:sz w:val="20"/>
                          <w:szCs w:val="20"/>
                        </w:rPr>
                        <w:t>W</w:t>
                      </w:r>
                      <w:r w:rsidRPr="00544BF8">
                        <w:rPr>
                          <w:sz w:val="20"/>
                          <w:szCs w:val="20"/>
                        </w:rPr>
                        <w:t>ater</w:t>
                      </w:r>
                      <w:r>
                        <w:rPr>
                          <w:sz w:val="20"/>
                          <w:szCs w:val="20"/>
                        </w:rPr>
                        <w:t xml:space="preserve"> media (E1)</w:t>
                      </w:r>
                    </w:p>
                    <w:p w14:paraId="6124CC70" w14:textId="77777777" w:rsidR="005462D2" w:rsidRDefault="005462D2" w:rsidP="005462D2">
                      <w:pPr>
                        <w:spacing w:line="360" w:lineRule="auto"/>
                        <w:rPr>
                          <w:sz w:val="20"/>
                          <w:szCs w:val="20"/>
                        </w:rPr>
                      </w:pPr>
                      <w:r w:rsidRPr="00544BF8">
                        <w:rPr>
                          <w:sz w:val="20"/>
                          <w:szCs w:val="20"/>
                        </w:rPr>
                        <w:t>Megalopa</w:t>
                      </w:r>
                      <w:r>
                        <w:rPr>
                          <w:sz w:val="20"/>
                          <w:szCs w:val="20"/>
                        </w:rPr>
                        <w:t xml:space="preserve"> (B1)</w:t>
                      </w:r>
                      <w:r w:rsidRPr="00544BF8">
                        <w:rPr>
                          <w:sz w:val="20"/>
                          <w:szCs w:val="20"/>
                        </w:rPr>
                        <w:t xml:space="preserve"> water</w:t>
                      </w:r>
                      <w:r>
                        <w:rPr>
                          <w:sz w:val="20"/>
                          <w:szCs w:val="20"/>
                        </w:rPr>
                        <w:t xml:space="preserve"> media</w:t>
                      </w:r>
                      <w:r w:rsidRPr="00544BF8">
                        <w:rPr>
                          <w:sz w:val="20"/>
                          <w:szCs w:val="20"/>
                        </w:rPr>
                        <w:t xml:space="preserve"> </w:t>
                      </w:r>
                      <w:r>
                        <w:rPr>
                          <w:sz w:val="20"/>
                          <w:szCs w:val="20"/>
                        </w:rPr>
                        <w:t>(F1)</w:t>
                      </w:r>
                    </w:p>
                    <w:p w14:paraId="5BC3D05C" w14:textId="77777777" w:rsidR="005462D2" w:rsidRDefault="005462D2" w:rsidP="005462D2">
                      <w:pPr>
                        <w:spacing w:line="360" w:lineRule="auto"/>
                        <w:rPr>
                          <w:sz w:val="20"/>
                          <w:szCs w:val="20"/>
                        </w:rPr>
                      </w:pPr>
                      <w:r w:rsidRPr="00544BF8">
                        <w:rPr>
                          <w:sz w:val="20"/>
                          <w:szCs w:val="20"/>
                        </w:rPr>
                        <w:t>Megalopa</w:t>
                      </w:r>
                      <w:r>
                        <w:rPr>
                          <w:sz w:val="20"/>
                          <w:szCs w:val="20"/>
                        </w:rPr>
                        <w:t xml:space="preserve"> (C1)</w:t>
                      </w:r>
                      <w:r w:rsidRPr="00544BF8">
                        <w:rPr>
                          <w:sz w:val="20"/>
                          <w:szCs w:val="20"/>
                        </w:rPr>
                        <w:t xml:space="preserve"> </w:t>
                      </w:r>
                      <w:r>
                        <w:rPr>
                          <w:sz w:val="20"/>
                          <w:szCs w:val="20"/>
                        </w:rPr>
                        <w:t>W</w:t>
                      </w:r>
                      <w:r w:rsidRPr="00544BF8">
                        <w:rPr>
                          <w:sz w:val="20"/>
                          <w:szCs w:val="20"/>
                        </w:rPr>
                        <w:t>ater</w:t>
                      </w:r>
                      <w:r>
                        <w:rPr>
                          <w:sz w:val="20"/>
                          <w:szCs w:val="20"/>
                        </w:rPr>
                        <w:t xml:space="preserve"> media (G1)</w:t>
                      </w:r>
                      <w:r w:rsidRPr="00544BF8">
                        <w:rPr>
                          <w:sz w:val="20"/>
                          <w:szCs w:val="20"/>
                        </w:rPr>
                        <w:t xml:space="preserve"> Megalopa</w:t>
                      </w:r>
                      <w:r>
                        <w:rPr>
                          <w:sz w:val="20"/>
                          <w:szCs w:val="20"/>
                        </w:rPr>
                        <w:t xml:space="preserve"> (D2)</w:t>
                      </w:r>
                    </w:p>
                    <w:p w14:paraId="021D33F0" w14:textId="77777777" w:rsidR="005462D2" w:rsidRDefault="005462D2" w:rsidP="005462D2">
                      <w:pPr>
                        <w:spacing w:line="360" w:lineRule="auto"/>
                        <w:rPr>
                          <w:sz w:val="20"/>
                          <w:szCs w:val="20"/>
                        </w:rPr>
                      </w:pPr>
                      <w:r>
                        <w:rPr>
                          <w:sz w:val="20"/>
                          <w:szCs w:val="20"/>
                        </w:rPr>
                        <w:t>W</w:t>
                      </w:r>
                      <w:r w:rsidRPr="00544BF8">
                        <w:rPr>
                          <w:sz w:val="20"/>
                          <w:szCs w:val="20"/>
                        </w:rPr>
                        <w:t>ater</w:t>
                      </w:r>
                      <w:r>
                        <w:rPr>
                          <w:sz w:val="20"/>
                          <w:szCs w:val="20"/>
                        </w:rPr>
                        <w:t xml:space="preserve"> media (H2)</w:t>
                      </w:r>
                      <w:r w:rsidRPr="00544BF8">
                        <w:rPr>
                          <w:sz w:val="20"/>
                          <w:szCs w:val="20"/>
                        </w:rPr>
                        <w:t xml:space="preserve"> Megalopa</w:t>
                      </w:r>
                      <w:r>
                        <w:rPr>
                          <w:sz w:val="20"/>
                          <w:szCs w:val="20"/>
                        </w:rPr>
                        <w:t xml:space="preserve"> (A2)</w:t>
                      </w:r>
                      <w:r w:rsidRPr="00544BF8">
                        <w:rPr>
                          <w:sz w:val="20"/>
                          <w:szCs w:val="20"/>
                        </w:rPr>
                        <w:t xml:space="preserve"> </w:t>
                      </w:r>
                      <w:r>
                        <w:rPr>
                          <w:sz w:val="20"/>
                          <w:szCs w:val="20"/>
                        </w:rPr>
                        <w:t>W</w:t>
                      </w:r>
                      <w:r w:rsidRPr="00544BF8">
                        <w:rPr>
                          <w:sz w:val="20"/>
                          <w:szCs w:val="20"/>
                        </w:rPr>
                        <w:t>ater</w:t>
                      </w:r>
                      <w:r>
                        <w:rPr>
                          <w:sz w:val="20"/>
                          <w:szCs w:val="20"/>
                        </w:rPr>
                        <w:t xml:space="preserve"> media (E2)</w:t>
                      </w:r>
                    </w:p>
                    <w:p w14:paraId="355E41D9" w14:textId="77777777" w:rsidR="005462D2" w:rsidRPr="00473958" w:rsidRDefault="005462D2" w:rsidP="005462D2">
                      <w:pPr>
                        <w:spacing w:line="360" w:lineRule="auto"/>
                        <w:rPr>
                          <w:sz w:val="20"/>
                          <w:szCs w:val="20"/>
                        </w:rPr>
                      </w:pPr>
                      <w:r w:rsidRPr="00544BF8">
                        <w:rPr>
                          <w:sz w:val="20"/>
                          <w:szCs w:val="20"/>
                        </w:rPr>
                        <w:t>Megalopa</w:t>
                      </w:r>
                      <w:r>
                        <w:rPr>
                          <w:sz w:val="20"/>
                          <w:szCs w:val="20"/>
                        </w:rPr>
                        <w:t xml:space="preserve"> (B2)</w:t>
                      </w:r>
                      <w:r w:rsidRPr="00544BF8">
                        <w:rPr>
                          <w:sz w:val="20"/>
                          <w:szCs w:val="20"/>
                        </w:rPr>
                        <w:t xml:space="preserve"> </w:t>
                      </w:r>
                      <w:r>
                        <w:rPr>
                          <w:sz w:val="20"/>
                          <w:szCs w:val="20"/>
                        </w:rPr>
                        <w:t>W</w:t>
                      </w:r>
                      <w:r w:rsidRPr="00544BF8">
                        <w:rPr>
                          <w:sz w:val="20"/>
                          <w:szCs w:val="20"/>
                        </w:rPr>
                        <w:t>ater</w:t>
                      </w:r>
                      <w:r>
                        <w:rPr>
                          <w:sz w:val="20"/>
                          <w:szCs w:val="20"/>
                        </w:rPr>
                        <w:t xml:space="preserve"> media (F2)</w:t>
                      </w:r>
                      <w:r w:rsidRPr="00544BF8">
                        <w:rPr>
                          <w:sz w:val="20"/>
                          <w:szCs w:val="20"/>
                        </w:rPr>
                        <w:t xml:space="preserve"> Megalopa</w:t>
                      </w:r>
                      <w:r>
                        <w:rPr>
                          <w:sz w:val="20"/>
                          <w:szCs w:val="20"/>
                        </w:rPr>
                        <w:t xml:space="preserve"> (C2)</w:t>
                      </w:r>
                    </w:p>
                    <w:p w14:paraId="7C10FC7F" w14:textId="77777777" w:rsidR="005462D2" w:rsidRPr="00544BF8" w:rsidRDefault="005462D2" w:rsidP="005462D2">
                      <w:pPr>
                        <w:spacing w:line="360" w:lineRule="auto"/>
                        <w:rPr>
                          <w:sz w:val="20"/>
                          <w:szCs w:val="20"/>
                          <w:lang w:val="en-GB"/>
                        </w:rPr>
                      </w:pPr>
                      <w:r w:rsidRPr="00473958">
                        <w:rPr>
                          <w:sz w:val="20"/>
                          <w:szCs w:val="20"/>
                        </w:rPr>
                        <w:t>Water</w:t>
                      </w:r>
                      <w:r>
                        <w:rPr>
                          <w:sz w:val="20"/>
                          <w:szCs w:val="20"/>
                        </w:rPr>
                        <w:t xml:space="preserve"> media (G2)</w:t>
                      </w:r>
                    </w:p>
                    <w:p w14:paraId="32B37CBD" w14:textId="77777777" w:rsidR="005462D2" w:rsidRPr="00544BF8" w:rsidRDefault="005462D2" w:rsidP="005462D2">
                      <w:pPr>
                        <w:spacing w:line="276" w:lineRule="auto"/>
                      </w:pPr>
                    </w:p>
                  </w:txbxContent>
                </v:textbox>
                <w10:wrap type="square"/>
              </v:shape>
            </w:pict>
          </mc:Fallback>
        </mc:AlternateContent>
      </w:r>
    </w:p>
    <w:p w14:paraId="7DC39CB9" w14:textId="44823169" w:rsidR="002D7077" w:rsidRDefault="002D7077" w:rsidP="005462D2">
      <w:pPr>
        <w:spacing w:before="120" w:after="120"/>
        <w:ind w:left="851" w:hanging="851"/>
        <w:rPr>
          <w:rFonts w:ascii="Arial" w:hAnsi="Arial" w:cs="Arial"/>
          <w:lang w:val="en-GB"/>
        </w:rPr>
      </w:pPr>
    </w:p>
    <w:p w14:paraId="121F134F" w14:textId="2082352C" w:rsidR="002D7077" w:rsidRDefault="002D7077" w:rsidP="005462D2">
      <w:pPr>
        <w:spacing w:before="120" w:after="120"/>
        <w:ind w:left="851" w:hanging="851"/>
        <w:rPr>
          <w:rFonts w:ascii="Arial" w:hAnsi="Arial" w:cs="Arial"/>
          <w:lang w:val="en-GB"/>
        </w:rPr>
      </w:pPr>
    </w:p>
    <w:p w14:paraId="725C20B2" w14:textId="010F6836" w:rsidR="002D7077" w:rsidRDefault="002D7077" w:rsidP="005462D2">
      <w:pPr>
        <w:spacing w:before="120" w:after="120"/>
        <w:ind w:left="851" w:hanging="851"/>
        <w:rPr>
          <w:rFonts w:ascii="Arial" w:hAnsi="Arial" w:cs="Arial"/>
          <w:lang w:val="en-GB"/>
        </w:rPr>
      </w:pPr>
    </w:p>
    <w:p w14:paraId="06FE35E4" w14:textId="6B2738B3" w:rsidR="002D7077" w:rsidRDefault="002D7077" w:rsidP="005462D2">
      <w:pPr>
        <w:spacing w:before="120" w:after="120"/>
        <w:ind w:left="851" w:hanging="851"/>
        <w:rPr>
          <w:rFonts w:ascii="Arial" w:hAnsi="Arial" w:cs="Arial"/>
          <w:lang w:val="en-GB"/>
        </w:rPr>
      </w:pPr>
    </w:p>
    <w:p w14:paraId="2317042D" w14:textId="41C3688E" w:rsidR="002D7077" w:rsidRDefault="002D7077" w:rsidP="005462D2">
      <w:pPr>
        <w:spacing w:before="120" w:after="120"/>
        <w:ind w:left="851" w:hanging="851"/>
        <w:rPr>
          <w:rFonts w:ascii="Arial" w:hAnsi="Arial" w:cs="Arial"/>
          <w:lang w:val="en-GB"/>
        </w:rPr>
      </w:pPr>
    </w:p>
    <w:p w14:paraId="7A8DC429" w14:textId="1AC665A4" w:rsidR="005462D2" w:rsidRDefault="005462D2" w:rsidP="005462D2">
      <w:pPr>
        <w:spacing w:before="120" w:after="120"/>
        <w:ind w:left="851" w:hanging="851"/>
        <w:rPr>
          <w:rFonts w:ascii="Arial" w:hAnsi="Arial" w:cs="Arial"/>
          <w:lang w:val="en-GB"/>
        </w:rPr>
      </w:pPr>
    </w:p>
    <w:p w14:paraId="2BAB4AA4" w14:textId="334FB50F" w:rsidR="005462D2" w:rsidRDefault="005462D2" w:rsidP="005462D2">
      <w:pPr>
        <w:spacing w:before="120" w:after="120"/>
        <w:ind w:left="851" w:hanging="851"/>
        <w:rPr>
          <w:rFonts w:ascii="Arial" w:hAnsi="Arial" w:cs="Arial"/>
          <w:lang w:val="en-GB"/>
        </w:rPr>
      </w:pPr>
    </w:p>
    <w:p w14:paraId="772B79C5" w14:textId="6281F096" w:rsidR="005462D2" w:rsidRDefault="005462D2" w:rsidP="005462D2">
      <w:pPr>
        <w:spacing w:before="120" w:after="120"/>
        <w:ind w:left="851" w:hanging="851"/>
        <w:rPr>
          <w:rFonts w:ascii="Arial" w:hAnsi="Arial" w:cs="Arial"/>
          <w:lang w:val="en-GB"/>
        </w:rPr>
      </w:pPr>
    </w:p>
    <w:p w14:paraId="6F478F46" w14:textId="65DB81B4" w:rsidR="00687750" w:rsidRDefault="00687750" w:rsidP="005462D2">
      <w:pPr>
        <w:spacing w:before="120" w:after="120"/>
        <w:ind w:left="851" w:hanging="851"/>
        <w:jc w:val="both"/>
        <w:rPr>
          <w:sz w:val="20"/>
          <w:szCs w:val="20"/>
          <w:lang w:val="en-GB"/>
        </w:rPr>
      </w:pPr>
    </w:p>
    <w:p w14:paraId="779BC40E" w14:textId="77777777" w:rsidR="00FE0415" w:rsidRDefault="00FE0415" w:rsidP="005462D2">
      <w:pPr>
        <w:spacing w:before="120" w:after="120"/>
        <w:ind w:left="851" w:hanging="851"/>
        <w:jc w:val="both"/>
        <w:rPr>
          <w:sz w:val="20"/>
          <w:szCs w:val="20"/>
          <w:lang w:val="en-GB"/>
        </w:rPr>
      </w:pPr>
    </w:p>
    <w:p w14:paraId="1C9A16F4" w14:textId="20EA7619" w:rsidR="005462D2" w:rsidRPr="00AC0344" w:rsidRDefault="005462D2" w:rsidP="005462D2">
      <w:pPr>
        <w:spacing w:before="120" w:after="120"/>
        <w:ind w:left="851" w:hanging="851"/>
        <w:jc w:val="both"/>
        <w:rPr>
          <w:sz w:val="20"/>
          <w:szCs w:val="20"/>
          <w:lang w:val="en-GB"/>
        </w:rPr>
      </w:pPr>
      <w:r w:rsidRPr="00AC0344">
        <w:rPr>
          <w:sz w:val="20"/>
          <w:szCs w:val="20"/>
          <w:lang w:val="en-GB"/>
        </w:rPr>
        <w:t xml:space="preserve">Figure 1. Relative sequence abundance of </w:t>
      </w:r>
      <w:r w:rsidRPr="00AC0344">
        <w:rPr>
          <w:i/>
          <w:iCs/>
          <w:sz w:val="20"/>
          <w:szCs w:val="20"/>
          <w:lang w:val="en-GB"/>
        </w:rPr>
        <w:t>microbiota</w:t>
      </w:r>
      <w:r w:rsidRPr="00AC0344">
        <w:rPr>
          <w:sz w:val="20"/>
          <w:szCs w:val="20"/>
          <w:lang w:val="en-GB"/>
        </w:rPr>
        <w:t xml:space="preserve"> in water media for larvae rearing and in megalopa after being treated with different doses of probiotic</w:t>
      </w:r>
      <w:r w:rsidR="00830C3F">
        <w:rPr>
          <w:sz w:val="20"/>
          <w:szCs w:val="20"/>
          <w:lang w:val="en-GB"/>
        </w:rPr>
        <w:t>s</w:t>
      </w:r>
      <w:r w:rsidRPr="00AC0344">
        <w:rPr>
          <w:sz w:val="20"/>
          <w:szCs w:val="20"/>
          <w:lang w:val="en-GB"/>
        </w:rPr>
        <w:t>. (A=2.5 mg L</w:t>
      </w:r>
      <w:r w:rsidRPr="00AC0344">
        <w:rPr>
          <w:sz w:val="20"/>
          <w:szCs w:val="20"/>
          <w:vertAlign w:val="superscript"/>
          <w:lang w:val="en-GB"/>
        </w:rPr>
        <w:t>−1</w:t>
      </w:r>
      <w:r w:rsidRPr="00AC0344">
        <w:rPr>
          <w:sz w:val="20"/>
          <w:szCs w:val="20"/>
          <w:lang w:val="en-GB"/>
        </w:rPr>
        <w:t>, B=5 mg L</w:t>
      </w:r>
      <w:r w:rsidRPr="00AC0344">
        <w:rPr>
          <w:sz w:val="20"/>
          <w:szCs w:val="20"/>
          <w:vertAlign w:val="superscript"/>
          <w:lang w:val="en-GB"/>
        </w:rPr>
        <w:t>−1</w:t>
      </w:r>
      <w:r w:rsidRPr="00AC0344">
        <w:rPr>
          <w:sz w:val="20"/>
          <w:szCs w:val="20"/>
          <w:lang w:val="en-GB"/>
        </w:rPr>
        <w:t>, C =7.5 mg L</w:t>
      </w:r>
      <w:r w:rsidRPr="00AC0344">
        <w:rPr>
          <w:sz w:val="20"/>
          <w:szCs w:val="20"/>
          <w:vertAlign w:val="superscript"/>
          <w:lang w:val="en-GB"/>
        </w:rPr>
        <w:t>−1</w:t>
      </w:r>
      <w:r w:rsidRPr="00AC0344">
        <w:rPr>
          <w:sz w:val="20"/>
          <w:szCs w:val="20"/>
          <w:lang w:val="en-GB"/>
        </w:rPr>
        <w:t xml:space="preserve"> and D=0 mg L</w:t>
      </w:r>
      <w:r w:rsidRPr="00AC0344">
        <w:rPr>
          <w:sz w:val="20"/>
          <w:szCs w:val="20"/>
          <w:vertAlign w:val="superscript"/>
          <w:lang w:val="en-GB"/>
        </w:rPr>
        <w:t>−1</w:t>
      </w:r>
      <w:r w:rsidRPr="00AC0344">
        <w:rPr>
          <w:sz w:val="20"/>
          <w:szCs w:val="20"/>
          <w:lang w:val="en-GB"/>
        </w:rPr>
        <w:t xml:space="preserve">). </w:t>
      </w:r>
    </w:p>
    <w:p w14:paraId="428806C8" w14:textId="41949F83" w:rsidR="0003498D" w:rsidDel="00CA51CC" w:rsidRDefault="003572DE" w:rsidP="0003498D">
      <w:pPr>
        <w:pStyle w:val="Title"/>
      </w:pPr>
      <w:r>
        <w:rPr>
          <w:noProof/>
        </w:rPr>
        <mc:AlternateContent>
          <mc:Choice Requires="wps">
            <w:drawing>
              <wp:anchor distT="0" distB="0" distL="114300" distR="114300" simplePos="0" relativeHeight="251680768" behindDoc="1" locked="0" layoutInCell="1" allowOverlap="1" wp14:anchorId="05E62CF2" wp14:editId="2F65204D">
                <wp:simplePos x="0" y="0"/>
                <wp:positionH relativeFrom="page">
                  <wp:posOffset>1298065</wp:posOffset>
                </wp:positionH>
                <wp:positionV relativeFrom="page">
                  <wp:posOffset>6299989</wp:posOffset>
                </wp:positionV>
                <wp:extent cx="5462270" cy="1339850"/>
                <wp:effectExtent l="0" t="0" r="24130" b="12700"/>
                <wp:wrapNone/>
                <wp:docPr id="23"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62270" cy="1339850"/>
                        </a:xfrm>
                        <a:custGeom>
                          <a:avLst/>
                          <a:gdLst>
                            <a:gd name="T0" fmla="+- 0 2705 1532"/>
                            <a:gd name="T1" fmla="*/ T0 w 8792"/>
                            <a:gd name="T2" fmla="+- 0 3649 1279"/>
                            <a:gd name="T3" fmla="*/ 3649 h 2370"/>
                            <a:gd name="T4" fmla="+- 0 2705 1532"/>
                            <a:gd name="T5" fmla="*/ T4 w 8792"/>
                            <a:gd name="T6" fmla="+- 0 3433 1279"/>
                            <a:gd name="T7" fmla="*/ 3433 h 2370"/>
                            <a:gd name="T8" fmla="+- 0 3291 1532"/>
                            <a:gd name="T9" fmla="*/ T8 w 8792"/>
                            <a:gd name="T10" fmla="+- 0 3433 1279"/>
                            <a:gd name="T11" fmla="*/ 3433 h 2370"/>
                            <a:gd name="T12" fmla="+- 0 3291 1532"/>
                            <a:gd name="T13" fmla="*/ T12 w 8792"/>
                            <a:gd name="T14" fmla="+- 0 3649 1279"/>
                            <a:gd name="T15" fmla="*/ 3649 h 2370"/>
                            <a:gd name="T16" fmla="+- 0 2119 1532"/>
                            <a:gd name="T17" fmla="*/ T16 w 8792"/>
                            <a:gd name="T18" fmla="+- 0 3456 1279"/>
                            <a:gd name="T19" fmla="*/ 3456 h 2370"/>
                            <a:gd name="T20" fmla="+- 0 2119 1532"/>
                            <a:gd name="T21" fmla="*/ T20 w 8792"/>
                            <a:gd name="T22" fmla="+- 0 3241 1279"/>
                            <a:gd name="T23" fmla="*/ 3241 h 2370"/>
                            <a:gd name="T24" fmla="+- 0 2998 1532"/>
                            <a:gd name="T25" fmla="*/ T24 w 8792"/>
                            <a:gd name="T26" fmla="+- 0 3241 1279"/>
                            <a:gd name="T27" fmla="*/ 3241 h 2370"/>
                            <a:gd name="T28" fmla="+- 0 2998 1532"/>
                            <a:gd name="T29" fmla="*/ T28 w 8792"/>
                            <a:gd name="T30" fmla="+- 0 3433 1279"/>
                            <a:gd name="T31" fmla="*/ 3433 h 2370"/>
                            <a:gd name="T32" fmla="+- 0 1532 1532"/>
                            <a:gd name="T33" fmla="*/ T32 w 8792"/>
                            <a:gd name="T34" fmla="+- 0 3410 1279"/>
                            <a:gd name="T35" fmla="*/ 3410 h 2370"/>
                            <a:gd name="T36" fmla="+- 0 1532 1532"/>
                            <a:gd name="T37" fmla="*/ T36 w 8792"/>
                            <a:gd name="T38" fmla="+- 0 3195 1279"/>
                            <a:gd name="T39" fmla="*/ 3195 h 2370"/>
                            <a:gd name="T40" fmla="+- 0 2558 1532"/>
                            <a:gd name="T41" fmla="*/ T40 w 8792"/>
                            <a:gd name="T42" fmla="+- 0 3195 1279"/>
                            <a:gd name="T43" fmla="*/ 3195 h 2370"/>
                            <a:gd name="T44" fmla="+- 0 2558 1532"/>
                            <a:gd name="T45" fmla="*/ T44 w 8792"/>
                            <a:gd name="T46" fmla="+- 0 3241 1279"/>
                            <a:gd name="T47" fmla="*/ 3241 h 2370"/>
                            <a:gd name="T48" fmla="+- 0 4463 1532"/>
                            <a:gd name="T49" fmla="*/ T48 w 8792"/>
                            <a:gd name="T50" fmla="+- 0 3359 1279"/>
                            <a:gd name="T51" fmla="*/ 3359 h 2370"/>
                            <a:gd name="T52" fmla="+- 0 4463 1532"/>
                            <a:gd name="T53" fmla="*/ T52 w 8792"/>
                            <a:gd name="T54" fmla="+- 0 3144 1279"/>
                            <a:gd name="T55" fmla="*/ 3144 h 2370"/>
                            <a:gd name="T56" fmla="+- 0 5049 1532"/>
                            <a:gd name="T57" fmla="*/ T56 w 8792"/>
                            <a:gd name="T58" fmla="+- 0 3144 1279"/>
                            <a:gd name="T59" fmla="*/ 3144 h 2370"/>
                            <a:gd name="T60" fmla="+- 0 5049 1532"/>
                            <a:gd name="T61" fmla="*/ T60 w 8792"/>
                            <a:gd name="T62" fmla="+- 0 3359 1279"/>
                            <a:gd name="T63" fmla="*/ 3359 h 2370"/>
                            <a:gd name="T64" fmla="+- 0 5635 1532"/>
                            <a:gd name="T65" fmla="*/ T64 w 8792"/>
                            <a:gd name="T66" fmla="+- 0 3392 1279"/>
                            <a:gd name="T67" fmla="*/ 3392 h 2370"/>
                            <a:gd name="T68" fmla="+- 0 5635 1532"/>
                            <a:gd name="T69" fmla="*/ T68 w 8792"/>
                            <a:gd name="T70" fmla="+- 0 3177 1279"/>
                            <a:gd name="T71" fmla="*/ 3177 h 2370"/>
                            <a:gd name="T72" fmla="+- 0 6221 1532"/>
                            <a:gd name="T73" fmla="*/ T72 w 8792"/>
                            <a:gd name="T74" fmla="+- 0 3177 1279"/>
                            <a:gd name="T75" fmla="*/ 3177 h 2370"/>
                            <a:gd name="T76" fmla="+- 0 6221 1532"/>
                            <a:gd name="T77" fmla="*/ T76 w 8792"/>
                            <a:gd name="T78" fmla="+- 0 3392 1279"/>
                            <a:gd name="T79" fmla="*/ 3392 h 2370"/>
                            <a:gd name="T80" fmla="+- 0 6807 1532"/>
                            <a:gd name="T81" fmla="*/ T80 w 8792"/>
                            <a:gd name="T82" fmla="+- 0 3225 1279"/>
                            <a:gd name="T83" fmla="*/ 3225 h 2370"/>
                            <a:gd name="T84" fmla="+- 0 6807 1532"/>
                            <a:gd name="T85" fmla="*/ T84 w 8792"/>
                            <a:gd name="T86" fmla="+- 0 3010 1279"/>
                            <a:gd name="T87" fmla="*/ 3010 h 2370"/>
                            <a:gd name="T88" fmla="+- 0 7393 1532"/>
                            <a:gd name="T89" fmla="*/ T88 w 8792"/>
                            <a:gd name="T90" fmla="+- 0 3010 1279"/>
                            <a:gd name="T91" fmla="*/ 3010 h 2370"/>
                            <a:gd name="T92" fmla="+- 0 7393 1532"/>
                            <a:gd name="T93" fmla="*/ T92 w 8792"/>
                            <a:gd name="T94" fmla="+- 0 3225 1279"/>
                            <a:gd name="T95" fmla="*/ 3225 h 2370"/>
                            <a:gd name="T96" fmla="+- 0 5928 1532"/>
                            <a:gd name="T97" fmla="*/ T96 w 8792"/>
                            <a:gd name="T98" fmla="+- 0 3177 1279"/>
                            <a:gd name="T99" fmla="*/ 3177 h 2370"/>
                            <a:gd name="T100" fmla="+- 0 5928 1532"/>
                            <a:gd name="T101" fmla="*/ T100 w 8792"/>
                            <a:gd name="T102" fmla="+- 0 2959 1279"/>
                            <a:gd name="T103" fmla="*/ 2959 h 2370"/>
                            <a:gd name="T104" fmla="+- 0 7100 1532"/>
                            <a:gd name="T105" fmla="*/ T104 w 8792"/>
                            <a:gd name="T106" fmla="+- 0 2959 1279"/>
                            <a:gd name="T107" fmla="*/ 2959 h 2370"/>
                            <a:gd name="T108" fmla="+- 0 7100 1532"/>
                            <a:gd name="T109" fmla="*/ T108 w 8792"/>
                            <a:gd name="T110" fmla="+- 0 3010 1279"/>
                            <a:gd name="T111" fmla="*/ 3010 h 2370"/>
                            <a:gd name="T112" fmla="+- 0 4756 1532"/>
                            <a:gd name="T113" fmla="*/ T112 w 8792"/>
                            <a:gd name="T114" fmla="+- 0 3144 1279"/>
                            <a:gd name="T115" fmla="*/ 3144 h 2370"/>
                            <a:gd name="T116" fmla="+- 0 4756 1532"/>
                            <a:gd name="T117" fmla="*/ T116 w 8792"/>
                            <a:gd name="T118" fmla="+- 0 2882 1279"/>
                            <a:gd name="T119" fmla="*/ 2882 h 2370"/>
                            <a:gd name="T120" fmla="+- 0 6514 1532"/>
                            <a:gd name="T121" fmla="*/ T120 w 8792"/>
                            <a:gd name="T122" fmla="+- 0 2882 1279"/>
                            <a:gd name="T123" fmla="*/ 2882 h 2370"/>
                            <a:gd name="T124" fmla="+- 0 6514 1532"/>
                            <a:gd name="T125" fmla="*/ T124 w 8792"/>
                            <a:gd name="T126" fmla="+- 0 2959 1279"/>
                            <a:gd name="T127" fmla="*/ 2959 h 2370"/>
                            <a:gd name="T128" fmla="+- 0 3877 1532"/>
                            <a:gd name="T129" fmla="*/ T128 w 8792"/>
                            <a:gd name="T130" fmla="+- 0 2789 1279"/>
                            <a:gd name="T131" fmla="*/ 2789 h 2370"/>
                            <a:gd name="T132" fmla="+- 0 3877 1532"/>
                            <a:gd name="T133" fmla="*/ T132 w 8792"/>
                            <a:gd name="T134" fmla="+- 0 2574 1279"/>
                            <a:gd name="T135" fmla="*/ 2574 h 2370"/>
                            <a:gd name="T136" fmla="+- 0 5635 1532"/>
                            <a:gd name="T137" fmla="*/ T136 w 8792"/>
                            <a:gd name="T138" fmla="+- 0 2574 1279"/>
                            <a:gd name="T139" fmla="*/ 2574 h 2370"/>
                            <a:gd name="T140" fmla="+- 0 5635 1532"/>
                            <a:gd name="T141" fmla="*/ T140 w 8792"/>
                            <a:gd name="T142" fmla="+- 0 2882 1279"/>
                            <a:gd name="T143" fmla="*/ 2882 h 2370"/>
                            <a:gd name="T144" fmla="+- 0 7979 1532"/>
                            <a:gd name="T145" fmla="*/ T144 w 8792"/>
                            <a:gd name="T146" fmla="+- 0 2549 1279"/>
                            <a:gd name="T147" fmla="*/ 2549 h 2370"/>
                            <a:gd name="T148" fmla="+- 0 7979 1532"/>
                            <a:gd name="T149" fmla="*/ T148 w 8792"/>
                            <a:gd name="T150" fmla="+- 0 2333 1279"/>
                            <a:gd name="T151" fmla="*/ 2333 h 2370"/>
                            <a:gd name="T152" fmla="+- 0 8565 1532"/>
                            <a:gd name="T153" fmla="*/ T152 w 8792"/>
                            <a:gd name="T154" fmla="+- 0 2333 1279"/>
                            <a:gd name="T155" fmla="*/ 2333 h 2370"/>
                            <a:gd name="T156" fmla="+- 0 8565 1532"/>
                            <a:gd name="T157" fmla="*/ T156 w 8792"/>
                            <a:gd name="T158" fmla="+- 0 2549 1279"/>
                            <a:gd name="T159" fmla="*/ 2549 h 2370"/>
                            <a:gd name="T160" fmla="+- 0 4756 1532"/>
                            <a:gd name="T161" fmla="*/ T160 w 8792"/>
                            <a:gd name="T162" fmla="+- 0 2574 1279"/>
                            <a:gd name="T163" fmla="*/ 2574 h 2370"/>
                            <a:gd name="T164" fmla="+- 0 4756 1532"/>
                            <a:gd name="T165" fmla="*/ T164 w 8792"/>
                            <a:gd name="T166" fmla="+- 0 1499 1279"/>
                            <a:gd name="T167" fmla="*/ 1499 h 2370"/>
                            <a:gd name="T168" fmla="+- 0 8272 1532"/>
                            <a:gd name="T169" fmla="*/ T168 w 8792"/>
                            <a:gd name="T170" fmla="+- 0 1499 1279"/>
                            <a:gd name="T171" fmla="*/ 1499 h 2370"/>
                            <a:gd name="T172" fmla="+- 0 8272 1532"/>
                            <a:gd name="T173" fmla="*/ T172 w 8792"/>
                            <a:gd name="T174" fmla="+- 0 2333 1279"/>
                            <a:gd name="T175" fmla="*/ 2333 h 2370"/>
                            <a:gd name="T176" fmla="+- 0 9737 1532"/>
                            <a:gd name="T177" fmla="*/ T176 w 8792"/>
                            <a:gd name="T178" fmla="+- 0 1740 1279"/>
                            <a:gd name="T179" fmla="*/ 1740 h 2370"/>
                            <a:gd name="T180" fmla="+- 0 9737 1532"/>
                            <a:gd name="T181" fmla="*/ T180 w 8792"/>
                            <a:gd name="T182" fmla="+- 0 1525 1279"/>
                            <a:gd name="T183" fmla="*/ 1525 h 2370"/>
                            <a:gd name="T184" fmla="+- 0 10324 1532"/>
                            <a:gd name="T185" fmla="*/ T184 w 8792"/>
                            <a:gd name="T186" fmla="+- 0 1525 1279"/>
                            <a:gd name="T187" fmla="*/ 1525 h 2370"/>
                            <a:gd name="T188" fmla="+- 0 10324 1532"/>
                            <a:gd name="T189" fmla="*/ T188 w 8792"/>
                            <a:gd name="T190" fmla="+- 0 1740 1279"/>
                            <a:gd name="T191" fmla="*/ 1740 h 2370"/>
                            <a:gd name="T192" fmla="+- 0 9151 1532"/>
                            <a:gd name="T193" fmla="*/ T192 w 8792"/>
                            <a:gd name="T194" fmla="+- 0 1667 1279"/>
                            <a:gd name="T195" fmla="*/ 1667 h 2370"/>
                            <a:gd name="T196" fmla="+- 0 9151 1532"/>
                            <a:gd name="T197" fmla="*/ T196 w 8792"/>
                            <a:gd name="T198" fmla="+- 0 1452 1279"/>
                            <a:gd name="T199" fmla="*/ 1452 h 2370"/>
                            <a:gd name="T200" fmla="+- 0 10031 1532"/>
                            <a:gd name="T201" fmla="*/ T200 w 8792"/>
                            <a:gd name="T202" fmla="+- 0 1452 1279"/>
                            <a:gd name="T203" fmla="*/ 1452 h 2370"/>
                            <a:gd name="T204" fmla="+- 0 10031 1532"/>
                            <a:gd name="T205" fmla="*/ T204 w 8792"/>
                            <a:gd name="T206" fmla="+- 0 1525 1279"/>
                            <a:gd name="T207" fmla="*/ 1525 h 2370"/>
                            <a:gd name="T208" fmla="+- 0 6514 1532"/>
                            <a:gd name="T209" fmla="*/ T208 w 8792"/>
                            <a:gd name="T210" fmla="+- 0 1499 1279"/>
                            <a:gd name="T211" fmla="*/ 1499 h 2370"/>
                            <a:gd name="T212" fmla="+- 0 6514 1532"/>
                            <a:gd name="T213" fmla="*/ T212 w 8792"/>
                            <a:gd name="T214" fmla="+- 0 1310 1279"/>
                            <a:gd name="T215" fmla="*/ 1310 h 2370"/>
                            <a:gd name="T216" fmla="+- 0 9591 1532"/>
                            <a:gd name="T217" fmla="*/ T216 w 8792"/>
                            <a:gd name="T218" fmla="+- 0 1310 1279"/>
                            <a:gd name="T219" fmla="*/ 1310 h 2370"/>
                            <a:gd name="T220" fmla="+- 0 9591 1532"/>
                            <a:gd name="T221" fmla="*/ T220 w 8792"/>
                            <a:gd name="T222" fmla="+- 0 1452 1279"/>
                            <a:gd name="T223" fmla="*/ 1452 h 2370"/>
                            <a:gd name="T224" fmla="+- 0 2045 1532"/>
                            <a:gd name="T225" fmla="*/ T224 w 8792"/>
                            <a:gd name="T226" fmla="+- 0 3195 1279"/>
                            <a:gd name="T227" fmla="*/ 3195 h 2370"/>
                            <a:gd name="T228" fmla="+- 0 2045 1532"/>
                            <a:gd name="T229" fmla="*/ T228 w 8792"/>
                            <a:gd name="T230" fmla="+- 0 1279 1279"/>
                            <a:gd name="T231" fmla="*/ 1279 h 2370"/>
                            <a:gd name="T232" fmla="+- 0 8053 1532"/>
                            <a:gd name="T233" fmla="*/ T232 w 8792"/>
                            <a:gd name="T234" fmla="+- 0 1279 1279"/>
                            <a:gd name="T235" fmla="*/ 1279 h 2370"/>
                            <a:gd name="T236" fmla="+- 0 8053 1532"/>
                            <a:gd name="T237" fmla="*/ T236 w 8792"/>
                            <a:gd name="T238" fmla="+- 0 1310 1279"/>
                            <a:gd name="T239" fmla="*/ 1310 h 23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Lst>
                          <a:rect l="0" t="0" r="r" b="b"/>
                          <a:pathLst>
                            <a:path w="8792" h="2370">
                              <a:moveTo>
                                <a:pt x="1173" y="2370"/>
                              </a:moveTo>
                              <a:lnTo>
                                <a:pt x="1173" y="2154"/>
                              </a:lnTo>
                              <a:lnTo>
                                <a:pt x="1759" y="2154"/>
                              </a:lnTo>
                              <a:lnTo>
                                <a:pt x="1759" y="2370"/>
                              </a:lnTo>
                              <a:moveTo>
                                <a:pt x="587" y="2177"/>
                              </a:moveTo>
                              <a:lnTo>
                                <a:pt x="587" y="1962"/>
                              </a:lnTo>
                              <a:lnTo>
                                <a:pt x="1466" y="1962"/>
                              </a:lnTo>
                              <a:lnTo>
                                <a:pt x="1466" y="2154"/>
                              </a:lnTo>
                              <a:moveTo>
                                <a:pt x="0" y="2131"/>
                              </a:moveTo>
                              <a:lnTo>
                                <a:pt x="0" y="1916"/>
                              </a:lnTo>
                              <a:lnTo>
                                <a:pt x="1026" y="1916"/>
                              </a:lnTo>
                              <a:lnTo>
                                <a:pt x="1026" y="1962"/>
                              </a:lnTo>
                              <a:moveTo>
                                <a:pt x="2931" y="2080"/>
                              </a:moveTo>
                              <a:lnTo>
                                <a:pt x="2931" y="1865"/>
                              </a:lnTo>
                              <a:lnTo>
                                <a:pt x="3517" y="1865"/>
                              </a:lnTo>
                              <a:lnTo>
                                <a:pt x="3517" y="2080"/>
                              </a:lnTo>
                              <a:moveTo>
                                <a:pt x="4103" y="2113"/>
                              </a:moveTo>
                              <a:lnTo>
                                <a:pt x="4103" y="1898"/>
                              </a:lnTo>
                              <a:lnTo>
                                <a:pt x="4689" y="1898"/>
                              </a:lnTo>
                              <a:lnTo>
                                <a:pt x="4689" y="2113"/>
                              </a:lnTo>
                              <a:moveTo>
                                <a:pt x="5275" y="1946"/>
                              </a:moveTo>
                              <a:lnTo>
                                <a:pt x="5275" y="1731"/>
                              </a:lnTo>
                              <a:lnTo>
                                <a:pt x="5861" y="1731"/>
                              </a:lnTo>
                              <a:lnTo>
                                <a:pt x="5861" y="1946"/>
                              </a:lnTo>
                              <a:moveTo>
                                <a:pt x="4396" y="1898"/>
                              </a:moveTo>
                              <a:lnTo>
                                <a:pt x="4396" y="1680"/>
                              </a:lnTo>
                              <a:lnTo>
                                <a:pt x="5568" y="1680"/>
                              </a:lnTo>
                              <a:lnTo>
                                <a:pt x="5568" y="1731"/>
                              </a:lnTo>
                              <a:moveTo>
                                <a:pt x="3224" y="1865"/>
                              </a:moveTo>
                              <a:lnTo>
                                <a:pt x="3224" y="1603"/>
                              </a:lnTo>
                              <a:lnTo>
                                <a:pt x="4982" y="1603"/>
                              </a:lnTo>
                              <a:lnTo>
                                <a:pt x="4982" y="1680"/>
                              </a:lnTo>
                              <a:moveTo>
                                <a:pt x="2345" y="1510"/>
                              </a:moveTo>
                              <a:lnTo>
                                <a:pt x="2345" y="1295"/>
                              </a:lnTo>
                              <a:lnTo>
                                <a:pt x="4103" y="1295"/>
                              </a:lnTo>
                              <a:lnTo>
                                <a:pt x="4103" y="1603"/>
                              </a:lnTo>
                              <a:moveTo>
                                <a:pt x="6447" y="1270"/>
                              </a:moveTo>
                              <a:lnTo>
                                <a:pt x="6447" y="1054"/>
                              </a:lnTo>
                              <a:lnTo>
                                <a:pt x="7033" y="1054"/>
                              </a:lnTo>
                              <a:lnTo>
                                <a:pt x="7033" y="1270"/>
                              </a:lnTo>
                              <a:moveTo>
                                <a:pt x="3224" y="1295"/>
                              </a:moveTo>
                              <a:lnTo>
                                <a:pt x="3224" y="220"/>
                              </a:lnTo>
                              <a:lnTo>
                                <a:pt x="6740" y="220"/>
                              </a:lnTo>
                              <a:lnTo>
                                <a:pt x="6740" y="1054"/>
                              </a:lnTo>
                              <a:moveTo>
                                <a:pt x="8205" y="461"/>
                              </a:moveTo>
                              <a:lnTo>
                                <a:pt x="8205" y="246"/>
                              </a:lnTo>
                              <a:lnTo>
                                <a:pt x="8792" y="246"/>
                              </a:lnTo>
                              <a:lnTo>
                                <a:pt x="8792" y="461"/>
                              </a:lnTo>
                              <a:moveTo>
                                <a:pt x="7619" y="388"/>
                              </a:moveTo>
                              <a:lnTo>
                                <a:pt x="7619" y="173"/>
                              </a:lnTo>
                              <a:lnTo>
                                <a:pt x="8499" y="173"/>
                              </a:lnTo>
                              <a:lnTo>
                                <a:pt x="8499" y="246"/>
                              </a:lnTo>
                              <a:moveTo>
                                <a:pt x="4982" y="220"/>
                              </a:moveTo>
                              <a:lnTo>
                                <a:pt x="4982" y="31"/>
                              </a:lnTo>
                              <a:lnTo>
                                <a:pt x="8059" y="31"/>
                              </a:lnTo>
                              <a:lnTo>
                                <a:pt x="8059" y="173"/>
                              </a:lnTo>
                              <a:moveTo>
                                <a:pt x="513" y="1916"/>
                              </a:moveTo>
                              <a:lnTo>
                                <a:pt x="513" y="0"/>
                              </a:lnTo>
                              <a:lnTo>
                                <a:pt x="6521" y="0"/>
                              </a:lnTo>
                              <a:lnTo>
                                <a:pt x="6521" y="31"/>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9E66BB" id="AutoShape 24" o:spid="_x0000_s1026" style="position:absolute;margin-left:102.2pt;margin-top:496.05pt;width:430.1pt;height:105.5pt;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792,2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" path="m1173,2370r,-216l1759,2154r,216m587,2177r,-215l1466,1962r,192m,2131l,1916r1026,l1026,1962t1905,118l2931,1865r586,l3517,2080t586,33l4103,1898r586,l4689,2113t586,-167l5275,1731r586,l5861,1946m4396,1898r,-218l5568,1680r,51m3224,1865r,-262l4982,1603r,77m2345,1510r,-215l4103,1295r,308m6447,1270r,-216l7033,1054r,216m3224,1295r,-1075l6740,220r,834m8205,461r,-215l8792,246r,215m7619,388r,-215l8499,173r,73m4982,220r,-189l8059,31r,142m513,1916l513,,6521,r,31e" filled="f">
                <v:path arrowok="t" o:connecttype="custom" o:connectlocs="728758,2062917;728758,1940804;1092827,1940804;1092827,2062917;364690,1953807;364690,1832259;910793,1832259;910793,1940804;0,1927801;0,1806253;637431,1806253;637431,1832259;1820964,1898969;1820964,1777421;2185032,1777421;2185032,1898969;2549101,1917625;2549101,1796077;2913169,1796077;2913169,1917625;3277238,1823214;3277238,1701666;3641306,1701666;3641306,1823214;2731135,1796077;2731135,1672834;3459272,1672834;3459272,1701666;2002998,1777421;2002998,1629303;3095203,1629303;3095203,1672834;1456895,1576726;1456895,1455179;2549101,1455179;2549101,1629303;4005375,1441045;4005375,1318933;4369443,1318933;4369443,1441045;2002998,1455179;2002998,847441;4187409,847441;4187409,1318933;5097580,983687;5097580,862140;5462270,862140;5462270,983687;4733512,942418;4733512,820870;5280236,820870;5280236,862140;3095203,847441;3095203,740592;5006874,740592;5006874,820870;318715,1806253;318715,723067;4051349,723067;4051349,740592" o:connectangles="0,0,0,0,0,0,0,0,0,0,0,0,0,0,0,0,0,0,0,0,0,0,0,0,0,0,0,0,0,0,0,0,0,0,0,0,0,0,0,0,0,0,0,0,0,0,0,0,0,0,0,0,0,0,0,0,0,0,0,0"/>
                <w10:wrap anchorx="page" anchory="page"/>
              </v:shape>
            </w:pict>
          </mc:Fallback>
        </mc:AlternateContent>
      </w:r>
      <w:r w:rsidR="00085670">
        <w:rPr>
          <w:noProof/>
        </w:rPr>
        <mc:AlternateContent>
          <mc:Choice Requires="wps">
            <w:drawing>
              <wp:anchor distT="0" distB="0" distL="114300" distR="114300" simplePos="0" relativeHeight="251686912" behindDoc="0" locked="0" layoutInCell="1" allowOverlap="1" wp14:anchorId="3D389CA9" wp14:editId="1DCC1A58">
                <wp:simplePos x="0" y="0"/>
                <wp:positionH relativeFrom="page">
                  <wp:posOffset>584200</wp:posOffset>
                </wp:positionH>
                <wp:positionV relativeFrom="page">
                  <wp:posOffset>6229350</wp:posOffset>
                </wp:positionV>
                <wp:extent cx="215900" cy="1336040"/>
                <wp:effectExtent l="0" t="0" r="12700" b="16510"/>
                <wp:wrapNone/>
                <wp:docPr id="510"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900" cy="1336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E0A0A2" w14:textId="66293350" w:rsidR="008F2ACC" w:rsidRDefault="008F2ACC" w:rsidP="008F2ACC">
                            <w:pPr>
                              <w:pStyle w:val="BodyText"/>
                            </w:pPr>
                            <w:r>
                              <w:t>0.0</w:t>
                            </w:r>
                            <w:r w:rsidR="00085670">
                              <w:t xml:space="preserve">        0.4        0.8</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389CA9" id="Text Box 22" o:spid="_x0000_s1037" type="#_x0000_t202" style="position:absolute;left:0;text-align:left;margin-left:46pt;margin-top:490.5pt;width:17pt;height:105.2pt;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" filled="f" stroked="f">
                <v:textbox style="layout-flow:vertical;mso-layout-flow-alt:bottom-to-top" inset="0,0,0,0">
                  <w:txbxContent>
                    <w:p w14:paraId="7CE0A0A2" w14:textId="66293350" w:rsidR="008F2ACC" w:rsidRDefault="008F2ACC" w:rsidP="008F2ACC">
                      <w:pPr>
                        <w:pStyle w:val="BodyText"/>
                      </w:pPr>
                      <w:r>
                        <w:t>0.0</w:t>
                      </w:r>
                      <w:r w:rsidR="00085670">
                        <w:t xml:space="preserve">        0.4        0.8</w:t>
                      </w:r>
                    </w:p>
                  </w:txbxContent>
                </v:textbox>
                <w10:wrap anchorx="page" anchory="page"/>
              </v:shape>
            </w:pict>
          </mc:Fallback>
        </mc:AlternateContent>
      </w:r>
      <w:r w:rsidR="00F76717">
        <w:rPr>
          <w:noProof/>
        </w:rPr>
        <mc:AlternateContent>
          <mc:Choice Requires="wps">
            <w:drawing>
              <wp:anchor distT="45720" distB="45720" distL="114300" distR="114300" simplePos="0" relativeHeight="251682816" behindDoc="0" locked="0" layoutInCell="1" allowOverlap="1" wp14:anchorId="38C8A848" wp14:editId="6DF0EF5B">
                <wp:simplePos x="0" y="0"/>
                <wp:positionH relativeFrom="margin">
                  <wp:posOffset>6299200</wp:posOffset>
                </wp:positionH>
                <wp:positionV relativeFrom="paragraph">
                  <wp:posOffset>176530</wp:posOffset>
                </wp:positionV>
                <wp:extent cx="387350" cy="1404620"/>
                <wp:effectExtent l="0" t="1270" r="1143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87350" cy="1404620"/>
                        </a:xfrm>
                        <a:prstGeom prst="rect">
                          <a:avLst/>
                        </a:prstGeom>
                        <a:solidFill>
                          <a:srgbClr val="FFFFFF"/>
                        </a:solidFill>
                        <a:ln w="9525">
                          <a:solidFill>
                            <a:schemeClr val="bg1"/>
                          </a:solidFill>
                          <a:miter lim="800000"/>
                          <a:headEnd/>
                          <a:tailEnd/>
                        </a:ln>
                      </wps:spPr>
                      <wps:txbx>
                        <w:txbxContent>
                          <w:p w14:paraId="12CB44B7" w14:textId="3B096ADE" w:rsidR="006A6C17" w:rsidRDefault="00F76717">
                            <w:r>
                              <w:t>B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8C8A848" id="_x0000_s1038" type="#_x0000_t202" style="position:absolute;left:0;text-align:left;margin-left:496pt;margin-top:13.9pt;width:30.5pt;height:110.6pt;rotation:-90;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" strokecolor="white [3212]">
                <v:textbox style="mso-fit-shape-to-text:t">
                  <w:txbxContent>
                    <w:p w14:paraId="12CB44B7" w14:textId="3B096ADE" w:rsidR="006A6C17" w:rsidRDefault="00F76717">
                      <w:r>
                        <w:t>B2</w:t>
                      </w:r>
                    </w:p>
                  </w:txbxContent>
                </v:textbox>
                <w10:wrap type="square" anchorx="margin"/>
              </v:shape>
            </w:pict>
          </mc:Fallback>
        </mc:AlternateContent>
      </w:r>
      <w:r w:rsidR="0003498D" w:rsidDel="00CA51CC">
        <w:t>Cluster</w:t>
      </w:r>
      <w:r w:rsidR="0003498D" w:rsidDel="00CA51CC">
        <w:rPr>
          <w:spacing w:val="-3"/>
        </w:rPr>
        <w:t xml:space="preserve"> </w:t>
      </w:r>
      <w:r w:rsidR="0003498D" w:rsidDel="00CA51CC">
        <w:t>Dendrogram</w:t>
      </w:r>
    </w:p>
    <w:p w14:paraId="6C8F1FCC" w14:textId="6CB64F3A" w:rsidR="00C1685C" w:rsidRDefault="003572DE" w:rsidP="00C1685C">
      <w:pPr>
        <w:pStyle w:val="BodyText"/>
      </w:pPr>
      <w:r>
        <w:rPr>
          <w:noProof/>
        </w:rPr>
        <mc:AlternateContent>
          <mc:Choice Requires="wps">
            <w:drawing>
              <wp:anchor distT="45720" distB="45720" distL="114300" distR="114300" simplePos="0" relativeHeight="251684864" behindDoc="0" locked="0" layoutInCell="1" allowOverlap="1" wp14:anchorId="1E878AC2" wp14:editId="339E0E78">
                <wp:simplePos x="0" y="0"/>
                <wp:positionH relativeFrom="column">
                  <wp:posOffset>387985</wp:posOffset>
                </wp:positionH>
                <wp:positionV relativeFrom="paragraph">
                  <wp:posOffset>1223010</wp:posOffset>
                </wp:positionV>
                <wp:extent cx="342900" cy="292100"/>
                <wp:effectExtent l="0" t="0" r="19050" b="12700"/>
                <wp:wrapSquare wrapText="bothSides"/>
                <wp:docPr id="1161116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2100"/>
                        </a:xfrm>
                        <a:prstGeom prst="rect">
                          <a:avLst/>
                        </a:prstGeom>
                        <a:solidFill>
                          <a:srgbClr val="FFFFFF"/>
                        </a:solidFill>
                        <a:ln w="9525">
                          <a:solidFill>
                            <a:schemeClr val="bg1"/>
                          </a:solidFill>
                          <a:miter lim="800000"/>
                          <a:headEnd/>
                          <a:tailEnd/>
                        </a:ln>
                      </wps:spPr>
                      <wps:txbx>
                        <w:txbxContent>
                          <w:p w14:paraId="500BEB3A" w14:textId="088E1034" w:rsidR="004E3F61" w:rsidRDefault="00682FC9" w:rsidP="00FC0C24">
                            <w:r>
                              <w:t>D2</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878AC2" id="_x0000_s1039" type="#_x0000_t202" style="position:absolute;left:0;text-align:left;margin-left:30.55pt;margin-top:96.3pt;width:27pt;height:23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" strokecolor="white [3212]">
                <v:textbox style="layout-flow:vertical;mso-layout-flow-alt:bottom-to-top">
                  <w:txbxContent>
                    <w:p w14:paraId="500BEB3A" w14:textId="088E1034" w:rsidR="004E3F61" w:rsidRDefault="00682FC9" w:rsidP="00FC0C24">
                      <w:r>
                        <w:t>D2</w:t>
                      </w:r>
                    </w:p>
                  </w:txbxContent>
                </v:textbox>
                <w10:wrap type="square"/>
              </v:shape>
            </w:pict>
          </mc:Fallback>
        </mc:AlternateContent>
      </w:r>
      <w:r>
        <w:rPr>
          <w:noProof/>
        </w:rPr>
        <mc:AlternateContent>
          <mc:Choice Requires="wps">
            <w:drawing>
              <wp:anchor distT="0" distB="0" distL="114300" distR="114300" simplePos="0" relativeHeight="251668480" behindDoc="0" locked="0" layoutInCell="1" allowOverlap="1" wp14:anchorId="33D530BA" wp14:editId="11083AC7">
                <wp:simplePos x="0" y="0"/>
                <wp:positionH relativeFrom="page">
                  <wp:posOffset>2667075</wp:posOffset>
                </wp:positionH>
                <wp:positionV relativeFrom="paragraph">
                  <wp:posOffset>937932</wp:posOffset>
                </wp:positionV>
                <wp:extent cx="196215" cy="212090"/>
                <wp:effectExtent l="0" t="0" r="0" b="0"/>
                <wp:wrapNone/>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3B4DEC" w14:textId="77777777" w:rsidR="0003498D" w:rsidRDefault="0003498D" w:rsidP="0003498D">
                            <w:pPr>
                              <w:pStyle w:val="BodyText"/>
                            </w:pPr>
                            <w:r>
                              <w:t>E2</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D530BA" id="Text Box 8" o:spid="_x0000_s1040" type="#_x0000_t202" style="position:absolute;left:0;text-align:left;margin-left:210pt;margin-top:73.85pt;width:15.45pt;height:16.7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" filled="f" stroked="f">
                <v:textbox style="layout-flow:vertical;mso-layout-flow-alt:bottom-to-top" inset="0,0,0,0">
                  <w:txbxContent>
                    <w:p w14:paraId="003B4DEC" w14:textId="77777777" w:rsidR="0003498D" w:rsidRDefault="0003498D" w:rsidP="0003498D">
                      <w:pPr>
                        <w:pStyle w:val="BodyText"/>
                      </w:pPr>
                      <w:r>
                        <w:t>E2</w:t>
                      </w:r>
                    </w:p>
                  </w:txbxContent>
                </v:textbox>
                <w10:wrap anchorx="page"/>
              </v:shape>
            </w:pict>
          </mc:Fallback>
        </mc:AlternateContent>
      </w:r>
      <w:r w:rsidR="00047F3C">
        <w:rPr>
          <w:noProof/>
        </w:rPr>
        <mc:AlternateContent>
          <mc:Choice Requires="wps">
            <w:drawing>
              <wp:anchor distT="0" distB="0" distL="114300" distR="114300" simplePos="0" relativeHeight="251669504" behindDoc="0" locked="0" layoutInCell="1" allowOverlap="1" wp14:anchorId="689E306E" wp14:editId="743C363F">
                <wp:simplePos x="0" y="0"/>
                <wp:positionH relativeFrom="page">
                  <wp:posOffset>3218815</wp:posOffset>
                </wp:positionH>
                <wp:positionV relativeFrom="paragraph">
                  <wp:posOffset>1259205</wp:posOffset>
                </wp:positionV>
                <wp:extent cx="196215" cy="212090"/>
                <wp:effectExtent l="0" t="0" r="0" b="0"/>
                <wp:wrapNone/>
                <wp:docPr id="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3462E3" w14:textId="77777777" w:rsidR="0003498D" w:rsidRDefault="0003498D" w:rsidP="0003498D">
                            <w:pPr>
                              <w:pStyle w:val="BodyText"/>
                            </w:pPr>
                            <w:r>
                              <w:t>E1</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9E306E" id="Text Box 7" o:spid="_x0000_s1041" type="#_x0000_t202" style="position:absolute;left:0;text-align:left;margin-left:253.45pt;margin-top:99.15pt;width:15.45pt;height:16.7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" filled="f" stroked="f">
                <v:textbox style="layout-flow:vertical;mso-layout-flow-alt:bottom-to-top" inset="0,0,0,0">
                  <w:txbxContent>
                    <w:p w14:paraId="083462E3" w14:textId="77777777" w:rsidR="0003498D" w:rsidRDefault="0003498D" w:rsidP="0003498D">
                      <w:pPr>
                        <w:pStyle w:val="BodyText"/>
                      </w:pPr>
                      <w:r>
                        <w:t>E1</w:t>
                      </w:r>
                    </w:p>
                  </w:txbxContent>
                </v:textbox>
                <w10:wrap anchorx="page"/>
              </v:shape>
            </w:pict>
          </mc:Fallback>
        </mc:AlternateContent>
      </w:r>
      <w:r w:rsidR="00047F3C">
        <w:rPr>
          <w:noProof/>
        </w:rPr>
        <mc:AlternateContent>
          <mc:Choice Requires="wps">
            <w:drawing>
              <wp:anchor distT="0" distB="0" distL="114300" distR="114300" simplePos="0" relativeHeight="251670528" behindDoc="0" locked="0" layoutInCell="1" allowOverlap="1" wp14:anchorId="6F8D94ED" wp14:editId="3689FE45">
                <wp:simplePos x="0" y="0"/>
                <wp:positionH relativeFrom="page">
                  <wp:posOffset>3540676</wp:posOffset>
                </wp:positionH>
                <wp:positionV relativeFrom="paragraph">
                  <wp:posOffset>1245235</wp:posOffset>
                </wp:positionV>
                <wp:extent cx="247015" cy="210185"/>
                <wp:effectExtent l="0" t="0" r="635" b="18415"/>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32F3CE" w14:textId="77777777" w:rsidR="0003498D" w:rsidRDefault="0003498D" w:rsidP="0003498D">
                            <w:pPr>
                              <w:pStyle w:val="BodyText"/>
                            </w:pPr>
                            <w:r>
                              <w:t>F1</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8D94ED" id="Text Box 6" o:spid="_x0000_s1042" type="#_x0000_t202" style="position:absolute;left:0;text-align:left;margin-left:278.8pt;margin-top:98.05pt;width:19.45pt;height:16.55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" filled="f" stroked="f">
                <v:textbox style="layout-flow:vertical;mso-layout-flow-alt:bottom-to-top" inset="0,0,0,0">
                  <w:txbxContent>
                    <w:p w14:paraId="6232F3CE" w14:textId="77777777" w:rsidR="0003498D" w:rsidRDefault="0003498D" w:rsidP="0003498D">
                      <w:pPr>
                        <w:pStyle w:val="BodyText"/>
                      </w:pPr>
                      <w:r>
                        <w:t>F1</w:t>
                      </w:r>
                    </w:p>
                  </w:txbxContent>
                </v:textbox>
                <w10:wrap anchorx="page"/>
              </v:shape>
            </w:pict>
          </mc:Fallback>
        </mc:AlternateContent>
      </w:r>
      <w:r w:rsidR="00047F3C">
        <w:rPr>
          <w:noProof/>
        </w:rPr>
        <mc:AlternateContent>
          <mc:Choice Requires="wps">
            <w:drawing>
              <wp:anchor distT="0" distB="0" distL="114300" distR="114300" simplePos="0" relativeHeight="251671552" behindDoc="0" locked="0" layoutInCell="1" allowOverlap="1" wp14:anchorId="4890946D" wp14:editId="558AE031">
                <wp:simplePos x="0" y="0"/>
                <wp:positionH relativeFrom="page">
                  <wp:posOffset>3940258</wp:posOffset>
                </wp:positionH>
                <wp:positionV relativeFrom="paragraph">
                  <wp:posOffset>1257935</wp:posOffset>
                </wp:positionV>
                <wp:extent cx="196215" cy="220345"/>
                <wp:effectExtent l="0" t="0" r="0" b="0"/>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 cy="220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1E305D" w14:textId="77777777" w:rsidR="0003498D" w:rsidRDefault="0003498D" w:rsidP="0003498D">
                            <w:pPr>
                              <w:pStyle w:val="BodyText"/>
                            </w:pPr>
                            <w:r>
                              <w:t>H1</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90946D" id="Text Box 5" o:spid="_x0000_s1043" type="#_x0000_t202" style="position:absolute;left:0;text-align:left;margin-left:310.25pt;margin-top:99.05pt;width:15.45pt;height:17.3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" filled="f" stroked="f">
                <v:textbox style="layout-flow:vertical;mso-layout-flow-alt:bottom-to-top" inset="0,0,0,0">
                  <w:txbxContent>
                    <w:p w14:paraId="1D1E305D" w14:textId="77777777" w:rsidR="0003498D" w:rsidRDefault="0003498D" w:rsidP="0003498D">
                      <w:pPr>
                        <w:pStyle w:val="BodyText"/>
                      </w:pPr>
                      <w:r>
                        <w:t>H1</w:t>
                      </w:r>
                    </w:p>
                  </w:txbxContent>
                </v:textbox>
                <w10:wrap anchorx="page"/>
              </v:shape>
            </w:pict>
          </mc:Fallback>
        </mc:AlternateContent>
      </w:r>
      <w:r w:rsidR="00047F3C">
        <w:rPr>
          <w:noProof/>
        </w:rPr>
        <mc:AlternateContent>
          <mc:Choice Requires="wps">
            <w:drawing>
              <wp:anchor distT="0" distB="0" distL="114300" distR="114300" simplePos="0" relativeHeight="251672576" behindDoc="0" locked="0" layoutInCell="1" allowOverlap="1" wp14:anchorId="4FFB9CC8" wp14:editId="74CD0EDC">
                <wp:simplePos x="0" y="0"/>
                <wp:positionH relativeFrom="page">
                  <wp:posOffset>4276725</wp:posOffset>
                </wp:positionH>
                <wp:positionV relativeFrom="paragraph">
                  <wp:posOffset>1258570</wp:posOffset>
                </wp:positionV>
                <wp:extent cx="196215" cy="220345"/>
                <wp:effectExtent l="0" t="0" r="0" b="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 cy="220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29FCD7" w14:textId="77777777" w:rsidR="0003498D" w:rsidRDefault="0003498D" w:rsidP="0003498D">
                            <w:pPr>
                              <w:pStyle w:val="BodyText"/>
                            </w:pPr>
                            <w:r>
                              <w:t>H2</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FB9CC8" id="Text Box 4" o:spid="_x0000_s1044" type="#_x0000_t202" style="position:absolute;left:0;text-align:left;margin-left:336.75pt;margin-top:99.1pt;width:15.45pt;height:17.3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" filled="f" stroked="f">
                <v:textbox style="layout-flow:vertical;mso-layout-flow-alt:bottom-to-top" inset="0,0,0,0">
                  <w:txbxContent>
                    <w:p w14:paraId="7A29FCD7" w14:textId="77777777" w:rsidR="0003498D" w:rsidRDefault="0003498D" w:rsidP="0003498D">
                      <w:pPr>
                        <w:pStyle w:val="BodyText"/>
                      </w:pPr>
                      <w:r>
                        <w:t>H2</w:t>
                      </w:r>
                    </w:p>
                  </w:txbxContent>
                </v:textbox>
                <w10:wrap anchorx="page"/>
              </v:shape>
            </w:pict>
          </mc:Fallback>
        </mc:AlternateContent>
      </w:r>
      <w:r w:rsidR="00047F3C">
        <w:rPr>
          <w:noProof/>
        </w:rPr>
        <mc:AlternateContent>
          <mc:Choice Requires="wps">
            <w:drawing>
              <wp:anchor distT="0" distB="0" distL="114300" distR="114300" simplePos="0" relativeHeight="251673600" behindDoc="0" locked="0" layoutInCell="1" allowOverlap="1" wp14:anchorId="5B2FABE3" wp14:editId="66E14284">
                <wp:simplePos x="0" y="0"/>
                <wp:positionH relativeFrom="page">
                  <wp:posOffset>4632772</wp:posOffset>
                </wp:positionH>
                <wp:positionV relativeFrom="paragraph">
                  <wp:posOffset>1233170</wp:posOffset>
                </wp:positionV>
                <wp:extent cx="196215" cy="203835"/>
                <wp:effectExtent l="0" t="0" r="0" b="0"/>
                <wp:wrapNone/>
                <wp:docPr id="50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 cy="203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CA8C39" w14:textId="77777777" w:rsidR="0003498D" w:rsidRDefault="0003498D" w:rsidP="0003498D">
                            <w:pPr>
                              <w:pStyle w:val="BodyText"/>
                            </w:pPr>
                            <w:r>
                              <w:t>F2</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2FABE3" id="Text Box 3" o:spid="_x0000_s1045" type="#_x0000_t202" style="position:absolute;left:0;text-align:left;margin-left:364.8pt;margin-top:97.1pt;width:15.45pt;height:16.05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" filled="f" stroked="f">
                <v:textbox style="layout-flow:vertical;mso-layout-flow-alt:bottom-to-top" inset="0,0,0,0">
                  <w:txbxContent>
                    <w:p w14:paraId="16CA8C39" w14:textId="77777777" w:rsidR="0003498D" w:rsidRDefault="0003498D" w:rsidP="0003498D">
                      <w:pPr>
                        <w:pStyle w:val="BodyText"/>
                      </w:pPr>
                      <w:r>
                        <w:t>F2</w:t>
                      </w:r>
                    </w:p>
                  </w:txbxContent>
                </v:textbox>
                <w10:wrap anchorx="page"/>
              </v:shape>
            </w:pict>
          </mc:Fallback>
        </mc:AlternateContent>
      </w:r>
      <w:r w:rsidR="00047F3C">
        <w:rPr>
          <w:noProof/>
        </w:rPr>
        <mc:AlternateContent>
          <mc:Choice Requires="wps">
            <w:drawing>
              <wp:anchor distT="0" distB="0" distL="114300" distR="114300" simplePos="0" relativeHeight="251674624" behindDoc="0" locked="0" layoutInCell="1" allowOverlap="1" wp14:anchorId="4303DBCF" wp14:editId="2A20348A">
                <wp:simplePos x="0" y="0"/>
                <wp:positionH relativeFrom="page">
                  <wp:posOffset>4997450</wp:posOffset>
                </wp:positionH>
                <wp:positionV relativeFrom="paragraph">
                  <wp:posOffset>1197610</wp:posOffset>
                </wp:positionV>
                <wp:extent cx="231775" cy="257175"/>
                <wp:effectExtent l="0" t="0" r="15875" b="952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77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2A59F8" w14:textId="77777777" w:rsidR="0003498D" w:rsidRDefault="0003498D" w:rsidP="0003498D">
                            <w:pPr>
                              <w:pStyle w:val="BodyText"/>
                            </w:pPr>
                            <w:r>
                              <w:t>G1</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03DBCF" id="_x0000_s1046" type="#_x0000_t202" style="position:absolute;left:0;text-align:left;margin-left:393.5pt;margin-top:94.3pt;width:18.25pt;height:20.25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" filled="f" stroked="f">
                <v:textbox style="layout-flow:vertical;mso-layout-flow-alt:bottom-to-top" inset="0,0,0,0">
                  <w:txbxContent>
                    <w:p w14:paraId="6E2A59F8" w14:textId="77777777" w:rsidR="0003498D" w:rsidRDefault="0003498D" w:rsidP="0003498D">
                      <w:pPr>
                        <w:pStyle w:val="BodyText"/>
                      </w:pPr>
                      <w:r>
                        <w:t>G1</w:t>
                      </w:r>
                    </w:p>
                  </w:txbxContent>
                </v:textbox>
                <w10:wrap anchorx="page"/>
              </v:shape>
            </w:pict>
          </mc:Fallback>
        </mc:AlternateContent>
      </w:r>
      <w:r w:rsidR="00FE0415">
        <w:rPr>
          <w:noProof/>
        </w:rPr>
        <mc:AlternateContent>
          <mc:Choice Requires="wps">
            <w:drawing>
              <wp:anchor distT="0" distB="0" distL="114300" distR="114300" simplePos="0" relativeHeight="251675648" behindDoc="0" locked="0" layoutInCell="1" allowOverlap="1" wp14:anchorId="4B57548B" wp14:editId="5CAED743">
                <wp:simplePos x="0" y="0"/>
                <wp:positionH relativeFrom="page">
                  <wp:posOffset>5399405</wp:posOffset>
                </wp:positionH>
                <wp:positionV relativeFrom="paragraph">
                  <wp:posOffset>812800</wp:posOffset>
                </wp:positionV>
                <wp:extent cx="196215" cy="212090"/>
                <wp:effectExtent l="0" t="0" r="0" b="0"/>
                <wp:wrapNone/>
                <wp:docPr id="1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F217BE" w14:textId="77777777" w:rsidR="0003498D" w:rsidRDefault="0003498D" w:rsidP="0003498D">
                            <w:pPr>
                              <w:pStyle w:val="BodyText"/>
                            </w:pPr>
                            <w:r>
                              <w:t>B2</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57548B" id="Text Box 18" o:spid="_x0000_s1047" type="#_x0000_t202" style="position:absolute;left:0;text-align:left;margin-left:425.15pt;margin-top:64pt;width:15.45pt;height:16.7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" filled="f" stroked="f">
                <v:textbox style="layout-flow:vertical;mso-layout-flow-alt:bottom-to-top" inset="0,0,0,0">
                  <w:txbxContent>
                    <w:p w14:paraId="0DF217BE" w14:textId="77777777" w:rsidR="0003498D" w:rsidRDefault="0003498D" w:rsidP="0003498D">
                      <w:pPr>
                        <w:pStyle w:val="BodyText"/>
                      </w:pPr>
                      <w:r>
                        <w:t>B2</w:t>
                      </w:r>
                    </w:p>
                  </w:txbxContent>
                </v:textbox>
                <w10:wrap anchorx="page"/>
              </v:shape>
            </w:pict>
          </mc:Fallback>
        </mc:AlternateContent>
      </w:r>
      <w:r w:rsidR="00FE0415">
        <w:rPr>
          <w:noProof/>
        </w:rPr>
        <mc:AlternateContent>
          <mc:Choice Requires="wps">
            <w:drawing>
              <wp:anchor distT="0" distB="0" distL="114300" distR="114300" simplePos="0" relativeHeight="251676672" behindDoc="0" locked="0" layoutInCell="1" allowOverlap="1" wp14:anchorId="5CDBED7F" wp14:editId="6F6AAD29">
                <wp:simplePos x="0" y="0"/>
                <wp:positionH relativeFrom="page">
                  <wp:posOffset>5720715</wp:posOffset>
                </wp:positionH>
                <wp:positionV relativeFrom="paragraph">
                  <wp:posOffset>791210</wp:posOffset>
                </wp:positionV>
                <wp:extent cx="196215" cy="220345"/>
                <wp:effectExtent l="0" t="0" r="0" b="0"/>
                <wp:wrapNone/>
                <wp:docPr id="1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 cy="220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419289" w14:textId="77777777" w:rsidR="0003498D" w:rsidRDefault="0003498D" w:rsidP="0003498D">
                            <w:pPr>
                              <w:pStyle w:val="BodyText"/>
                            </w:pPr>
                            <w:r>
                              <w:t>D1</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DBED7F" id="Text Box 17" o:spid="_x0000_s1048" type="#_x0000_t202" style="position:absolute;left:0;text-align:left;margin-left:450.45pt;margin-top:62.3pt;width:15.45pt;height:17.35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" filled="f" stroked="f">
                <v:textbox style="layout-flow:vertical;mso-layout-flow-alt:bottom-to-top" inset="0,0,0,0">
                  <w:txbxContent>
                    <w:p w14:paraId="74419289" w14:textId="77777777" w:rsidR="0003498D" w:rsidRDefault="0003498D" w:rsidP="0003498D">
                      <w:pPr>
                        <w:pStyle w:val="BodyText"/>
                      </w:pPr>
                      <w:r>
                        <w:t>D1</w:t>
                      </w:r>
                    </w:p>
                  </w:txbxContent>
                </v:textbox>
                <w10:wrap anchorx="page"/>
              </v:shape>
            </w:pict>
          </mc:Fallback>
        </mc:AlternateContent>
      </w:r>
      <w:r w:rsidR="00377337">
        <w:rPr>
          <w:noProof/>
        </w:rPr>
        <mc:AlternateContent>
          <mc:Choice Requires="wps">
            <w:drawing>
              <wp:anchor distT="0" distB="0" distL="114300" distR="114300" simplePos="0" relativeHeight="251667456" behindDoc="0" locked="0" layoutInCell="1" allowOverlap="1" wp14:anchorId="10765438" wp14:editId="06B8B244">
                <wp:simplePos x="0" y="0"/>
                <wp:positionH relativeFrom="page">
                  <wp:posOffset>2320290</wp:posOffset>
                </wp:positionH>
                <wp:positionV relativeFrom="paragraph">
                  <wp:posOffset>1507490</wp:posOffset>
                </wp:positionV>
                <wp:extent cx="196215" cy="220345"/>
                <wp:effectExtent l="0" t="0" r="0" b="0"/>
                <wp:wrapNone/>
                <wp:docPr id="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 cy="220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01C2E0" w14:textId="77777777" w:rsidR="0003498D" w:rsidRDefault="0003498D" w:rsidP="0003498D">
                            <w:pPr>
                              <w:pStyle w:val="BodyText"/>
                            </w:pPr>
                            <w:r>
                              <w:t>C2</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765438" id="Text Box 9" o:spid="_x0000_s1049" type="#_x0000_t202" style="position:absolute;left:0;text-align:left;margin-left:182.7pt;margin-top:118.7pt;width:15.45pt;height:17.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" filled="f" stroked="f">
                <v:textbox style="layout-flow:vertical;mso-layout-flow-alt:bottom-to-top" inset="0,0,0,0">
                  <w:txbxContent>
                    <w:p w14:paraId="2801C2E0" w14:textId="77777777" w:rsidR="0003498D" w:rsidRDefault="0003498D" w:rsidP="0003498D">
                      <w:pPr>
                        <w:pStyle w:val="BodyText"/>
                      </w:pPr>
                      <w:r>
                        <w:t>C2</w:t>
                      </w:r>
                    </w:p>
                  </w:txbxContent>
                </v:textbox>
                <w10:wrap anchorx="page"/>
              </v:shape>
            </w:pict>
          </mc:Fallback>
        </mc:AlternateContent>
      </w:r>
      <w:r w:rsidR="00377337">
        <w:rPr>
          <w:noProof/>
        </w:rPr>
        <mc:AlternateContent>
          <mc:Choice Requires="wps">
            <w:drawing>
              <wp:anchor distT="0" distB="0" distL="114300" distR="114300" simplePos="0" relativeHeight="251666432" behindDoc="0" locked="0" layoutInCell="1" allowOverlap="1" wp14:anchorId="0BEE8DA4" wp14:editId="769B85B5">
                <wp:simplePos x="0" y="0"/>
                <wp:positionH relativeFrom="page">
                  <wp:posOffset>2011486</wp:posOffset>
                </wp:positionH>
                <wp:positionV relativeFrom="paragraph">
                  <wp:posOffset>1492250</wp:posOffset>
                </wp:positionV>
                <wp:extent cx="196215" cy="212090"/>
                <wp:effectExtent l="0" t="0" r="0" b="0"/>
                <wp:wrapNone/>
                <wp:docPr id="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0D850C" w14:textId="77777777" w:rsidR="0003498D" w:rsidRDefault="0003498D" w:rsidP="0003498D">
                            <w:pPr>
                              <w:pStyle w:val="BodyText"/>
                            </w:pPr>
                            <w:r>
                              <w:t>A1</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EE8DA4" id="Text Box 10" o:spid="_x0000_s1050" type="#_x0000_t202" style="position:absolute;left:0;text-align:left;margin-left:158.4pt;margin-top:117.5pt;width:15.45pt;height:16.7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" filled="f" stroked="f">
                <v:textbox style="layout-flow:vertical;mso-layout-flow-alt:bottom-to-top" inset="0,0,0,0">
                  <w:txbxContent>
                    <w:p w14:paraId="520D850C" w14:textId="77777777" w:rsidR="0003498D" w:rsidRDefault="0003498D" w:rsidP="0003498D">
                      <w:pPr>
                        <w:pStyle w:val="BodyText"/>
                      </w:pPr>
                      <w:r>
                        <w:t>A1</w:t>
                      </w:r>
                    </w:p>
                  </w:txbxContent>
                </v:textbox>
                <w10:wrap anchorx="page"/>
              </v:shape>
            </w:pict>
          </mc:Fallback>
        </mc:AlternateContent>
      </w:r>
      <w:r w:rsidR="00377337">
        <w:rPr>
          <w:noProof/>
        </w:rPr>
        <mc:AlternateContent>
          <mc:Choice Requires="wps">
            <w:drawing>
              <wp:anchor distT="0" distB="0" distL="114300" distR="114300" simplePos="0" relativeHeight="251665408" behindDoc="0" locked="0" layoutInCell="1" allowOverlap="1" wp14:anchorId="37583147" wp14:editId="55C0ACCF">
                <wp:simplePos x="0" y="0"/>
                <wp:positionH relativeFrom="page">
                  <wp:posOffset>1600200</wp:posOffset>
                </wp:positionH>
                <wp:positionV relativeFrom="paragraph">
                  <wp:posOffset>1457325</wp:posOffset>
                </wp:positionV>
                <wp:extent cx="196215" cy="220345"/>
                <wp:effectExtent l="0" t="0" r="0" b="0"/>
                <wp:wrapNone/>
                <wp:docPr id="1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 cy="2203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ED0098" w14:textId="77777777" w:rsidR="0003498D" w:rsidRDefault="0003498D" w:rsidP="0003498D">
                            <w:pPr>
                              <w:pStyle w:val="BodyText"/>
                            </w:pPr>
                            <w:r>
                              <w:t>C1</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583147" id="Text Box 11" o:spid="_x0000_s1051" type="#_x0000_t202" style="position:absolute;left:0;text-align:left;margin-left:126pt;margin-top:114.75pt;width:15.45pt;height:17.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" filled="f" stroked="f">
                <v:textbox style="layout-flow:vertical;mso-layout-flow-alt:bottom-to-top" inset="0,0,0,0">
                  <w:txbxContent>
                    <w:p w14:paraId="01ED0098" w14:textId="77777777" w:rsidR="0003498D" w:rsidRDefault="0003498D" w:rsidP="0003498D">
                      <w:pPr>
                        <w:pStyle w:val="BodyText"/>
                      </w:pPr>
                      <w:r>
                        <w:t>C1</w:t>
                      </w:r>
                    </w:p>
                  </w:txbxContent>
                </v:textbox>
                <w10:wrap anchorx="page"/>
              </v:shape>
            </w:pict>
          </mc:Fallback>
        </mc:AlternateContent>
      </w:r>
      <w:r w:rsidR="00EE54B2">
        <w:rPr>
          <w:noProof/>
        </w:rPr>
        <mc:AlternateContent>
          <mc:Choice Requires="wps">
            <w:drawing>
              <wp:anchor distT="0" distB="0" distL="114300" distR="114300" simplePos="0" relativeHeight="251678720" behindDoc="0" locked="0" layoutInCell="1" allowOverlap="1" wp14:anchorId="0F8CF02E" wp14:editId="11886B76">
                <wp:simplePos x="0" y="0"/>
                <wp:positionH relativeFrom="page">
                  <wp:posOffset>6363335</wp:posOffset>
                </wp:positionH>
                <wp:positionV relativeFrom="paragraph">
                  <wp:posOffset>374015</wp:posOffset>
                </wp:positionV>
                <wp:extent cx="196215" cy="212090"/>
                <wp:effectExtent l="0" t="0" r="0" b="0"/>
                <wp:wrapNone/>
                <wp:docPr id="1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 cy="212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DD70B5" w14:textId="77777777" w:rsidR="00EE54B2" w:rsidRDefault="00EE54B2" w:rsidP="00EE54B2">
                            <w:pPr>
                              <w:pStyle w:val="BodyText"/>
                            </w:pPr>
                            <w:r>
                              <w:t>A2</w:t>
                            </w:r>
                          </w:p>
                          <w:p w14:paraId="35224886" w14:textId="2F57C997" w:rsidR="0003498D" w:rsidRDefault="0003498D" w:rsidP="0003498D">
                            <w:pPr>
                              <w:pStyle w:val="BodyText"/>
                            </w:pP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8CF02E" id="Text Box 15" o:spid="_x0000_s1052" type="#_x0000_t202" style="position:absolute;left:0;text-align:left;margin-left:501.05pt;margin-top:29.45pt;width:15.45pt;height:16.7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" filled="f" stroked="f">
                <v:textbox style="layout-flow:vertical;mso-layout-flow-alt:bottom-to-top" inset="0,0,0,0">
                  <w:txbxContent>
                    <w:p w14:paraId="55DD70B5" w14:textId="77777777" w:rsidR="00EE54B2" w:rsidRDefault="00EE54B2" w:rsidP="00EE54B2">
                      <w:pPr>
                        <w:pStyle w:val="BodyText"/>
                      </w:pPr>
                      <w:r>
                        <w:t>A2</w:t>
                      </w:r>
                    </w:p>
                    <w:p w14:paraId="35224886" w14:textId="2F57C997" w:rsidR="0003498D" w:rsidRDefault="0003498D" w:rsidP="0003498D">
                      <w:pPr>
                        <w:pStyle w:val="BodyText"/>
                      </w:pPr>
                    </w:p>
                  </w:txbxContent>
                </v:textbox>
                <w10:wrap anchorx="page"/>
              </v:shape>
            </w:pict>
          </mc:Fallback>
        </mc:AlternateContent>
      </w:r>
      <w:r w:rsidR="0003498D">
        <w:rPr>
          <w:noProof/>
        </w:rPr>
        <mc:AlternateContent>
          <mc:Choice Requires="wps">
            <w:drawing>
              <wp:anchor distT="0" distB="0" distL="114300" distR="114300" simplePos="0" relativeHeight="251677696" behindDoc="0" locked="0" layoutInCell="1" allowOverlap="1" wp14:anchorId="2EDF50FD" wp14:editId="4316F6CA">
                <wp:simplePos x="0" y="0"/>
                <wp:positionH relativeFrom="page">
                  <wp:posOffset>6001385</wp:posOffset>
                </wp:positionH>
                <wp:positionV relativeFrom="paragraph">
                  <wp:posOffset>386080</wp:posOffset>
                </wp:positionV>
                <wp:extent cx="196215" cy="229235"/>
                <wp:effectExtent l="0" t="0" r="0" b="0"/>
                <wp:wrapNone/>
                <wp:docPr id="1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 cy="229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A09376" w14:textId="77777777" w:rsidR="0003498D" w:rsidRDefault="0003498D" w:rsidP="0003498D">
                            <w:pPr>
                              <w:pStyle w:val="BodyText"/>
                            </w:pPr>
                            <w:r>
                              <w:t>G2</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DF50FD" id="Text Box 16" o:spid="_x0000_s1053" type="#_x0000_t202" style="position:absolute;left:0;text-align:left;margin-left:472.55pt;margin-top:30.4pt;width:15.45pt;height:18.05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" filled="f" stroked="f">
                <v:textbox style="layout-flow:vertical;mso-layout-flow-alt:bottom-to-top" inset="0,0,0,0">
                  <w:txbxContent>
                    <w:p w14:paraId="16A09376" w14:textId="77777777" w:rsidR="0003498D" w:rsidRDefault="0003498D" w:rsidP="0003498D">
                      <w:pPr>
                        <w:pStyle w:val="BodyText"/>
                      </w:pPr>
                      <w:r>
                        <w:t>G2</w:t>
                      </w:r>
                    </w:p>
                  </w:txbxContent>
                </v:textbox>
                <w10:wrap anchorx="page"/>
              </v:shape>
            </w:pict>
          </mc:Fallback>
        </mc:AlternateContent>
      </w:r>
      <w:r w:rsidR="00005F6B" w:rsidRPr="00005F6B">
        <w:t xml:space="preserve"> </w:t>
      </w:r>
      <w:r w:rsidR="002928F4">
        <w:t xml:space="preserve"> </w:t>
      </w:r>
      <w:r w:rsidR="00B75BDB">
        <w:rPr>
          <w:rFonts w:ascii="Arial"/>
          <w:noProof/>
          <w:sz w:val="20"/>
        </w:rPr>
        <mc:AlternateContent>
          <mc:Choice Requires="wpg">
            <w:drawing>
              <wp:inline distT="0" distB="0" distL="0" distR="0" wp14:anchorId="0CA35925" wp14:editId="4268E1F5">
                <wp:extent cx="114300" cy="1449070"/>
                <wp:effectExtent l="0" t="0" r="19050" b="17780"/>
                <wp:docPr id="508"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H="1">
                          <a:off x="0" y="0"/>
                          <a:ext cx="114300" cy="1449070"/>
                          <a:chOff x="208" y="17"/>
                          <a:chExt cx="144" cy="2282"/>
                        </a:xfrm>
                      </wpg:grpSpPr>
                      <wps:wsp>
                        <wps:cNvPr id="509" name="AutoShape 13"/>
                        <wps:cNvSpPr>
                          <a:spLocks/>
                        </wps:cNvSpPr>
                        <wps:spPr bwMode="auto">
                          <a:xfrm>
                            <a:off x="208" y="17"/>
                            <a:ext cx="144" cy="2282"/>
                          </a:xfrm>
                          <a:custGeom>
                            <a:avLst/>
                            <a:gdLst>
                              <a:gd name="T0" fmla="*/ 144 w 144"/>
                              <a:gd name="T1" fmla="+- 0 2289 8"/>
                              <a:gd name="T2" fmla="*/ 2289 h 2282"/>
                              <a:gd name="T3" fmla="*/ 144 w 144"/>
                              <a:gd name="T4" fmla="+- 0 8 8"/>
                              <a:gd name="T5" fmla="*/ 8 h 2282"/>
                              <a:gd name="T6" fmla="*/ 144 w 144"/>
                              <a:gd name="T7" fmla="+- 0 2289 8"/>
                              <a:gd name="T8" fmla="*/ 2289 h 2282"/>
                              <a:gd name="T9" fmla="*/ 0 w 144"/>
                              <a:gd name="T10" fmla="+- 0 2289 8"/>
                              <a:gd name="T11" fmla="*/ 2289 h 2282"/>
                              <a:gd name="T12" fmla="*/ 144 w 144"/>
                              <a:gd name="T13" fmla="+- 0 1833 8"/>
                              <a:gd name="T14" fmla="*/ 1833 h 2282"/>
                              <a:gd name="T15" fmla="*/ 0 w 144"/>
                              <a:gd name="T16" fmla="+- 0 1833 8"/>
                              <a:gd name="T17" fmla="*/ 1833 h 2282"/>
                              <a:gd name="T18" fmla="*/ 144 w 144"/>
                              <a:gd name="T19" fmla="+- 0 1376 8"/>
                              <a:gd name="T20" fmla="*/ 1376 h 2282"/>
                              <a:gd name="T21" fmla="*/ 0 w 144"/>
                              <a:gd name="T22" fmla="+- 0 1376 8"/>
                              <a:gd name="T23" fmla="*/ 1376 h 2282"/>
                              <a:gd name="T24" fmla="*/ 144 w 144"/>
                              <a:gd name="T25" fmla="+- 0 920 8"/>
                              <a:gd name="T26" fmla="*/ 920 h 2282"/>
                              <a:gd name="T27" fmla="*/ 0 w 144"/>
                              <a:gd name="T28" fmla="+- 0 920 8"/>
                              <a:gd name="T29" fmla="*/ 920 h 2282"/>
                              <a:gd name="T30" fmla="*/ 144 w 144"/>
                              <a:gd name="T31" fmla="+- 0 464 8"/>
                              <a:gd name="T32" fmla="*/ 464 h 2282"/>
                              <a:gd name="T33" fmla="*/ 0 w 144"/>
                              <a:gd name="T34" fmla="+- 0 464 8"/>
                              <a:gd name="T35" fmla="*/ 464 h 2282"/>
                              <a:gd name="T36" fmla="*/ 144 w 144"/>
                              <a:gd name="T37" fmla="+- 0 8 8"/>
                              <a:gd name="T38" fmla="*/ 8 h 2282"/>
                              <a:gd name="T39" fmla="*/ 0 w 144"/>
                              <a:gd name="T40" fmla="+- 0 8 8"/>
                              <a:gd name="T41" fmla="*/ 8 h 2282"/>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Lst>
                            <a:rect l="0" t="0" r="r" b="b"/>
                            <a:pathLst>
                              <a:path w="144" h="2282">
                                <a:moveTo>
                                  <a:pt x="144" y="2281"/>
                                </a:moveTo>
                                <a:lnTo>
                                  <a:pt x="144" y="0"/>
                                </a:lnTo>
                                <a:moveTo>
                                  <a:pt x="144" y="2281"/>
                                </a:moveTo>
                                <a:lnTo>
                                  <a:pt x="0" y="2281"/>
                                </a:lnTo>
                                <a:moveTo>
                                  <a:pt x="144" y="1825"/>
                                </a:moveTo>
                                <a:lnTo>
                                  <a:pt x="0" y="1825"/>
                                </a:lnTo>
                                <a:moveTo>
                                  <a:pt x="144" y="1368"/>
                                </a:moveTo>
                                <a:lnTo>
                                  <a:pt x="0" y="1368"/>
                                </a:lnTo>
                                <a:moveTo>
                                  <a:pt x="144" y="912"/>
                                </a:moveTo>
                                <a:lnTo>
                                  <a:pt x="0" y="912"/>
                                </a:lnTo>
                                <a:moveTo>
                                  <a:pt x="144" y="456"/>
                                </a:moveTo>
                                <a:lnTo>
                                  <a:pt x="0" y="456"/>
                                </a:lnTo>
                                <a:moveTo>
                                  <a:pt x="144" y="0"/>
                                </a:moveTo>
                                <a:lnTo>
                                  <a:pt x="0"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DC56795" id="Group 12" o:spid="_x0000_s1026" style="width:9pt;height:114.1pt;flip:x;mso-position-horizontal-relative:char;mso-position-vertical-relative:line" coordorigin="208,17" coordsize="144,2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">
                <v:shape id="AutoShape 13" o:spid="_x0000_s1027" style="position:absolute;left:208;top:17;width:144;height:2282;visibility:visible;mso-wrap-style:square;v-text-anchor:top" coordsize="144,2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" path="m144,2281l144,t,2281l,2281m144,1825l,1825m144,1368l,1368m144,912l,912m144,456l,456m144,l,e" filled="f">
                  <v:path arrowok="t" o:connecttype="custom" o:connectlocs="144,2289;144,8;144,2289;0,2289;144,1833;0,1833;144,1376;0,1376;144,920;0,920;144,464;0,464;144,8;0,8" o:connectangles="0,0,0,0,0,0,0,0,0,0,0,0,0,0"/>
                </v:shape>
                <w10:anchorlock/>
              </v:group>
            </w:pict>
          </mc:Fallback>
        </mc:AlternateContent>
      </w:r>
      <w:r w:rsidR="00141A4D">
        <w:t xml:space="preserve">    </w:t>
      </w:r>
    </w:p>
    <w:p w14:paraId="40DF8404" w14:textId="29D24CEC" w:rsidR="00005F6B" w:rsidRDefault="00005F6B" w:rsidP="00005F6B">
      <w:pPr>
        <w:pStyle w:val="BodyText"/>
      </w:pPr>
    </w:p>
    <w:p w14:paraId="68D9694B" w14:textId="13F8F988" w:rsidR="0003498D" w:rsidRPr="00AC0344" w:rsidRDefault="0003498D" w:rsidP="0003498D">
      <w:pPr>
        <w:spacing w:before="120" w:after="120"/>
        <w:ind w:left="851" w:hanging="851"/>
        <w:rPr>
          <w:sz w:val="20"/>
          <w:szCs w:val="20"/>
          <w:lang w:val="en-GB"/>
        </w:rPr>
      </w:pPr>
      <w:r w:rsidRPr="00AC0344">
        <w:rPr>
          <w:sz w:val="20"/>
          <w:szCs w:val="20"/>
          <w:lang w:val="en-GB"/>
        </w:rPr>
        <w:t xml:space="preserve">Figure 2. Cluster dendrogram of the abundance of </w:t>
      </w:r>
      <w:r w:rsidRPr="00AC0344">
        <w:rPr>
          <w:i/>
          <w:iCs/>
          <w:sz w:val="20"/>
          <w:szCs w:val="20"/>
          <w:lang w:val="en-GB"/>
        </w:rPr>
        <w:t>microbiota</w:t>
      </w:r>
      <w:r w:rsidRPr="00AC0344">
        <w:rPr>
          <w:sz w:val="20"/>
          <w:szCs w:val="20"/>
          <w:lang w:val="en-GB"/>
        </w:rPr>
        <w:t xml:space="preserve"> in water media for larvae rearing and in megalopa after being treated with different doses </w:t>
      </w:r>
      <w:r w:rsidR="00830C3F">
        <w:rPr>
          <w:sz w:val="20"/>
          <w:szCs w:val="20"/>
          <w:lang w:val="en-GB"/>
        </w:rPr>
        <w:t>p</w:t>
      </w:r>
      <w:r w:rsidRPr="00AC0344">
        <w:rPr>
          <w:sz w:val="20"/>
          <w:szCs w:val="20"/>
          <w:lang w:val="en-GB"/>
        </w:rPr>
        <w:t>robiotic</w:t>
      </w:r>
      <w:r w:rsidR="00830C3F">
        <w:rPr>
          <w:sz w:val="20"/>
          <w:szCs w:val="20"/>
          <w:lang w:val="en-GB"/>
        </w:rPr>
        <w:t>s</w:t>
      </w:r>
      <w:r w:rsidRPr="00AC0344">
        <w:rPr>
          <w:sz w:val="20"/>
          <w:szCs w:val="20"/>
          <w:lang w:val="en-GB"/>
        </w:rPr>
        <w:t>. (A=2.5 mg L</w:t>
      </w:r>
      <w:r w:rsidRPr="00AC0344">
        <w:rPr>
          <w:sz w:val="20"/>
          <w:szCs w:val="20"/>
          <w:vertAlign w:val="superscript"/>
          <w:lang w:val="en-GB"/>
        </w:rPr>
        <w:t>−1</w:t>
      </w:r>
      <w:r w:rsidRPr="00AC0344">
        <w:rPr>
          <w:sz w:val="20"/>
          <w:szCs w:val="20"/>
          <w:lang w:val="en-GB"/>
        </w:rPr>
        <w:t>, B=5 mg L</w:t>
      </w:r>
      <w:r w:rsidRPr="00AC0344">
        <w:rPr>
          <w:sz w:val="20"/>
          <w:szCs w:val="20"/>
          <w:vertAlign w:val="superscript"/>
          <w:lang w:val="en-GB"/>
        </w:rPr>
        <w:t>−1</w:t>
      </w:r>
      <w:r w:rsidRPr="00AC0344">
        <w:rPr>
          <w:sz w:val="20"/>
          <w:szCs w:val="20"/>
          <w:lang w:val="en-GB"/>
        </w:rPr>
        <w:t>, C =7.5 mg L</w:t>
      </w:r>
      <w:r w:rsidRPr="00AC0344">
        <w:rPr>
          <w:sz w:val="20"/>
          <w:szCs w:val="20"/>
          <w:vertAlign w:val="superscript"/>
          <w:lang w:val="en-GB"/>
        </w:rPr>
        <w:t>−1</w:t>
      </w:r>
      <w:r w:rsidRPr="00AC0344">
        <w:rPr>
          <w:sz w:val="20"/>
          <w:szCs w:val="20"/>
          <w:lang w:val="en-GB"/>
        </w:rPr>
        <w:t xml:space="preserve"> and D=0 mg L</w:t>
      </w:r>
      <w:r w:rsidRPr="00AC0344">
        <w:rPr>
          <w:sz w:val="20"/>
          <w:szCs w:val="20"/>
          <w:vertAlign w:val="superscript"/>
          <w:lang w:val="en-GB"/>
        </w:rPr>
        <w:t>−1</w:t>
      </w:r>
      <w:r w:rsidRPr="00AC0344">
        <w:rPr>
          <w:sz w:val="20"/>
          <w:szCs w:val="20"/>
          <w:lang w:val="en-GB"/>
        </w:rPr>
        <w:t xml:space="preserve">). </w:t>
      </w:r>
    </w:p>
    <w:p w14:paraId="77A95CC0" w14:textId="77777777" w:rsidR="0003498D" w:rsidRDefault="0003498D" w:rsidP="0003498D">
      <w:pPr>
        <w:spacing w:before="120" w:after="120"/>
        <w:ind w:left="851" w:hanging="851"/>
        <w:rPr>
          <w:rFonts w:ascii="Arial" w:hAnsi="Arial" w:cs="Arial"/>
          <w:lang w:val="en-GB"/>
        </w:rPr>
      </w:pPr>
    </w:p>
    <w:p w14:paraId="3119E399" w14:textId="77777777" w:rsidR="00597D90" w:rsidRDefault="00597D90" w:rsidP="0003498D">
      <w:pPr>
        <w:spacing w:before="120" w:after="120"/>
        <w:ind w:left="851" w:hanging="851"/>
        <w:rPr>
          <w:rFonts w:ascii="Arial" w:hAnsi="Arial" w:cs="Arial"/>
          <w:lang w:val="en-GB"/>
        </w:rPr>
      </w:pPr>
    </w:p>
    <w:p w14:paraId="2CE41547" w14:textId="77777777" w:rsidR="00597D90" w:rsidRDefault="00597D90" w:rsidP="0003498D">
      <w:pPr>
        <w:spacing w:before="120" w:after="120"/>
        <w:ind w:left="851" w:hanging="851"/>
        <w:rPr>
          <w:rFonts w:ascii="Arial" w:hAnsi="Arial" w:cs="Arial"/>
          <w:lang w:val="en-GB"/>
        </w:rPr>
      </w:pPr>
    </w:p>
    <w:p w14:paraId="3AD4356A" w14:textId="77777777" w:rsidR="00597D90" w:rsidRDefault="00597D90" w:rsidP="0003498D">
      <w:pPr>
        <w:spacing w:before="120" w:after="120"/>
        <w:ind w:left="851" w:hanging="851"/>
        <w:rPr>
          <w:rFonts w:ascii="Arial" w:hAnsi="Arial" w:cs="Arial"/>
          <w:lang w:val="en-GB"/>
        </w:rPr>
      </w:pPr>
    </w:p>
    <w:p w14:paraId="427D5775" w14:textId="77777777" w:rsidR="00A44A27" w:rsidRDefault="00A44A27" w:rsidP="00A44A27">
      <w:pPr>
        <w:pStyle w:val="BodyText"/>
        <w:spacing w:before="0"/>
        <w:ind w:left="0"/>
        <w:rPr>
          <w:rFonts w:ascii="Arial"/>
          <w:b/>
          <w:sz w:val="20"/>
        </w:rPr>
      </w:pPr>
    </w:p>
    <w:p w14:paraId="5D90EDFB" w14:textId="77777777" w:rsidR="00A44A27" w:rsidRDefault="00A44A27" w:rsidP="00A44A27">
      <w:pPr>
        <w:pStyle w:val="BodyText"/>
        <w:spacing w:before="0"/>
        <w:ind w:left="0"/>
        <w:rPr>
          <w:rFonts w:ascii="Arial"/>
          <w:b/>
          <w:sz w:val="20"/>
        </w:rPr>
      </w:pPr>
    </w:p>
    <w:p w14:paraId="1C06A528" w14:textId="77777777" w:rsidR="00A44A27" w:rsidRDefault="00A44A27" w:rsidP="00A44A27">
      <w:pPr>
        <w:spacing w:before="120" w:after="120"/>
        <w:rPr>
          <w:rFonts w:ascii="Arial" w:hAnsi="Arial" w:cs="Arial"/>
          <w:lang w:val="en-GB"/>
        </w:rPr>
      </w:pPr>
      <w:r>
        <w:rPr>
          <w:noProof/>
        </w:rPr>
        <mc:AlternateContent>
          <mc:Choice Requires="wps">
            <w:drawing>
              <wp:anchor distT="0" distB="0" distL="114300" distR="114300" simplePos="0" relativeHeight="251689984" behindDoc="0" locked="0" layoutInCell="1" allowOverlap="1" wp14:anchorId="21D514E6" wp14:editId="5D7461C5">
                <wp:simplePos x="0" y="0"/>
                <wp:positionH relativeFrom="margin">
                  <wp:posOffset>1111250</wp:posOffset>
                </wp:positionH>
                <wp:positionV relativeFrom="paragraph">
                  <wp:posOffset>421640</wp:posOffset>
                </wp:positionV>
                <wp:extent cx="3387090" cy="264160"/>
                <wp:effectExtent l="0" t="0" r="0" b="0"/>
                <wp:wrapNone/>
                <wp:docPr id="20" name="TextBox 19">
                  <a:extLst xmlns:a="http://schemas.openxmlformats.org/drawingml/2006/main">
                    <a:ext uri="{FF2B5EF4-FFF2-40B4-BE49-F238E27FC236}">
                      <a16:creationId xmlns:a16="http://schemas.microsoft.com/office/drawing/2014/main" id="{6CB5FD6B-C141-97DD-CCE3-D4C257328744}"/>
                    </a:ext>
                  </a:extLst>
                </wp:docPr>
                <wp:cNvGraphicFramePr/>
                <a:graphic xmlns:a="http://schemas.openxmlformats.org/drawingml/2006/main">
                  <a:graphicData uri="http://schemas.microsoft.com/office/word/2010/wordprocessingShape">
                    <wps:wsp>
                      <wps:cNvSpPr txBox="1"/>
                      <wps:spPr>
                        <a:xfrm>
                          <a:off x="0" y="0"/>
                          <a:ext cx="3387090" cy="2641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EBC77" w14:textId="54D7A2A0" w:rsidR="00A44A27" w:rsidRDefault="005158DD" w:rsidP="00A44A27">
                            <w:pPr>
                              <w:rPr>
                                <w:rFonts w:asciiTheme="minorHAnsi" w:hAnsi="Calibri" w:cstheme="minorBidi"/>
                                <w:color w:val="000000" w:themeColor="text1"/>
                                <w:sz w:val="22"/>
                                <w:szCs w:val="22"/>
                              </w:rPr>
                            </w:pPr>
                            <w:r>
                              <w:rPr>
                                <w:rFonts w:asciiTheme="minorHAnsi" w:hAnsi="Calibri" w:cstheme="minorBidi"/>
                                <w:color w:val="000000" w:themeColor="text1"/>
                                <w:sz w:val="22"/>
                                <w:szCs w:val="22"/>
                              </w:rPr>
                              <w:t xml:space="preserve"> </w:t>
                            </w:r>
                            <w:r w:rsidR="00A44A27">
                              <w:rPr>
                                <w:rFonts w:asciiTheme="minorHAnsi" w:hAnsi="Calibri" w:cstheme="minorBidi"/>
                                <w:color w:val="000000" w:themeColor="text1"/>
                                <w:sz w:val="22"/>
                                <w:szCs w:val="22"/>
                              </w:rPr>
                              <w:t>ab                            a                             bc                            c</w:t>
                            </w:r>
                          </w:p>
                        </w:txbxContent>
                      </wps:txbx>
                      <wps:bodyPr vertOverflow="clip" horzOverflow="clip" wrap="square" rtlCol="0" anchor="t">
                        <a:spAutoFit/>
                      </wps:bodyPr>
                    </wps:wsp>
                  </a:graphicData>
                </a:graphic>
                <wp14:sizeRelH relativeFrom="margin">
                  <wp14:pctWidth>0</wp14:pctWidth>
                </wp14:sizeRelH>
              </wp:anchor>
            </w:drawing>
          </mc:Choice>
          <mc:Fallback>
            <w:pict>
              <v:shape w14:anchorId="21D514E6" id="TextBox 19" o:spid="_x0000_s1054" type="#_x0000_t202" style="position:absolute;margin-left:87.5pt;margin-top:33.2pt;width:266.7pt;height:20.8pt;z-index:251689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" filled="f" stroked="f">
                <v:textbox style="mso-fit-shape-to-text:t">
                  <w:txbxContent>
                    <w:p w14:paraId="43AEBC77" w14:textId="54D7A2A0" w:rsidR="00A44A27" w:rsidRDefault="005158DD" w:rsidP="00A44A27">
                      <w:pPr>
                        <w:rPr>
                          <w:rFonts w:asciiTheme="minorHAnsi" w:hAnsi="Calibri" w:cstheme="minorBidi"/>
                          <w:color w:val="000000" w:themeColor="text1"/>
                          <w:sz w:val="22"/>
                          <w:szCs w:val="22"/>
                        </w:rPr>
                      </w:pPr>
                      <w:r>
                        <w:rPr>
                          <w:rFonts w:asciiTheme="minorHAnsi" w:hAnsi="Calibri" w:cstheme="minorBidi"/>
                          <w:color w:val="000000" w:themeColor="text1"/>
                          <w:sz w:val="22"/>
                          <w:szCs w:val="22"/>
                        </w:rPr>
                        <w:t xml:space="preserve"> </w:t>
                      </w:r>
                      <w:r w:rsidR="00A44A27">
                        <w:rPr>
                          <w:rFonts w:asciiTheme="minorHAnsi" w:hAnsi="Calibri" w:cstheme="minorBidi"/>
                          <w:color w:val="000000" w:themeColor="text1"/>
                          <w:sz w:val="22"/>
                          <w:szCs w:val="22"/>
                        </w:rPr>
                        <w:t>ab                            a                             bc                            c</w:t>
                      </w:r>
                    </w:p>
                  </w:txbxContent>
                </v:textbox>
                <w10:wrap anchorx="margin"/>
              </v:shape>
            </w:pict>
          </mc:Fallback>
        </mc:AlternateContent>
      </w:r>
      <w:r>
        <w:rPr>
          <w:noProof/>
        </w:rPr>
        <mc:AlternateContent>
          <mc:Choice Requires="wps">
            <w:drawing>
              <wp:anchor distT="0" distB="0" distL="114300" distR="114300" simplePos="0" relativeHeight="251688960" behindDoc="0" locked="0" layoutInCell="1" allowOverlap="1" wp14:anchorId="4BED662D" wp14:editId="6D75A463">
                <wp:simplePos x="0" y="0"/>
                <wp:positionH relativeFrom="column">
                  <wp:posOffset>1447800</wp:posOffset>
                </wp:positionH>
                <wp:positionV relativeFrom="paragraph">
                  <wp:posOffset>82550</wp:posOffset>
                </wp:positionV>
                <wp:extent cx="3227070" cy="264160"/>
                <wp:effectExtent l="0" t="0" r="0" b="0"/>
                <wp:wrapNone/>
                <wp:docPr id="363070592" name="TextBox 16"/>
                <wp:cNvGraphicFramePr/>
                <a:graphic xmlns:a="http://schemas.openxmlformats.org/drawingml/2006/main">
                  <a:graphicData uri="http://schemas.microsoft.com/office/word/2010/wordprocessingShape">
                    <wps:wsp>
                      <wps:cNvSpPr txBox="1"/>
                      <wps:spPr>
                        <a:xfrm>
                          <a:off x="0" y="0"/>
                          <a:ext cx="3227070" cy="2641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80EC16" w14:textId="77777777" w:rsidR="00A44A27" w:rsidRDefault="00A44A27" w:rsidP="00A44A27">
                            <w:pPr>
                              <w:rPr>
                                <w:rFonts w:asciiTheme="minorHAnsi" w:hAnsi="Calibri" w:cstheme="minorBidi"/>
                                <w:color w:val="000000" w:themeColor="text1"/>
                                <w:sz w:val="22"/>
                                <w:szCs w:val="22"/>
                              </w:rPr>
                            </w:pPr>
                            <w:r>
                              <w:rPr>
                                <w:rFonts w:asciiTheme="minorHAnsi" w:hAnsi="Calibri" w:cstheme="minorBidi"/>
                                <w:color w:val="000000" w:themeColor="text1"/>
                                <w:sz w:val="22"/>
                                <w:szCs w:val="22"/>
                              </w:rPr>
                              <w:t>a                              a                              a                             a</w:t>
                            </w:r>
                          </w:p>
                        </w:txbxContent>
                      </wps:txbx>
                      <wps:bodyPr vertOverflow="clip" horzOverflow="clip" wrap="none" rtlCol="0" anchor="t">
                        <a:spAutoFit/>
                      </wps:bodyPr>
                    </wps:wsp>
                  </a:graphicData>
                </a:graphic>
              </wp:anchor>
            </w:drawing>
          </mc:Choice>
          <mc:Fallback>
            <w:pict>
              <v:shape w14:anchorId="4BED662D" id="TextBox 16" o:spid="_x0000_s1055" type="#_x0000_t202" style="position:absolute;margin-left:114pt;margin-top:6.5pt;width:254.1pt;height:20.8pt;z-index:251688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" filled="f" stroked="f">
                <v:textbox style="mso-fit-shape-to-text:t">
                  <w:txbxContent>
                    <w:p w14:paraId="2180EC16" w14:textId="77777777" w:rsidR="00A44A27" w:rsidRDefault="00A44A27" w:rsidP="00A44A27">
                      <w:pPr>
                        <w:rPr>
                          <w:rFonts w:asciiTheme="minorHAnsi" w:hAnsi="Calibri" w:cstheme="minorBidi"/>
                          <w:color w:val="000000" w:themeColor="text1"/>
                          <w:sz w:val="22"/>
                          <w:szCs w:val="22"/>
                        </w:rPr>
                      </w:pPr>
                      <w:r>
                        <w:rPr>
                          <w:rFonts w:asciiTheme="minorHAnsi" w:hAnsi="Calibri" w:cstheme="minorBidi"/>
                          <w:color w:val="000000" w:themeColor="text1"/>
                          <w:sz w:val="22"/>
                          <w:szCs w:val="22"/>
                        </w:rPr>
                        <w:t>a                              a                              a                             a</w:t>
                      </w:r>
                    </w:p>
                  </w:txbxContent>
                </v:textbox>
              </v:shape>
            </w:pict>
          </mc:Fallback>
        </mc:AlternateContent>
      </w:r>
      <w:r>
        <w:rPr>
          <w:rFonts w:ascii="Arial" w:hAnsi="Arial" w:cs="Arial"/>
          <w:lang w:val="en-GB"/>
        </w:rPr>
        <w:t xml:space="preserve">       </w:t>
      </w:r>
      <w:r>
        <w:rPr>
          <w:noProof/>
        </w:rPr>
        <w:drawing>
          <wp:inline distT="0" distB="0" distL="0" distR="0" wp14:anchorId="55305436" wp14:editId="3A1B8B56">
            <wp:extent cx="4813300" cy="2743200"/>
            <wp:effectExtent l="0" t="0" r="6350" b="0"/>
            <wp:docPr id="40129447" name="Chart 1">
              <a:extLst xmlns:a="http://schemas.openxmlformats.org/drawingml/2006/main">
                <a:ext uri="{FF2B5EF4-FFF2-40B4-BE49-F238E27FC236}">
                  <a16:creationId xmlns:a16="http://schemas.microsoft.com/office/drawing/2014/main" id="{2BA11C0E-6E89-429D-A2AB-7547D4FC6C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C3109F">
        <w:rPr>
          <w:rFonts w:ascii="Arial" w:hAnsi="Arial" w:cs="Arial"/>
          <w:lang w:val="en-GB"/>
        </w:rPr>
        <w:t xml:space="preserve">   </w:t>
      </w:r>
    </w:p>
    <w:p w14:paraId="45FAA362" w14:textId="77777777" w:rsidR="00A44A27" w:rsidRPr="00C3109F" w:rsidRDefault="00A44A27" w:rsidP="00A44A27">
      <w:pPr>
        <w:spacing w:before="120" w:after="120"/>
        <w:rPr>
          <w:rFonts w:ascii="Arial" w:hAnsi="Arial" w:cs="Arial"/>
          <w:lang w:val="en-GB"/>
        </w:rPr>
      </w:pPr>
      <w:r>
        <w:rPr>
          <w:noProof/>
        </w:rPr>
        <mc:AlternateContent>
          <mc:Choice Requires="wps">
            <w:drawing>
              <wp:anchor distT="0" distB="0" distL="114300" distR="114300" simplePos="0" relativeHeight="251692032" behindDoc="0" locked="0" layoutInCell="1" allowOverlap="1" wp14:anchorId="4DBD3569" wp14:editId="6EB6EECF">
                <wp:simplePos x="0" y="0"/>
                <wp:positionH relativeFrom="margin">
                  <wp:posOffset>1555750</wp:posOffset>
                </wp:positionH>
                <wp:positionV relativeFrom="paragraph">
                  <wp:posOffset>127000</wp:posOffset>
                </wp:positionV>
                <wp:extent cx="3036280" cy="264560"/>
                <wp:effectExtent l="0" t="0" r="0" b="0"/>
                <wp:wrapNone/>
                <wp:docPr id="1058532129" name="TextBox 22"/>
                <wp:cNvGraphicFramePr/>
                <a:graphic xmlns:a="http://schemas.openxmlformats.org/drawingml/2006/main">
                  <a:graphicData uri="http://schemas.microsoft.com/office/word/2010/wordprocessingShape">
                    <wps:wsp>
                      <wps:cNvSpPr txBox="1"/>
                      <wps:spPr>
                        <a:xfrm>
                          <a:off x="0" y="0"/>
                          <a:ext cx="3036280"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9EDCD13" w14:textId="77777777" w:rsidR="00A44A27" w:rsidRDefault="00A44A27" w:rsidP="00A44A27">
                            <w:pPr>
                              <w:rPr>
                                <w:rFonts w:asciiTheme="minorHAnsi" w:hAnsi="Calibri" w:cstheme="minorBidi"/>
                                <w:color w:val="000000" w:themeColor="text1"/>
                                <w:sz w:val="22"/>
                                <w:szCs w:val="22"/>
                              </w:rPr>
                            </w:pPr>
                            <w:r>
                              <w:rPr>
                                <w:rFonts w:asciiTheme="minorHAnsi" w:hAnsi="Calibri" w:cstheme="minorBidi"/>
                                <w:color w:val="000000" w:themeColor="text1"/>
                                <w:sz w:val="22"/>
                                <w:szCs w:val="22"/>
                              </w:rPr>
                              <w:t>a                           a                            a                            a</w:t>
                            </w:r>
                          </w:p>
                        </w:txbxContent>
                      </wps:txbx>
                      <wps:bodyPr vertOverflow="clip" horzOverflow="clip" wrap="none" rtlCol="0" anchor="t">
                        <a:spAutoFit/>
                      </wps:bodyPr>
                    </wps:wsp>
                  </a:graphicData>
                </a:graphic>
              </wp:anchor>
            </w:drawing>
          </mc:Choice>
          <mc:Fallback>
            <w:pict>
              <v:shape w14:anchorId="4DBD3569" id="TextBox 22" o:spid="_x0000_s1056" type="#_x0000_t202" style="position:absolute;margin-left:122.5pt;margin-top:10pt;width:239.1pt;height:20.85pt;z-index:251692032;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" filled="f" stroked="f">
                <v:textbox style="mso-fit-shape-to-text:t">
                  <w:txbxContent>
                    <w:p w14:paraId="69EDCD13" w14:textId="77777777" w:rsidR="00A44A27" w:rsidRDefault="00A44A27" w:rsidP="00A44A27">
                      <w:pPr>
                        <w:rPr>
                          <w:rFonts w:asciiTheme="minorHAnsi" w:hAnsi="Calibri" w:cstheme="minorBidi"/>
                          <w:color w:val="000000" w:themeColor="text1"/>
                          <w:sz w:val="22"/>
                          <w:szCs w:val="22"/>
                        </w:rPr>
                      </w:pPr>
                      <w:r>
                        <w:rPr>
                          <w:rFonts w:asciiTheme="minorHAnsi" w:hAnsi="Calibri" w:cstheme="minorBidi"/>
                          <w:color w:val="000000" w:themeColor="text1"/>
                          <w:sz w:val="22"/>
                          <w:szCs w:val="22"/>
                        </w:rPr>
                        <w:t>a                           a                            a                            a</w:t>
                      </w:r>
                    </w:p>
                  </w:txbxContent>
                </v:textbox>
                <w10:wrap anchorx="margin"/>
              </v:shape>
            </w:pict>
          </mc:Fallback>
        </mc:AlternateContent>
      </w:r>
      <w:r>
        <w:rPr>
          <w:noProof/>
        </w:rPr>
        <mc:AlternateContent>
          <mc:Choice Requires="wps">
            <w:drawing>
              <wp:anchor distT="0" distB="0" distL="114300" distR="114300" simplePos="0" relativeHeight="251691008" behindDoc="0" locked="0" layoutInCell="1" allowOverlap="1" wp14:anchorId="7AF46A17" wp14:editId="0D96EDF8">
                <wp:simplePos x="0" y="0"/>
                <wp:positionH relativeFrom="column">
                  <wp:posOffset>1375410</wp:posOffset>
                </wp:positionH>
                <wp:positionV relativeFrom="paragraph">
                  <wp:posOffset>654050</wp:posOffset>
                </wp:positionV>
                <wp:extent cx="3004412" cy="264560"/>
                <wp:effectExtent l="0" t="0" r="0" b="0"/>
                <wp:wrapNone/>
                <wp:docPr id="21" name="TextBox 20">
                  <a:extLst xmlns:a="http://schemas.openxmlformats.org/drawingml/2006/main">
                    <a:ext uri="{FF2B5EF4-FFF2-40B4-BE49-F238E27FC236}">
                      <a16:creationId xmlns:a16="http://schemas.microsoft.com/office/drawing/2014/main" id="{878AE441-9E54-903E-A509-07927653F024}"/>
                    </a:ext>
                  </a:extLst>
                </wp:docPr>
                <wp:cNvGraphicFramePr/>
                <a:graphic xmlns:a="http://schemas.openxmlformats.org/drawingml/2006/main">
                  <a:graphicData uri="http://schemas.microsoft.com/office/word/2010/wordprocessingShape">
                    <wps:wsp>
                      <wps:cNvSpPr txBox="1"/>
                      <wps:spPr>
                        <a:xfrm>
                          <a:off x="0" y="0"/>
                          <a:ext cx="3004412"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60F8A65" w14:textId="77777777" w:rsidR="00A44A27" w:rsidRDefault="00A44A27" w:rsidP="00A44A27">
                            <w:pPr>
                              <w:rPr>
                                <w:rFonts w:asciiTheme="minorHAnsi" w:hAnsi="Calibri" w:cstheme="minorBidi"/>
                                <w:color w:val="000000" w:themeColor="text1"/>
                                <w:sz w:val="22"/>
                                <w:szCs w:val="22"/>
                              </w:rPr>
                            </w:pPr>
                            <w:r>
                              <w:rPr>
                                <w:rFonts w:asciiTheme="minorHAnsi" w:hAnsi="Calibri" w:cstheme="minorBidi"/>
                                <w:color w:val="000000" w:themeColor="text1"/>
                                <w:sz w:val="22"/>
                                <w:szCs w:val="22"/>
                              </w:rPr>
                              <w:t>a                          a                           a                            a</w:t>
                            </w:r>
                          </w:p>
                        </w:txbxContent>
                      </wps:txbx>
                      <wps:bodyPr vertOverflow="clip" horzOverflow="clip" wrap="none" rtlCol="0" anchor="t">
                        <a:spAutoFit/>
                      </wps:bodyPr>
                    </wps:wsp>
                  </a:graphicData>
                </a:graphic>
              </wp:anchor>
            </w:drawing>
          </mc:Choice>
          <mc:Fallback>
            <w:pict>
              <v:shape w14:anchorId="7AF46A17" id="TextBox 20" o:spid="_x0000_s1057" type="#_x0000_t202" style="position:absolute;margin-left:108.3pt;margin-top:51.5pt;width:236.55pt;height:20.85pt;z-index:2516910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" filled="f" stroked="f">
                <v:textbox style="mso-fit-shape-to-text:t">
                  <w:txbxContent>
                    <w:p w14:paraId="760F8A65" w14:textId="77777777" w:rsidR="00A44A27" w:rsidRDefault="00A44A27" w:rsidP="00A44A27">
                      <w:pPr>
                        <w:rPr>
                          <w:rFonts w:asciiTheme="minorHAnsi" w:hAnsi="Calibri" w:cstheme="minorBidi"/>
                          <w:color w:val="000000" w:themeColor="text1"/>
                          <w:sz w:val="22"/>
                          <w:szCs w:val="22"/>
                        </w:rPr>
                      </w:pPr>
                      <w:r>
                        <w:rPr>
                          <w:rFonts w:asciiTheme="minorHAnsi" w:hAnsi="Calibri" w:cstheme="minorBidi"/>
                          <w:color w:val="000000" w:themeColor="text1"/>
                          <w:sz w:val="22"/>
                          <w:szCs w:val="22"/>
                        </w:rPr>
                        <w:t>a                          a                           a                            a</w:t>
                      </w:r>
                    </w:p>
                  </w:txbxContent>
                </v:textbox>
              </v:shape>
            </w:pict>
          </mc:Fallback>
        </mc:AlternateContent>
      </w:r>
      <w:r w:rsidRPr="00C3109F">
        <w:rPr>
          <w:rFonts w:ascii="Arial" w:hAnsi="Arial" w:cs="Arial"/>
          <w:lang w:val="en-GB"/>
        </w:rPr>
        <w:t xml:space="preserve"> </w:t>
      </w:r>
      <w:r>
        <w:rPr>
          <w:rFonts w:ascii="Arial" w:hAnsi="Arial" w:cs="Arial"/>
          <w:lang w:val="en-GB"/>
        </w:rPr>
        <w:t xml:space="preserve">      </w:t>
      </w:r>
      <w:r>
        <w:rPr>
          <w:noProof/>
        </w:rPr>
        <w:drawing>
          <wp:inline distT="0" distB="0" distL="0" distR="0" wp14:anchorId="7233EF13" wp14:editId="4D679DA5">
            <wp:extent cx="4813300" cy="2743200"/>
            <wp:effectExtent l="0" t="0" r="6350" b="0"/>
            <wp:docPr id="653034656" name="Chart 1">
              <a:extLst xmlns:a="http://schemas.openxmlformats.org/drawingml/2006/main">
                <a:ext uri="{FF2B5EF4-FFF2-40B4-BE49-F238E27FC236}">
                  <a16:creationId xmlns:a16="http://schemas.microsoft.com/office/drawing/2014/main" id="{52836AF8-F252-45C4-B191-EBBB7ACE26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B5AB4C1" w14:textId="77777777" w:rsidR="00A44A27" w:rsidRDefault="00A44A27" w:rsidP="00A44A27">
      <w:pPr>
        <w:spacing w:before="120" w:after="120"/>
        <w:jc w:val="both"/>
        <w:rPr>
          <w:sz w:val="20"/>
          <w:szCs w:val="20"/>
        </w:rPr>
      </w:pPr>
      <w:r w:rsidRPr="002A1C5F">
        <w:rPr>
          <w:sz w:val="20"/>
          <w:szCs w:val="20"/>
          <w:lang w:val="en-GB"/>
        </w:rPr>
        <w:t xml:space="preserve">Figure 3. The concentration of ammonia (upper) and nitrite (below) in the zoea and megalopa stage after being treated with different doses of </w:t>
      </w:r>
      <w:r>
        <w:rPr>
          <w:sz w:val="20"/>
          <w:szCs w:val="20"/>
          <w:lang w:val="en-GB"/>
        </w:rPr>
        <w:t>probiotics</w:t>
      </w:r>
      <w:r w:rsidRPr="002A1C5F">
        <w:rPr>
          <w:sz w:val="20"/>
          <w:szCs w:val="20"/>
          <w:lang w:val="en-GB"/>
        </w:rPr>
        <w:t xml:space="preserve"> (A=2.5 mg L</w:t>
      </w:r>
      <w:r w:rsidRPr="002A1C5F">
        <w:rPr>
          <w:sz w:val="20"/>
          <w:szCs w:val="20"/>
          <w:vertAlign w:val="superscript"/>
          <w:lang w:val="en-GB"/>
        </w:rPr>
        <w:t>−1</w:t>
      </w:r>
      <w:r w:rsidRPr="002A1C5F">
        <w:rPr>
          <w:sz w:val="20"/>
          <w:szCs w:val="20"/>
          <w:lang w:val="en-GB"/>
        </w:rPr>
        <w:t>, B=5 mg L</w:t>
      </w:r>
      <w:r w:rsidRPr="002A1C5F">
        <w:rPr>
          <w:sz w:val="20"/>
          <w:szCs w:val="20"/>
          <w:vertAlign w:val="superscript"/>
          <w:lang w:val="en-GB"/>
        </w:rPr>
        <w:t>−1</w:t>
      </w:r>
      <w:r w:rsidRPr="002A1C5F">
        <w:rPr>
          <w:sz w:val="20"/>
          <w:szCs w:val="20"/>
          <w:lang w:val="en-GB"/>
        </w:rPr>
        <w:t>, C =7.5 mg L</w:t>
      </w:r>
      <w:r w:rsidRPr="002A1C5F">
        <w:rPr>
          <w:sz w:val="20"/>
          <w:szCs w:val="20"/>
          <w:vertAlign w:val="superscript"/>
          <w:lang w:val="en-GB"/>
        </w:rPr>
        <w:t>−1</w:t>
      </w:r>
      <w:r w:rsidRPr="002A1C5F">
        <w:rPr>
          <w:sz w:val="20"/>
          <w:szCs w:val="20"/>
          <w:lang w:val="en-GB"/>
        </w:rPr>
        <w:t xml:space="preserve"> and D=0 mg L</w:t>
      </w:r>
      <w:r w:rsidRPr="002A1C5F">
        <w:rPr>
          <w:sz w:val="20"/>
          <w:szCs w:val="20"/>
          <w:vertAlign w:val="superscript"/>
          <w:lang w:val="en-GB"/>
        </w:rPr>
        <w:t>-1</w:t>
      </w:r>
      <w:r w:rsidRPr="002A1C5F">
        <w:rPr>
          <w:sz w:val="20"/>
          <w:szCs w:val="20"/>
          <w:lang w:val="en-GB"/>
        </w:rPr>
        <w:t xml:space="preserve"> (Error bar = S.D.). </w:t>
      </w:r>
      <w:r w:rsidRPr="00305D05">
        <w:rPr>
          <w:sz w:val="20"/>
          <w:szCs w:val="20"/>
          <w:lang w:val="en-GB"/>
        </w:rPr>
        <w:t xml:space="preserve">Values on the same stage with different superscript letters </w:t>
      </w:r>
      <w:r>
        <w:rPr>
          <w:sz w:val="20"/>
          <w:szCs w:val="20"/>
          <w:lang w:val="en-GB"/>
        </w:rPr>
        <w:t>differ</w:t>
      </w:r>
      <w:r w:rsidRPr="00305D05">
        <w:rPr>
          <w:sz w:val="20"/>
          <w:szCs w:val="20"/>
          <w:lang w:val="en-GB"/>
        </w:rPr>
        <w:t xml:space="preserve"> significantly</w:t>
      </w:r>
      <w:r>
        <w:rPr>
          <w:sz w:val="20"/>
          <w:szCs w:val="20"/>
          <w:lang w:val="en-GB"/>
        </w:rPr>
        <w:t xml:space="preserve"> </w:t>
      </w:r>
      <w:r w:rsidRPr="002A1C5F">
        <w:rPr>
          <w:sz w:val="20"/>
          <w:szCs w:val="20"/>
        </w:rPr>
        <w:t>(</w:t>
      </w:r>
      <w:r>
        <w:rPr>
          <w:sz w:val="20"/>
          <w:szCs w:val="20"/>
        </w:rPr>
        <w:t>p</w:t>
      </w:r>
      <w:r w:rsidRPr="002A1C5F">
        <w:rPr>
          <w:sz w:val="20"/>
          <w:szCs w:val="20"/>
        </w:rPr>
        <w:t>&lt; 0.05).</w:t>
      </w:r>
    </w:p>
    <w:p w14:paraId="6CD4AAAE" w14:textId="77777777" w:rsidR="005664AA" w:rsidRDefault="005664AA" w:rsidP="00A44A27">
      <w:pPr>
        <w:spacing w:before="120" w:after="120"/>
        <w:jc w:val="both"/>
        <w:rPr>
          <w:sz w:val="20"/>
          <w:szCs w:val="20"/>
        </w:rPr>
      </w:pPr>
    </w:p>
    <w:p w14:paraId="0E294604" w14:textId="77777777" w:rsidR="005664AA" w:rsidRDefault="005664AA" w:rsidP="00A44A27">
      <w:pPr>
        <w:spacing w:before="120" w:after="120"/>
        <w:jc w:val="both"/>
        <w:rPr>
          <w:sz w:val="20"/>
          <w:szCs w:val="20"/>
        </w:rPr>
      </w:pPr>
    </w:p>
    <w:p w14:paraId="3A96A04C" w14:textId="77777777" w:rsidR="005664AA" w:rsidRDefault="005664AA" w:rsidP="00A44A27">
      <w:pPr>
        <w:spacing w:before="120" w:after="120"/>
        <w:jc w:val="both"/>
        <w:rPr>
          <w:sz w:val="20"/>
          <w:szCs w:val="20"/>
        </w:rPr>
      </w:pPr>
    </w:p>
    <w:p w14:paraId="1D7557F2" w14:textId="77777777" w:rsidR="005664AA" w:rsidRDefault="005664AA" w:rsidP="00A44A27">
      <w:pPr>
        <w:spacing w:before="120" w:after="120"/>
        <w:jc w:val="both"/>
        <w:rPr>
          <w:sz w:val="20"/>
          <w:szCs w:val="20"/>
        </w:rPr>
      </w:pPr>
    </w:p>
    <w:p w14:paraId="7094C254" w14:textId="77777777" w:rsidR="005664AA" w:rsidRDefault="005664AA" w:rsidP="00A44A27">
      <w:pPr>
        <w:spacing w:before="120" w:after="120"/>
        <w:jc w:val="both"/>
        <w:rPr>
          <w:sz w:val="20"/>
          <w:szCs w:val="20"/>
        </w:rPr>
      </w:pPr>
    </w:p>
    <w:p w14:paraId="32573BB4" w14:textId="77777777" w:rsidR="005664AA" w:rsidRDefault="005664AA" w:rsidP="00A44A27">
      <w:pPr>
        <w:spacing w:before="120" w:after="120"/>
        <w:jc w:val="both"/>
        <w:rPr>
          <w:sz w:val="20"/>
          <w:szCs w:val="20"/>
        </w:rPr>
      </w:pPr>
    </w:p>
    <w:p w14:paraId="514261C1" w14:textId="77777777" w:rsidR="005664AA" w:rsidRDefault="005664AA" w:rsidP="00A44A27">
      <w:pPr>
        <w:spacing w:before="120" w:after="120"/>
        <w:jc w:val="both"/>
        <w:rPr>
          <w:sz w:val="20"/>
          <w:szCs w:val="20"/>
        </w:rPr>
      </w:pPr>
    </w:p>
    <w:p w14:paraId="5CE95EB2" w14:textId="77777777" w:rsidR="005664AA" w:rsidRDefault="005664AA" w:rsidP="00A44A27">
      <w:pPr>
        <w:spacing w:before="120" w:after="120"/>
        <w:jc w:val="both"/>
        <w:rPr>
          <w:sz w:val="20"/>
          <w:szCs w:val="20"/>
        </w:rPr>
      </w:pPr>
    </w:p>
    <w:p w14:paraId="383F88AC" w14:textId="77777777" w:rsidR="005664AA" w:rsidRDefault="005664AA" w:rsidP="00A44A27">
      <w:pPr>
        <w:spacing w:before="120" w:after="120"/>
        <w:jc w:val="both"/>
        <w:rPr>
          <w:sz w:val="20"/>
          <w:szCs w:val="20"/>
        </w:rPr>
      </w:pPr>
    </w:p>
    <w:p w14:paraId="34EBA53D" w14:textId="77777777" w:rsidR="000B34DF" w:rsidRPr="00C3109F" w:rsidRDefault="000B34DF" w:rsidP="000B34DF">
      <w:pPr>
        <w:spacing w:before="120" w:after="120"/>
        <w:ind w:left="709" w:hanging="993"/>
        <w:rPr>
          <w:rFonts w:ascii="Arial" w:hAnsi="Arial" w:cs="Arial"/>
          <w:lang w:val="en-GB"/>
        </w:rPr>
      </w:pPr>
    </w:p>
    <w:p w14:paraId="4F2EE40F" w14:textId="77777777" w:rsidR="000B34DF" w:rsidRDefault="000B34DF" w:rsidP="000B34DF">
      <w:pPr>
        <w:spacing w:before="120" w:after="120"/>
        <w:rPr>
          <w:rFonts w:ascii="Arial" w:hAnsi="Arial" w:cs="Arial"/>
          <w:lang w:val="en-GB"/>
        </w:rPr>
      </w:pPr>
      <w:r>
        <w:rPr>
          <w:noProof/>
        </w:rPr>
        <mc:AlternateContent>
          <mc:Choice Requires="wps">
            <w:drawing>
              <wp:anchor distT="0" distB="0" distL="114300" distR="114300" simplePos="0" relativeHeight="251695104" behindDoc="0" locked="0" layoutInCell="1" allowOverlap="1" wp14:anchorId="284A28FF" wp14:editId="401399D3">
                <wp:simplePos x="0" y="0"/>
                <wp:positionH relativeFrom="column">
                  <wp:posOffset>1441450</wp:posOffset>
                </wp:positionH>
                <wp:positionV relativeFrom="paragraph">
                  <wp:posOffset>972185</wp:posOffset>
                </wp:positionV>
                <wp:extent cx="3219086" cy="264560"/>
                <wp:effectExtent l="0" t="0" r="0" b="0"/>
                <wp:wrapNone/>
                <wp:docPr id="26" name="TextBox 25">
                  <a:extLst xmlns:a="http://schemas.openxmlformats.org/drawingml/2006/main">
                    <a:ext uri="{FF2B5EF4-FFF2-40B4-BE49-F238E27FC236}">
                      <a16:creationId xmlns:a16="http://schemas.microsoft.com/office/drawing/2014/main" id="{0F481B6F-09B1-AC70-8F64-6E793FABD854}"/>
                    </a:ext>
                  </a:extLst>
                </wp:docPr>
                <wp:cNvGraphicFramePr/>
                <a:graphic xmlns:a="http://schemas.openxmlformats.org/drawingml/2006/main">
                  <a:graphicData uri="http://schemas.microsoft.com/office/word/2010/wordprocessingShape">
                    <wps:wsp>
                      <wps:cNvSpPr txBox="1"/>
                      <wps:spPr>
                        <a:xfrm>
                          <a:off x="0" y="0"/>
                          <a:ext cx="3219086"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88AFB18" w14:textId="77777777" w:rsidR="000B34DF" w:rsidRDefault="000B34DF" w:rsidP="000B34DF">
                            <w:pPr>
                              <w:rPr>
                                <w:rFonts w:asciiTheme="minorHAnsi" w:hAnsi="Calibri" w:cstheme="minorBidi"/>
                                <w:color w:val="000000" w:themeColor="text1"/>
                                <w:sz w:val="22"/>
                                <w:szCs w:val="22"/>
                              </w:rPr>
                            </w:pPr>
                            <w:r>
                              <w:rPr>
                                <w:rFonts w:asciiTheme="minorHAnsi" w:hAnsi="Calibri" w:cstheme="minorBidi"/>
                                <w:color w:val="000000" w:themeColor="text1"/>
                                <w:sz w:val="22"/>
                                <w:szCs w:val="22"/>
                              </w:rPr>
                              <w:t>ab                                a                                   b                                  b</w:t>
                            </w:r>
                          </w:p>
                        </w:txbxContent>
                      </wps:txbx>
                      <wps:bodyPr vertOverflow="clip" horzOverflow="clip" wrap="none" rtlCol="0" anchor="t">
                        <a:spAutoFit/>
                      </wps:bodyPr>
                    </wps:wsp>
                  </a:graphicData>
                </a:graphic>
              </wp:anchor>
            </w:drawing>
          </mc:Choice>
          <mc:Fallback>
            <w:pict>
              <v:shape w14:anchorId="284A28FF" id="TextBox 25" o:spid="_x0000_s1058" type="#_x0000_t202" style="position:absolute;margin-left:113.5pt;margin-top:76.55pt;width:253.45pt;height:20.85pt;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" filled="f" stroked="f">
                <v:textbox style="mso-fit-shape-to-text:t">
                  <w:txbxContent>
                    <w:p w14:paraId="688AFB18" w14:textId="77777777" w:rsidR="000B34DF" w:rsidRDefault="000B34DF" w:rsidP="000B34DF">
                      <w:pPr>
                        <w:rPr>
                          <w:rFonts w:asciiTheme="minorHAnsi" w:hAnsi="Calibri" w:cstheme="minorBidi"/>
                          <w:color w:val="000000" w:themeColor="text1"/>
                          <w:sz w:val="22"/>
                          <w:szCs w:val="22"/>
                        </w:rPr>
                      </w:pPr>
                      <w:r>
                        <w:rPr>
                          <w:rFonts w:asciiTheme="minorHAnsi" w:hAnsi="Calibri" w:cstheme="minorBidi"/>
                          <w:color w:val="000000" w:themeColor="text1"/>
                          <w:sz w:val="22"/>
                          <w:szCs w:val="22"/>
                        </w:rPr>
                        <w:t>ab                                a                                   b                                  b</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4B010FAA" wp14:editId="02C2C8B3">
                <wp:simplePos x="0" y="0"/>
                <wp:positionH relativeFrom="column">
                  <wp:posOffset>1104900</wp:posOffset>
                </wp:positionH>
                <wp:positionV relativeFrom="paragraph">
                  <wp:posOffset>483235</wp:posOffset>
                </wp:positionV>
                <wp:extent cx="3240567" cy="264560"/>
                <wp:effectExtent l="0" t="0" r="0" b="0"/>
                <wp:wrapNone/>
                <wp:docPr id="25" name="TextBox 24">
                  <a:extLst xmlns:a="http://schemas.openxmlformats.org/drawingml/2006/main">
                    <a:ext uri="{FF2B5EF4-FFF2-40B4-BE49-F238E27FC236}">
                      <a16:creationId xmlns:a16="http://schemas.microsoft.com/office/drawing/2014/main" id="{A86292D0-994E-8A41-737B-C1B6D3B16EDC}"/>
                    </a:ext>
                  </a:extLst>
                </wp:docPr>
                <wp:cNvGraphicFramePr/>
                <a:graphic xmlns:a="http://schemas.openxmlformats.org/drawingml/2006/main">
                  <a:graphicData uri="http://schemas.microsoft.com/office/word/2010/wordprocessingShape">
                    <wps:wsp>
                      <wps:cNvSpPr txBox="1"/>
                      <wps:spPr>
                        <a:xfrm>
                          <a:off x="0" y="0"/>
                          <a:ext cx="3240567"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C52391D" w14:textId="77777777" w:rsidR="000B34DF" w:rsidRDefault="000B34DF" w:rsidP="000B34DF">
                            <w:pPr>
                              <w:rPr>
                                <w:rFonts w:asciiTheme="minorHAnsi" w:hAnsi="Calibri" w:cstheme="minorBidi"/>
                                <w:color w:val="000000" w:themeColor="text1"/>
                                <w:sz w:val="22"/>
                                <w:szCs w:val="22"/>
                              </w:rPr>
                            </w:pPr>
                            <w:r>
                              <w:rPr>
                                <w:rFonts w:asciiTheme="minorHAnsi" w:hAnsi="Calibri" w:cstheme="minorBidi"/>
                                <w:color w:val="000000" w:themeColor="text1"/>
                                <w:sz w:val="22"/>
                                <w:szCs w:val="22"/>
                              </w:rPr>
                              <w:t xml:space="preserve">a                                  b                                   b                                   a </w:t>
                            </w:r>
                          </w:p>
                        </w:txbxContent>
                      </wps:txbx>
                      <wps:bodyPr vertOverflow="clip" horzOverflow="clip" wrap="none" rtlCol="0" anchor="t">
                        <a:spAutoFit/>
                      </wps:bodyPr>
                    </wps:wsp>
                  </a:graphicData>
                </a:graphic>
              </wp:anchor>
            </w:drawing>
          </mc:Choice>
          <mc:Fallback>
            <w:pict>
              <v:shape w14:anchorId="4B010FAA" id="TextBox 24" o:spid="_x0000_s1059" type="#_x0000_t202" style="position:absolute;margin-left:87pt;margin-top:38.05pt;width:255.15pt;height:20.85pt;z-index:25169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" filled="f" stroked="f">
                <v:textbox style="mso-fit-shape-to-text:t">
                  <w:txbxContent>
                    <w:p w14:paraId="5C52391D" w14:textId="77777777" w:rsidR="000B34DF" w:rsidRDefault="000B34DF" w:rsidP="000B34DF">
                      <w:pPr>
                        <w:rPr>
                          <w:rFonts w:asciiTheme="minorHAnsi" w:hAnsi="Calibri" w:cstheme="minorBidi"/>
                          <w:color w:val="000000" w:themeColor="text1"/>
                          <w:sz w:val="22"/>
                          <w:szCs w:val="22"/>
                        </w:rPr>
                      </w:pPr>
                      <w:r>
                        <w:rPr>
                          <w:rFonts w:asciiTheme="minorHAnsi" w:hAnsi="Calibri" w:cstheme="minorBidi"/>
                          <w:color w:val="000000" w:themeColor="text1"/>
                          <w:sz w:val="22"/>
                          <w:szCs w:val="22"/>
                        </w:rPr>
                        <w:t xml:space="preserve">a                                  b                                   b                                   a </w:t>
                      </w:r>
                    </w:p>
                  </w:txbxContent>
                </v:textbox>
              </v:shape>
            </w:pict>
          </mc:Fallback>
        </mc:AlternateContent>
      </w:r>
      <w:r w:rsidRPr="00C3109F">
        <w:rPr>
          <w:rFonts w:ascii="Arial" w:hAnsi="Arial" w:cs="Arial"/>
          <w:lang w:val="en-GB"/>
        </w:rPr>
        <w:t xml:space="preserve">                                 </w:t>
      </w:r>
      <w:r>
        <w:rPr>
          <w:noProof/>
        </w:rPr>
        <w:drawing>
          <wp:inline distT="0" distB="0" distL="0" distR="0" wp14:anchorId="059A29A3" wp14:editId="063C04F3">
            <wp:extent cx="5473700" cy="2847975"/>
            <wp:effectExtent l="0" t="0" r="12700" b="9525"/>
            <wp:docPr id="1846037344" name="Chart 1">
              <a:extLst xmlns:a="http://schemas.openxmlformats.org/drawingml/2006/main">
                <a:ext uri="{FF2B5EF4-FFF2-40B4-BE49-F238E27FC236}">
                  <a16:creationId xmlns:a16="http://schemas.microsoft.com/office/drawing/2014/main" id="{E21F12A5-32B6-868F-34AE-0754951C96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C3109F">
        <w:rPr>
          <w:rFonts w:ascii="Arial" w:hAnsi="Arial" w:cs="Arial"/>
          <w:lang w:val="en-GB"/>
        </w:rPr>
        <w:t xml:space="preserve">  </w:t>
      </w:r>
    </w:p>
    <w:p w14:paraId="54EFF78D" w14:textId="77777777" w:rsidR="000B34DF" w:rsidRDefault="000B34DF" w:rsidP="000B34DF">
      <w:pPr>
        <w:spacing w:before="120" w:after="120"/>
        <w:jc w:val="both"/>
        <w:rPr>
          <w:sz w:val="20"/>
          <w:szCs w:val="20"/>
        </w:rPr>
      </w:pPr>
      <w:r w:rsidRPr="00441519">
        <w:rPr>
          <w:sz w:val="20"/>
          <w:szCs w:val="20"/>
          <w:lang w:val="en-GB"/>
        </w:rPr>
        <w:t xml:space="preserve">Figure 4. Total Organic Matter (TOM) concentration in zoea and megalopa stages after treatment with different doses of </w:t>
      </w:r>
      <w:r>
        <w:rPr>
          <w:sz w:val="20"/>
          <w:szCs w:val="20"/>
          <w:lang w:val="en-GB"/>
        </w:rPr>
        <w:t>probiotics</w:t>
      </w:r>
      <w:r w:rsidRPr="00441519">
        <w:rPr>
          <w:sz w:val="20"/>
          <w:szCs w:val="20"/>
          <w:lang w:val="en-GB"/>
        </w:rPr>
        <w:t>. (A=2.5 mg L</w:t>
      </w:r>
      <w:r w:rsidRPr="00441519">
        <w:rPr>
          <w:sz w:val="20"/>
          <w:szCs w:val="20"/>
          <w:vertAlign w:val="superscript"/>
          <w:lang w:val="en-GB"/>
        </w:rPr>
        <w:t>−1</w:t>
      </w:r>
      <w:r w:rsidRPr="00441519">
        <w:rPr>
          <w:sz w:val="20"/>
          <w:szCs w:val="20"/>
          <w:lang w:val="en-GB"/>
        </w:rPr>
        <w:t>, B=5 mg L</w:t>
      </w:r>
      <w:r w:rsidRPr="00441519">
        <w:rPr>
          <w:sz w:val="20"/>
          <w:szCs w:val="20"/>
          <w:vertAlign w:val="superscript"/>
          <w:lang w:val="en-GB"/>
        </w:rPr>
        <w:t>−1</w:t>
      </w:r>
      <w:r w:rsidRPr="00441519">
        <w:rPr>
          <w:sz w:val="20"/>
          <w:szCs w:val="20"/>
          <w:lang w:val="en-GB"/>
        </w:rPr>
        <w:t>, C =7.5 mg L</w:t>
      </w:r>
      <w:r w:rsidRPr="00441519">
        <w:rPr>
          <w:sz w:val="20"/>
          <w:szCs w:val="20"/>
          <w:vertAlign w:val="superscript"/>
          <w:lang w:val="en-GB"/>
        </w:rPr>
        <w:t>−1</w:t>
      </w:r>
      <w:r w:rsidRPr="00441519">
        <w:rPr>
          <w:sz w:val="20"/>
          <w:szCs w:val="20"/>
          <w:lang w:val="en-GB"/>
        </w:rPr>
        <w:t xml:space="preserve"> and D=0 mg L</w:t>
      </w:r>
      <w:r w:rsidRPr="00441519">
        <w:rPr>
          <w:sz w:val="20"/>
          <w:szCs w:val="20"/>
          <w:vertAlign w:val="superscript"/>
          <w:lang w:val="en-GB"/>
        </w:rPr>
        <w:t>−1</w:t>
      </w:r>
      <w:r w:rsidRPr="00441519">
        <w:rPr>
          <w:sz w:val="20"/>
          <w:szCs w:val="20"/>
          <w:lang w:val="en-GB"/>
        </w:rPr>
        <w:t xml:space="preserve">) (Error bar = SD). </w:t>
      </w:r>
      <w:r w:rsidRPr="003B02CC">
        <w:rPr>
          <w:sz w:val="20"/>
          <w:szCs w:val="20"/>
          <w:lang w:val="en-GB"/>
        </w:rPr>
        <w:t xml:space="preserve">Values on the same stage with different superscript letters differ significantly </w:t>
      </w:r>
      <w:r w:rsidRPr="00441519">
        <w:rPr>
          <w:sz w:val="20"/>
          <w:szCs w:val="20"/>
        </w:rPr>
        <w:t xml:space="preserve">(p&lt; 0.05). </w:t>
      </w:r>
    </w:p>
    <w:p w14:paraId="0954B7F8" w14:textId="77777777" w:rsidR="000B34DF" w:rsidRDefault="000B34DF" w:rsidP="000B34DF">
      <w:pPr>
        <w:spacing w:before="120" w:after="120"/>
        <w:jc w:val="both"/>
        <w:rPr>
          <w:sz w:val="20"/>
          <w:szCs w:val="20"/>
        </w:rPr>
      </w:pPr>
    </w:p>
    <w:p w14:paraId="303D2175" w14:textId="59102943" w:rsidR="00DE0C1C" w:rsidRPr="00C3109F" w:rsidRDefault="00DE0C1C" w:rsidP="00F83F22">
      <w:pPr>
        <w:spacing w:before="120" w:after="120"/>
        <w:ind w:left="993" w:hanging="993"/>
        <w:jc w:val="both"/>
        <w:rPr>
          <w:rFonts w:ascii="Arial" w:hAnsi="Arial" w:cs="Arial"/>
          <w:lang w:val="en-GB"/>
        </w:rPr>
      </w:pPr>
      <w:r w:rsidRPr="00C3109F">
        <w:rPr>
          <w:rFonts w:ascii="Arial" w:hAnsi="Arial" w:cs="Arial"/>
          <w:b/>
          <w:bCs/>
          <w:lang w:val="en-GB"/>
        </w:rPr>
        <w:t>Table 1</w:t>
      </w:r>
      <w:r w:rsidRPr="00C3109F">
        <w:rPr>
          <w:rFonts w:ascii="Arial" w:hAnsi="Arial" w:cs="Arial"/>
          <w:lang w:val="en-GB"/>
        </w:rPr>
        <w:t xml:space="preserve">. Development of mud crab </w:t>
      </w:r>
      <w:r w:rsidRPr="00C3109F">
        <w:rPr>
          <w:rFonts w:ascii="Arial" w:hAnsi="Arial" w:cs="Arial"/>
          <w:i/>
          <w:lang w:val="en-GB"/>
        </w:rPr>
        <w:t>S. tranquebarica</w:t>
      </w:r>
      <w:r w:rsidRPr="00C3109F">
        <w:rPr>
          <w:rFonts w:ascii="Arial" w:hAnsi="Arial" w:cs="Arial"/>
          <w:lang w:val="en-GB"/>
        </w:rPr>
        <w:t xml:space="preserve"> larvae cultured with the addition of different doses of </w:t>
      </w:r>
      <w:r w:rsidR="00755FD1">
        <w:rPr>
          <w:rFonts w:ascii="Arial" w:hAnsi="Arial" w:cs="Arial"/>
          <w:lang w:val="en-GB"/>
        </w:rPr>
        <w:t>p</w:t>
      </w:r>
      <w:r w:rsidRPr="00C3109F">
        <w:rPr>
          <w:rFonts w:ascii="Arial" w:hAnsi="Arial" w:cs="Arial"/>
          <w:lang w:val="en-GB"/>
        </w:rPr>
        <w:t xml:space="preserve">robiotics. </w:t>
      </w:r>
    </w:p>
    <w:tbl>
      <w:tblPr>
        <w:tblW w:w="9272" w:type="dxa"/>
        <w:tblInd w:w="-142" w:type="dxa"/>
        <w:tblLayout w:type="fixed"/>
        <w:tblCellMar>
          <w:left w:w="10" w:type="dxa"/>
          <w:right w:w="10" w:type="dxa"/>
        </w:tblCellMar>
        <w:tblLook w:val="04A0" w:firstRow="1" w:lastRow="0" w:firstColumn="1" w:lastColumn="0" w:noHBand="0" w:noVBand="1"/>
      </w:tblPr>
      <w:tblGrid>
        <w:gridCol w:w="1276"/>
        <w:gridCol w:w="1466"/>
        <w:gridCol w:w="377"/>
        <w:gridCol w:w="1375"/>
        <w:gridCol w:w="98"/>
        <w:gridCol w:w="1520"/>
        <w:gridCol w:w="98"/>
        <w:gridCol w:w="1371"/>
        <w:gridCol w:w="98"/>
        <w:gridCol w:w="1468"/>
        <w:gridCol w:w="27"/>
        <w:gridCol w:w="98"/>
      </w:tblGrid>
      <w:tr w:rsidR="00DE0C1C" w:rsidRPr="006A400F" w14:paraId="406920FF" w14:textId="77777777" w:rsidTr="004E5ACE">
        <w:trPr>
          <w:trHeight w:val="553"/>
        </w:trPr>
        <w:tc>
          <w:tcPr>
            <w:tcW w:w="1276" w:type="dxa"/>
            <w:tcBorders>
              <w:top w:val="single" w:sz="4" w:space="0" w:color="auto"/>
            </w:tcBorders>
            <w:shd w:val="clear" w:color="auto" w:fill="FFFFFF"/>
            <w:tcMar>
              <w:left w:w="108" w:type="dxa"/>
              <w:right w:w="108" w:type="dxa"/>
            </w:tcMar>
          </w:tcPr>
          <w:p w14:paraId="13571AD5" w14:textId="77777777" w:rsidR="00DE0C1C" w:rsidRPr="00C3109F" w:rsidRDefault="00DE0C1C" w:rsidP="004E5ACE">
            <w:pPr>
              <w:spacing w:before="120" w:after="120"/>
              <w:ind w:left="-112" w:right="-246"/>
              <w:jc w:val="both"/>
              <w:rPr>
                <w:rFonts w:ascii="Arial" w:hAnsi="Arial" w:cs="Arial"/>
                <w:lang w:val="en-GB"/>
              </w:rPr>
            </w:pPr>
            <w:r w:rsidRPr="00C3109F">
              <w:rPr>
                <w:rFonts w:ascii="Arial" w:hAnsi="Arial" w:cs="Arial"/>
                <w:lang w:val="en-GB"/>
              </w:rPr>
              <w:t>Treatments</w:t>
            </w:r>
          </w:p>
          <w:p w14:paraId="0FAD10C8" w14:textId="77777777" w:rsidR="00DE0C1C" w:rsidRPr="00C3109F" w:rsidRDefault="00DE0C1C" w:rsidP="004E5ACE">
            <w:pPr>
              <w:spacing w:before="120" w:after="120"/>
              <w:ind w:right="-73"/>
              <w:jc w:val="both"/>
              <w:rPr>
                <w:rFonts w:ascii="Arial" w:hAnsi="Arial" w:cs="Arial"/>
                <w:lang w:val="en-GB"/>
              </w:rPr>
            </w:pPr>
            <w:r w:rsidRPr="00C3109F">
              <w:rPr>
                <w:rFonts w:ascii="Arial" w:hAnsi="Arial" w:cs="Arial"/>
                <w:lang w:val="en-GB"/>
              </w:rPr>
              <w:t xml:space="preserve">(RICA-4 </w:t>
            </w:r>
          </w:p>
          <w:p w14:paraId="7D69935B" w14:textId="77777777" w:rsidR="00DE0C1C" w:rsidRPr="00C3109F" w:rsidRDefault="00DE0C1C" w:rsidP="004E5ACE">
            <w:pPr>
              <w:spacing w:before="120" w:after="120"/>
              <w:ind w:right="-73"/>
              <w:jc w:val="both"/>
              <w:rPr>
                <w:rFonts w:ascii="Arial" w:hAnsi="Arial" w:cs="Arial"/>
                <w:lang w:val="en-GB"/>
              </w:rPr>
            </w:pPr>
            <w:r w:rsidRPr="00C3109F">
              <w:rPr>
                <w:rFonts w:ascii="Arial" w:hAnsi="Arial" w:cs="Arial"/>
                <w:lang w:val="en-GB"/>
              </w:rPr>
              <w:t>in mg L</w:t>
            </w:r>
            <w:r w:rsidRPr="00C3109F">
              <w:rPr>
                <w:rFonts w:ascii="Arial" w:hAnsi="Arial" w:cs="Arial"/>
                <w:vertAlign w:val="superscript"/>
                <w:lang w:val="en-GB"/>
              </w:rPr>
              <w:t>-1</w:t>
            </w:r>
            <w:r w:rsidRPr="00C3109F">
              <w:rPr>
                <w:rFonts w:ascii="Arial" w:hAnsi="Arial" w:cs="Arial"/>
                <w:lang w:val="en-GB"/>
              </w:rPr>
              <w:t>)</w:t>
            </w:r>
          </w:p>
        </w:tc>
        <w:tc>
          <w:tcPr>
            <w:tcW w:w="1843" w:type="dxa"/>
            <w:gridSpan w:val="2"/>
            <w:tcBorders>
              <w:top w:val="single" w:sz="4" w:space="0" w:color="auto"/>
            </w:tcBorders>
            <w:shd w:val="clear" w:color="auto" w:fill="FFFFFF"/>
            <w:tcMar>
              <w:left w:w="108" w:type="dxa"/>
              <w:right w:w="108" w:type="dxa"/>
            </w:tcMar>
          </w:tcPr>
          <w:p w14:paraId="56470DEE" w14:textId="77777777" w:rsidR="00DE0C1C" w:rsidRPr="00C3109F" w:rsidRDefault="00DE0C1C" w:rsidP="004E5ACE">
            <w:pPr>
              <w:spacing w:before="120" w:after="120"/>
              <w:ind w:right="-252"/>
              <w:rPr>
                <w:rFonts w:ascii="Arial" w:hAnsi="Arial" w:cs="Arial"/>
                <w:lang w:val="en-GB"/>
              </w:rPr>
            </w:pPr>
            <w:r w:rsidRPr="00C3109F">
              <w:rPr>
                <w:rFonts w:ascii="Arial" w:hAnsi="Arial" w:cs="Arial"/>
                <w:lang w:val="en-GB"/>
              </w:rPr>
              <w:t>Larvae stocking density (individuals L</w:t>
            </w:r>
            <w:r w:rsidRPr="00C3109F">
              <w:rPr>
                <w:rFonts w:ascii="Arial" w:hAnsi="Arial" w:cs="Arial"/>
                <w:vertAlign w:val="superscript"/>
                <w:lang w:val="en-GB"/>
              </w:rPr>
              <w:t>-1</w:t>
            </w:r>
            <w:r w:rsidRPr="00C3109F">
              <w:rPr>
                <w:rFonts w:ascii="Arial" w:hAnsi="Arial" w:cs="Arial"/>
                <w:lang w:val="en-GB"/>
              </w:rPr>
              <w:t>)</w:t>
            </w:r>
          </w:p>
        </w:tc>
        <w:tc>
          <w:tcPr>
            <w:tcW w:w="6153" w:type="dxa"/>
            <w:gridSpan w:val="9"/>
            <w:tcBorders>
              <w:top w:val="single" w:sz="4" w:space="0" w:color="auto"/>
            </w:tcBorders>
            <w:shd w:val="clear" w:color="auto" w:fill="FFFFFF"/>
            <w:tcMar>
              <w:left w:w="108" w:type="dxa"/>
              <w:right w:w="108" w:type="dxa"/>
            </w:tcMar>
          </w:tcPr>
          <w:p w14:paraId="7EEE57AC" w14:textId="77777777" w:rsidR="00DE0C1C" w:rsidRPr="00C3109F" w:rsidRDefault="00DE0C1C" w:rsidP="004E5ACE">
            <w:pPr>
              <w:spacing w:before="120" w:after="120"/>
              <w:ind w:right="4"/>
              <w:rPr>
                <w:rFonts w:ascii="Arial" w:hAnsi="Arial" w:cs="Arial"/>
                <w:lang w:val="en-GB"/>
              </w:rPr>
            </w:pPr>
            <w:r w:rsidRPr="00C3109F">
              <w:rPr>
                <w:rFonts w:ascii="Arial" w:hAnsi="Arial" w:cs="Arial"/>
                <w:i/>
                <w:iCs/>
                <w:lang w:val="en-GB"/>
              </w:rPr>
              <w:t xml:space="preserve">               Larvae population and crablet production</w:t>
            </w:r>
          </w:p>
          <w:p w14:paraId="18A65720" w14:textId="7F3E01A5" w:rsidR="00DE0C1C" w:rsidRPr="00C3109F" w:rsidRDefault="00DE0C1C" w:rsidP="004E5ACE">
            <w:pPr>
              <w:spacing w:before="120" w:after="120"/>
              <w:ind w:right="4"/>
              <w:rPr>
                <w:rFonts w:ascii="Arial" w:eastAsia="DengXian" w:hAnsi="Arial" w:cs="Arial"/>
                <w:lang w:val="en-GB"/>
              </w:rPr>
            </w:pPr>
            <w:r w:rsidRPr="00C3109F">
              <w:rPr>
                <w:rFonts w:ascii="Arial" w:hAnsi="Arial" w:cs="Arial"/>
                <w:lang w:val="en-GB"/>
              </w:rPr>
              <w:t>____________________________________________</w:t>
            </w:r>
          </w:p>
        </w:tc>
      </w:tr>
      <w:tr w:rsidR="00DE0C1C" w:rsidRPr="006A400F" w14:paraId="1896B42E" w14:textId="77777777" w:rsidTr="004E5ACE">
        <w:trPr>
          <w:gridAfter w:val="2"/>
          <w:wAfter w:w="125" w:type="dxa"/>
          <w:trHeight w:val="274"/>
        </w:trPr>
        <w:tc>
          <w:tcPr>
            <w:tcW w:w="1276" w:type="dxa"/>
            <w:tcBorders>
              <w:bottom w:val="single" w:sz="4" w:space="0" w:color="auto"/>
            </w:tcBorders>
            <w:shd w:val="clear" w:color="auto" w:fill="FFFFFF"/>
            <w:tcMar>
              <w:left w:w="108" w:type="dxa"/>
              <w:right w:w="108" w:type="dxa"/>
            </w:tcMar>
          </w:tcPr>
          <w:p w14:paraId="1C239D39" w14:textId="77777777" w:rsidR="00DE0C1C" w:rsidRPr="00C3109F" w:rsidRDefault="00DE0C1C" w:rsidP="004E5ACE">
            <w:pPr>
              <w:spacing w:before="120" w:after="120"/>
              <w:ind w:right="4"/>
              <w:rPr>
                <w:rFonts w:ascii="Arial" w:hAnsi="Arial" w:cs="Arial"/>
                <w:lang w:val="en-GB"/>
              </w:rPr>
            </w:pPr>
            <w:r w:rsidRPr="00C3109F">
              <w:rPr>
                <w:rFonts w:ascii="Arial" w:eastAsia="Calibri" w:hAnsi="Arial" w:cs="Arial"/>
                <w:lang w:val="en-GB"/>
              </w:rPr>
              <w:t xml:space="preserve"> </w:t>
            </w:r>
          </w:p>
        </w:tc>
        <w:tc>
          <w:tcPr>
            <w:tcW w:w="1843" w:type="dxa"/>
            <w:gridSpan w:val="2"/>
            <w:tcBorders>
              <w:bottom w:val="single" w:sz="4" w:space="0" w:color="auto"/>
            </w:tcBorders>
            <w:shd w:val="clear" w:color="auto" w:fill="FFFFFF"/>
            <w:tcMar>
              <w:left w:w="108" w:type="dxa"/>
              <w:right w:w="108" w:type="dxa"/>
            </w:tcMar>
          </w:tcPr>
          <w:p w14:paraId="1D534B3B" w14:textId="77777777" w:rsidR="00DE0C1C" w:rsidRPr="00C3109F" w:rsidRDefault="00DE0C1C" w:rsidP="004E5ACE">
            <w:pPr>
              <w:spacing w:before="120" w:after="120"/>
              <w:ind w:right="4"/>
              <w:rPr>
                <w:rFonts w:ascii="Arial" w:hAnsi="Arial" w:cs="Arial"/>
                <w:lang w:val="en-GB"/>
              </w:rPr>
            </w:pPr>
            <w:r w:rsidRPr="00C3109F">
              <w:rPr>
                <w:rFonts w:ascii="Arial" w:eastAsia="Calibri" w:hAnsi="Arial" w:cs="Arial"/>
                <w:lang w:val="en-GB"/>
              </w:rPr>
              <w:t xml:space="preserve"> </w:t>
            </w:r>
          </w:p>
        </w:tc>
        <w:tc>
          <w:tcPr>
            <w:tcW w:w="1473" w:type="dxa"/>
            <w:gridSpan w:val="2"/>
            <w:tcBorders>
              <w:bottom w:val="single" w:sz="4" w:space="0" w:color="auto"/>
            </w:tcBorders>
            <w:shd w:val="clear" w:color="auto" w:fill="FFFFFF"/>
            <w:tcMar>
              <w:left w:w="108" w:type="dxa"/>
              <w:right w:w="108" w:type="dxa"/>
            </w:tcMar>
          </w:tcPr>
          <w:p w14:paraId="1F79E0C4" w14:textId="77777777" w:rsidR="00DE0C1C" w:rsidRDefault="00DE0C1C" w:rsidP="004E5ACE">
            <w:pPr>
              <w:spacing w:before="120" w:after="120"/>
              <w:ind w:left="-135" w:right="4"/>
              <w:rPr>
                <w:rFonts w:ascii="Arial" w:hAnsi="Arial" w:cs="Arial"/>
                <w:lang w:val="en-GB"/>
              </w:rPr>
            </w:pPr>
            <w:r w:rsidRPr="00C3109F">
              <w:rPr>
                <w:rFonts w:ascii="Arial" w:hAnsi="Arial" w:cs="Arial"/>
                <w:lang w:val="en-GB"/>
              </w:rPr>
              <w:t xml:space="preserve"> DOR7</w:t>
            </w:r>
          </w:p>
          <w:p w14:paraId="21B079E0" w14:textId="77777777" w:rsidR="00DE0C1C" w:rsidRPr="00C3109F" w:rsidRDefault="00DE0C1C" w:rsidP="004E5ACE">
            <w:pPr>
              <w:spacing w:before="120" w:after="120"/>
              <w:ind w:left="-135" w:right="4"/>
              <w:rPr>
                <w:rFonts w:ascii="Arial" w:hAnsi="Arial" w:cs="Arial"/>
                <w:lang w:val="en-GB"/>
              </w:rPr>
            </w:pPr>
          </w:p>
        </w:tc>
        <w:tc>
          <w:tcPr>
            <w:tcW w:w="1618" w:type="dxa"/>
            <w:gridSpan w:val="2"/>
            <w:tcBorders>
              <w:bottom w:val="single" w:sz="4" w:space="0" w:color="auto"/>
            </w:tcBorders>
            <w:shd w:val="clear" w:color="auto" w:fill="FFFFFF"/>
            <w:tcMar>
              <w:left w:w="108" w:type="dxa"/>
              <w:right w:w="108" w:type="dxa"/>
            </w:tcMar>
          </w:tcPr>
          <w:p w14:paraId="0A404279" w14:textId="77777777" w:rsidR="00DE0C1C" w:rsidRPr="00C3109F" w:rsidRDefault="00DE0C1C" w:rsidP="004E5ACE">
            <w:pPr>
              <w:spacing w:before="120" w:after="120"/>
              <w:ind w:left="-108" w:right="4"/>
              <w:rPr>
                <w:rFonts w:ascii="Arial" w:eastAsia="DengXian" w:hAnsi="Arial" w:cs="Arial"/>
                <w:lang w:val="en-GB"/>
              </w:rPr>
            </w:pPr>
            <w:r w:rsidRPr="00C3109F">
              <w:rPr>
                <w:rFonts w:ascii="Arial" w:hAnsi="Arial" w:cs="Arial"/>
                <w:lang w:val="en-GB"/>
              </w:rPr>
              <w:t xml:space="preserve"> DOR 17</w:t>
            </w:r>
          </w:p>
        </w:tc>
        <w:tc>
          <w:tcPr>
            <w:tcW w:w="1469" w:type="dxa"/>
            <w:gridSpan w:val="2"/>
            <w:tcBorders>
              <w:bottom w:val="single" w:sz="4" w:space="0" w:color="auto"/>
            </w:tcBorders>
            <w:shd w:val="clear" w:color="auto" w:fill="FFFFFF"/>
            <w:tcMar>
              <w:left w:w="108" w:type="dxa"/>
              <w:right w:w="108" w:type="dxa"/>
            </w:tcMar>
          </w:tcPr>
          <w:p w14:paraId="5E42C2FE" w14:textId="77777777" w:rsidR="00DE0C1C" w:rsidRPr="00C3109F" w:rsidRDefault="00DE0C1C" w:rsidP="004E5ACE">
            <w:pPr>
              <w:spacing w:before="120" w:after="120"/>
              <w:ind w:right="4"/>
              <w:rPr>
                <w:rFonts w:ascii="Arial" w:eastAsia="DengXian" w:hAnsi="Arial" w:cs="Arial"/>
                <w:lang w:val="en-GB"/>
              </w:rPr>
            </w:pPr>
            <w:r w:rsidRPr="00C3109F">
              <w:rPr>
                <w:rFonts w:ascii="Arial" w:hAnsi="Arial" w:cs="Arial"/>
                <w:lang w:val="en-GB"/>
              </w:rPr>
              <w:t>DOR 23</w:t>
            </w:r>
          </w:p>
        </w:tc>
        <w:tc>
          <w:tcPr>
            <w:tcW w:w="1468" w:type="dxa"/>
            <w:tcBorders>
              <w:bottom w:val="single" w:sz="4" w:space="0" w:color="auto"/>
            </w:tcBorders>
            <w:shd w:val="clear" w:color="auto" w:fill="FFFFFF"/>
            <w:tcMar>
              <w:left w:w="108" w:type="dxa"/>
              <w:right w:w="108" w:type="dxa"/>
            </w:tcMar>
          </w:tcPr>
          <w:p w14:paraId="423F7C77" w14:textId="41541A97" w:rsidR="00DE0C1C" w:rsidRPr="00C3109F" w:rsidRDefault="00DE0C1C" w:rsidP="004E5ACE">
            <w:pPr>
              <w:spacing w:before="120" w:after="120"/>
              <w:ind w:right="4"/>
              <w:rPr>
                <w:rFonts w:ascii="Arial" w:hAnsi="Arial" w:cs="Arial"/>
                <w:lang w:val="en-GB"/>
              </w:rPr>
            </w:pPr>
            <w:r w:rsidRPr="00C3109F">
              <w:rPr>
                <w:rFonts w:ascii="Arial" w:hAnsi="Arial" w:cs="Arial"/>
                <w:lang w:val="en-GB"/>
              </w:rPr>
              <w:t>Crablet D1</w:t>
            </w:r>
            <w:r w:rsidR="005950C2">
              <w:rPr>
                <w:rFonts w:ascii="Arial" w:hAnsi="Arial" w:cs="Arial"/>
                <w:lang w:val="en-GB"/>
              </w:rPr>
              <w:t>0</w:t>
            </w:r>
            <w:r w:rsidRPr="00C3109F">
              <w:rPr>
                <w:rFonts w:ascii="Arial" w:hAnsi="Arial" w:cs="Arial"/>
                <w:lang w:val="en-GB"/>
              </w:rPr>
              <w:t xml:space="preserve"> Prod./tank</w:t>
            </w:r>
          </w:p>
        </w:tc>
      </w:tr>
      <w:tr w:rsidR="00DE0C1C" w:rsidRPr="006A400F" w14:paraId="5868BB6A" w14:textId="77777777" w:rsidTr="004E5ACE">
        <w:trPr>
          <w:gridAfter w:val="1"/>
          <w:wAfter w:w="98" w:type="dxa"/>
          <w:trHeight w:val="1045"/>
        </w:trPr>
        <w:tc>
          <w:tcPr>
            <w:tcW w:w="1276" w:type="dxa"/>
            <w:tcBorders>
              <w:top w:val="single" w:sz="4" w:space="0" w:color="auto"/>
              <w:bottom w:val="single" w:sz="4" w:space="0" w:color="auto"/>
            </w:tcBorders>
            <w:shd w:val="clear" w:color="auto" w:fill="FFFFFF"/>
            <w:tcMar>
              <w:left w:w="108" w:type="dxa"/>
              <w:right w:w="108" w:type="dxa"/>
            </w:tcMar>
          </w:tcPr>
          <w:p w14:paraId="688AFF1B" w14:textId="77777777" w:rsidR="00DE0C1C" w:rsidRPr="00C3109F" w:rsidRDefault="00DE0C1C" w:rsidP="004E5ACE">
            <w:pPr>
              <w:spacing w:before="120" w:after="120"/>
              <w:ind w:right="4"/>
              <w:jc w:val="both"/>
              <w:rPr>
                <w:rFonts w:ascii="Arial" w:hAnsi="Arial" w:cs="Arial"/>
                <w:lang w:val="en-GB"/>
              </w:rPr>
            </w:pPr>
            <w:r w:rsidRPr="00C3109F">
              <w:rPr>
                <w:rFonts w:ascii="Arial" w:hAnsi="Arial" w:cs="Arial"/>
                <w:lang w:val="en-GB"/>
              </w:rPr>
              <w:t>A=2.5</w:t>
            </w:r>
          </w:p>
          <w:p w14:paraId="3769AA11" w14:textId="77777777" w:rsidR="00DE0C1C" w:rsidRPr="00C3109F" w:rsidRDefault="00DE0C1C" w:rsidP="004E5ACE">
            <w:pPr>
              <w:spacing w:before="120" w:after="120"/>
              <w:ind w:right="4"/>
              <w:jc w:val="both"/>
              <w:rPr>
                <w:rFonts w:ascii="Arial" w:hAnsi="Arial" w:cs="Arial"/>
                <w:lang w:val="en-GB"/>
              </w:rPr>
            </w:pPr>
            <w:r w:rsidRPr="00C3109F">
              <w:rPr>
                <w:rFonts w:ascii="Arial" w:hAnsi="Arial" w:cs="Arial"/>
                <w:lang w:val="en-GB"/>
              </w:rPr>
              <w:t>B=5.0</w:t>
            </w:r>
          </w:p>
          <w:p w14:paraId="6BAE204B"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hAnsi="Arial" w:cs="Arial"/>
                <w:lang w:val="en-GB"/>
              </w:rPr>
              <w:t>C=7.5</w:t>
            </w:r>
          </w:p>
          <w:p w14:paraId="1219E073"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eastAsia="DengXian" w:hAnsi="Arial" w:cs="Arial"/>
                <w:lang w:val="en-GB"/>
              </w:rPr>
              <w:t>D=0.0</w:t>
            </w:r>
          </w:p>
        </w:tc>
        <w:tc>
          <w:tcPr>
            <w:tcW w:w="1466" w:type="dxa"/>
            <w:tcBorders>
              <w:top w:val="single" w:sz="4" w:space="0" w:color="auto"/>
              <w:bottom w:val="single" w:sz="4" w:space="0" w:color="auto"/>
            </w:tcBorders>
            <w:shd w:val="clear" w:color="auto" w:fill="FFFFFF"/>
            <w:tcMar>
              <w:left w:w="108" w:type="dxa"/>
              <w:right w:w="108" w:type="dxa"/>
            </w:tcMar>
          </w:tcPr>
          <w:p w14:paraId="05C4515B" w14:textId="77777777" w:rsidR="00DE0C1C" w:rsidRPr="00C3109F" w:rsidRDefault="00DE0C1C" w:rsidP="004E5ACE">
            <w:pPr>
              <w:spacing w:before="120" w:after="120"/>
              <w:ind w:right="4"/>
              <w:jc w:val="both"/>
              <w:rPr>
                <w:rFonts w:ascii="Arial" w:hAnsi="Arial" w:cs="Arial"/>
                <w:lang w:val="en-GB"/>
              </w:rPr>
            </w:pPr>
            <w:r w:rsidRPr="00C3109F">
              <w:rPr>
                <w:rFonts w:ascii="Arial" w:hAnsi="Arial" w:cs="Arial"/>
                <w:lang w:val="en-GB"/>
              </w:rPr>
              <w:t>80</w:t>
            </w:r>
          </w:p>
          <w:p w14:paraId="5771BEAA" w14:textId="77777777" w:rsidR="00DE0C1C" w:rsidRPr="00C3109F" w:rsidRDefault="00DE0C1C" w:rsidP="004E5ACE">
            <w:pPr>
              <w:spacing w:before="120" w:after="120"/>
              <w:ind w:right="4"/>
              <w:jc w:val="both"/>
              <w:rPr>
                <w:rFonts w:ascii="Arial" w:hAnsi="Arial" w:cs="Arial"/>
                <w:lang w:val="en-GB"/>
              </w:rPr>
            </w:pPr>
            <w:r w:rsidRPr="00C3109F">
              <w:rPr>
                <w:rFonts w:ascii="Arial" w:hAnsi="Arial" w:cs="Arial"/>
                <w:lang w:val="en-GB"/>
              </w:rPr>
              <w:t>80</w:t>
            </w:r>
          </w:p>
          <w:p w14:paraId="41AC58D9"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hAnsi="Arial" w:cs="Arial"/>
                <w:lang w:val="en-GB"/>
              </w:rPr>
              <w:t>80</w:t>
            </w:r>
          </w:p>
          <w:p w14:paraId="0BD9558D"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eastAsia="DengXian" w:hAnsi="Arial" w:cs="Arial"/>
                <w:lang w:val="en-GB"/>
              </w:rPr>
              <w:t>80</w:t>
            </w:r>
          </w:p>
        </w:tc>
        <w:tc>
          <w:tcPr>
            <w:tcW w:w="1752" w:type="dxa"/>
            <w:gridSpan w:val="2"/>
            <w:tcBorders>
              <w:top w:val="single" w:sz="4" w:space="0" w:color="auto"/>
              <w:bottom w:val="single" w:sz="4" w:space="0" w:color="auto"/>
            </w:tcBorders>
            <w:shd w:val="clear" w:color="auto" w:fill="FFFFFF"/>
            <w:tcMar>
              <w:left w:w="108" w:type="dxa"/>
              <w:right w:w="108" w:type="dxa"/>
            </w:tcMar>
          </w:tcPr>
          <w:p w14:paraId="2BB3B819" w14:textId="77777777" w:rsidR="00DE0C1C" w:rsidRPr="00C3109F" w:rsidRDefault="00DE0C1C" w:rsidP="004E5ACE">
            <w:pPr>
              <w:spacing w:before="120" w:after="120"/>
              <w:ind w:right="4"/>
              <w:jc w:val="both"/>
              <w:rPr>
                <w:rFonts w:ascii="Arial" w:hAnsi="Arial" w:cs="Arial"/>
                <w:lang w:val="en-GB"/>
              </w:rPr>
            </w:pPr>
            <w:r w:rsidRPr="00C3109F">
              <w:rPr>
                <w:rFonts w:ascii="Arial" w:hAnsi="Arial" w:cs="Arial"/>
                <w:lang w:val="en-GB"/>
              </w:rPr>
              <w:t>46.67±8.02</w:t>
            </w:r>
            <w:r w:rsidRPr="00C3109F">
              <w:rPr>
                <w:rFonts w:ascii="Arial" w:hAnsi="Arial" w:cs="Arial"/>
                <w:vertAlign w:val="superscript"/>
                <w:lang w:val="en-GB"/>
              </w:rPr>
              <w:t>a</w:t>
            </w:r>
          </w:p>
          <w:p w14:paraId="28AA6190"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hAnsi="Arial" w:cs="Arial"/>
                <w:lang w:val="en-GB"/>
              </w:rPr>
              <w:t>57.33±8,96</w:t>
            </w:r>
            <w:r w:rsidRPr="00C3109F">
              <w:rPr>
                <w:rFonts w:ascii="Arial" w:hAnsi="Arial" w:cs="Arial"/>
                <w:vertAlign w:val="superscript"/>
                <w:lang w:val="en-GB"/>
              </w:rPr>
              <w:t>ab</w:t>
            </w:r>
          </w:p>
          <w:p w14:paraId="2B6D99EB" w14:textId="77777777" w:rsidR="00DE0C1C" w:rsidRPr="00C3109F" w:rsidRDefault="00DE0C1C" w:rsidP="004E5ACE">
            <w:pPr>
              <w:spacing w:before="120" w:after="120"/>
              <w:ind w:right="4"/>
              <w:jc w:val="both"/>
              <w:rPr>
                <w:rFonts w:ascii="Arial" w:hAnsi="Arial" w:cs="Arial"/>
                <w:vertAlign w:val="superscript"/>
                <w:lang w:val="en-GB"/>
              </w:rPr>
            </w:pPr>
            <w:r w:rsidRPr="00C3109F">
              <w:rPr>
                <w:rFonts w:ascii="Arial" w:hAnsi="Arial" w:cs="Arial"/>
                <w:lang w:val="en-GB"/>
              </w:rPr>
              <w:t>69.34±12.4</w:t>
            </w:r>
            <w:r w:rsidRPr="00C3109F">
              <w:rPr>
                <w:rFonts w:ascii="Arial" w:hAnsi="Arial" w:cs="Arial"/>
                <w:vertAlign w:val="superscript"/>
                <w:lang w:val="en-GB"/>
              </w:rPr>
              <w:t>b</w:t>
            </w:r>
          </w:p>
          <w:p w14:paraId="26B6A696" w14:textId="77777777" w:rsidR="00DE0C1C" w:rsidRPr="00C3109F" w:rsidRDefault="00DE0C1C" w:rsidP="004E5ACE">
            <w:pPr>
              <w:spacing w:before="120" w:after="120"/>
              <w:ind w:right="4"/>
              <w:jc w:val="both"/>
              <w:rPr>
                <w:rFonts w:ascii="Arial" w:hAnsi="Arial" w:cs="Arial"/>
                <w:lang w:val="en-GB"/>
              </w:rPr>
            </w:pPr>
            <w:r w:rsidRPr="00C3109F">
              <w:rPr>
                <w:rFonts w:ascii="Arial" w:hAnsi="Arial" w:cs="Arial"/>
                <w:color w:val="000000"/>
                <w:lang w:val="en-GB" w:eastAsia="en-ID"/>
              </w:rPr>
              <w:t>46,33±5.51</w:t>
            </w:r>
            <w:r w:rsidRPr="00C3109F">
              <w:rPr>
                <w:rFonts w:ascii="Arial" w:hAnsi="Arial" w:cs="Arial"/>
                <w:color w:val="000000"/>
                <w:vertAlign w:val="superscript"/>
                <w:lang w:val="en-GB" w:eastAsia="en-ID"/>
              </w:rPr>
              <w:t>a</w:t>
            </w:r>
          </w:p>
        </w:tc>
        <w:tc>
          <w:tcPr>
            <w:tcW w:w="1618" w:type="dxa"/>
            <w:gridSpan w:val="2"/>
            <w:tcBorders>
              <w:top w:val="single" w:sz="4" w:space="0" w:color="auto"/>
              <w:bottom w:val="single" w:sz="4" w:space="0" w:color="auto"/>
            </w:tcBorders>
            <w:shd w:val="clear" w:color="auto" w:fill="FFFFFF"/>
            <w:tcMar>
              <w:left w:w="108" w:type="dxa"/>
              <w:right w:w="108" w:type="dxa"/>
            </w:tcMar>
          </w:tcPr>
          <w:p w14:paraId="482196A4" w14:textId="77777777" w:rsidR="00DE0C1C" w:rsidRPr="00C3109F" w:rsidRDefault="00DE0C1C" w:rsidP="004E5ACE">
            <w:pPr>
              <w:spacing w:before="120" w:after="120"/>
              <w:ind w:right="4"/>
              <w:jc w:val="both"/>
              <w:rPr>
                <w:rFonts w:ascii="Arial" w:hAnsi="Arial" w:cs="Arial"/>
                <w:lang w:val="en-GB"/>
              </w:rPr>
            </w:pPr>
            <w:r w:rsidRPr="00C3109F">
              <w:rPr>
                <w:rFonts w:ascii="Arial" w:hAnsi="Arial" w:cs="Arial"/>
                <w:lang w:val="en-GB"/>
              </w:rPr>
              <w:t>14.67±3.51</w:t>
            </w:r>
            <w:r w:rsidRPr="00C3109F">
              <w:rPr>
                <w:rFonts w:ascii="Arial" w:hAnsi="Arial" w:cs="Arial"/>
                <w:vertAlign w:val="superscript"/>
                <w:lang w:val="en-GB"/>
              </w:rPr>
              <w:t>a</w:t>
            </w:r>
          </w:p>
          <w:p w14:paraId="4B9CFCBA" w14:textId="77777777" w:rsidR="00DE0C1C" w:rsidRPr="00C3109F" w:rsidRDefault="00DE0C1C" w:rsidP="004E5ACE">
            <w:pPr>
              <w:spacing w:before="120" w:after="120"/>
              <w:ind w:right="4"/>
              <w:jc w:val="both"/>
              <w:rPr>
                <w:rFonts w:ascii="Arial" w:hAnsi="Arial" w:cs="Arial"/>
                <w:lang w:val="en-GB"/>
              </w:rPr>
            </w:pPr>
            <w:r w:rsidRPr="00C3109F">
              <w:rPr>
                <w:rFonts w:ascii="Arial" w:hAnsi="Arial" w:cs="Arial"/>
                <w:lang w:val="en-GB"/>
              </w:rPr>
              <w:t>25.67±4.93</w:t>
            </w:r>
            <w:r w:rsidRPr="00C3109F">
              <w:rPr>
                <w:rFonts w:ascii="Arial" w:hAnsi="Arial" w:cs="Arial"/>
                <w:vertAlign w:val="superscript"/>
                <w:lang w:val="en-GB"/>
              </w:rPr>
              <w:t>b</w:t>
            </w:r>
          </w:p>
          <w:p w14:paraId="60983BAB" w14:textId="77777777" w:rsidR="00DE0C1C" w:rsidRPr="00C3109F" w:rsidRDefault="00DE0C1C" w:rsidP="004E5ACE">
            <w:pPr>
              <w:spacing w:before="120" w:after="120"/>
              <w:ind w:right="4"/>
              <w:jc w:val="both"/>
              <w:rPr>
                <w:rFonts w:ascii="Arial" w:eastAsia="DengXian" w:hAnsi="Arial" w:cs="Arial"/>
                <w:vertAlign w:val="superscript"/>
                <w:lang w:val="en-GB"/>
              </w:rPr>
            </w:pPr>
            <w:r w:rsidRPr="00C3109F">
              <w:rPr>
                <w:rFonts w:ascii="Arial" w:hAnsi="Arial" w:cs="Arial"/>
                <w:lang w:val="en-GB"/>
              </w:rPr>
              <w:t>26.00±3.60</w:t>
            </w:r>
            <w:r w:rsidRPr="00C3109F">
              <w:rPr>
                <w:rFonts w:ascii="Arial" w:hAnsi="Arial" w:cs="Arial"/>
                <w:vertAlign w:val="superscript"/>
                <w:lang w:val="en-GB"/>
              </w:rPr>
              <w:t>b</w:t>
            </w:r>
          </w:p>
          <w:p w14:paraId="4B35EFA1"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eastAsia="DengXian" w:hAnsi="Arial" w:cs="Arial"/>
                <w:lang w:val="en-GB"/>
              </w:rPr>
              <w:t>14.00±2.64</w:t>
            </w:r>
            <w:r w:rsidRPr="00C3109F">
              <w:rPr>
                <w:rFonts w:ascii="Arial" w:eastAsia="DengXian" w:hAnsi="Arial" w:cs="Arial"/>
                <w:vertAlign w:val="superscript"/>
                <w:lang w:val="en-GB"/>
              </w:rPr>
              <w:t>a</w:t>
            </w:r>
          </w:p>
        </w:tc>
        <w:tc>
          <w:tcPr>
            <w:tcW w:w="1469" w:type="dxa"/>
            <w:gridSpan w:val="2"/>
            <w:tcBorders>
              <w:top w:val="single" w:sz="4" w:space="0" w:color="auto"/>
              <w:bottom w:val="single" w:sz="4" w:space="0" w:color="auto"/>
            </w:tcBorders>
            <w:shd w:val="clear" w:color="auto" w:fill="FFFFFF"/>
            <w:tcMar>
              <w:left w:w="108" w:type="dxa"/>
              <w:right w:w="108" w:type="dxa"/>
            </w:tcMar>
          </w:tcPr>
          <w:p w14:paraId="6F36CB87"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hAnsi="Arial" w:cs="Arial"/>
                <w:lang w:val="en-GB"/>
              </w:rPr>
              <w:t>Z5:8;M:2</w:t>
            </w:r>
          </w:p>
          <w:p w14:paraId="242AE44B"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hAnsi="Arial" w:cs="Arial"/>
                <w:lang w:val="en-GB"/>
              </w:rPr>
              <w:t>Z5:8;M:2</w:t>
            </w:r>
          </w:p>
          <w:p w14:paraId="1C84DA9A"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hAnsi="Arial" w:cs="Arial"/>
                <w:lang w:val="en-GB"/>
              </w:rPr>
              <w:t>Z5:6:M:4</w:t>
            </w:r>
          </w:p>
          <w:p w14:paraId="2FC3191E"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hAnsi="Arial" w:cs="Arial"/>
                <w:lang w:val="en-GB"/>
              </w:rPr>
              <w:t>Z5:9;M:1</w:t>
            </w:r>
          </w:p>
        </w:tc>
        <w:tc>
          <w:tcPr>
            <w:tcW w:w="1593" w:type="dxa"/>
            <w:gridSpan w:val="3"/>
            <w:tcBorders>
              <w:top w:val="single" w:sz="4" w:space="0" w:color="auto"/>
              <w:bottom w:val="single" w:sz="4" w:space="0" w:color="auto"/>
            </w:tcBorders>
            <w:shd w:val="clear" w:color="auto" w:fill="FFFFFF"/>
            <w:tcMar>
              <w:left w:w="108" w:type="dxa"/>
              <w:right w:w="108" w:type="dxa"/>
            </w:tcMar>
          </w:tcPr>
          <w:p w14:paraId="6AA75F33"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eastAsia="DengXian" w:hAnsi="Arial" w:cs="Arial"/>
                <w:lang w:val="en-GB"/>
              </w:rPr>
              <w:t>174±1.41</w:t>
            </w:r>
            <w:r w:rsidRPr="00C3109F">
              <w:rPr>
                <w:rFonts w:ascii="Arial" w:eastAsia="DengXian" w:hAnsi="Arial" w:cs="Arial"/>
                <w:vertAlign w:val="superscript"/>
                <w:lang w:val="en-GB"/>
              </w:rPr>
              <w:t>a</w:t>
            </w:r>
          </w:p>
          <w:p w14:paraId="31FC166C"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eastAsia="DengXian" w:hAnsi="Arial" w:cs="Arial"/>
                <w:lang w:val="en-GB"/>
              </w:rPr>
              <w:t>225±2.82</w:t>
            </w:r>
            <w:r w:rsidRPr="00C3109F">
              <w:rPr>
                <w:rFonts w:ascii="Arial" w:eastAsia="DengXian" w:hAnsi="Arial" w:cs="Arial"/>
                <w:vertAlign w:val="superscript"/>
                <w:lang w:val="en-GB"/>
              </w:rPr>
              <w:t>b</w:t>
            </w:r>
          </w:p>
          <w:p w14:paraId="2EF5007B"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eastAsia="DengXian" w:hAnsi="Arial" w:cs="Arial"/>
                <w:lang w:val="en-GB"/>
              </w:rPr>
              <w:t>220±16.97</w:t>
            </w:r>
            <w:r w:rsidRPr="00C3109F">
              <w:rPr>
                <w:rFonts w:ascii="Arial" w:eastAsia="DengXian" w:hAnsi="Arial" w:cs="Arial"/>
                <w:vertAlign w:val="superscript"/>
                <w:lang w:val="en-GB"/>
              </w:rPr>
              <w:t>b</w:t>
            </w:r>
          </w:p>
          <w:p w14:paraId="082040F5" w14:textId="77777777" w:rsidR="00DE0C1C" w:rsidRPr="00C3109F" w:rsidRDefault="00DE0C1C" w:rsidP="004E5ACE">
            <w:pPr>
              <w:spacing w:before="120" w:after="120"/>
              <w:ind w:right="4"/>
              <w:jc w:val="both"/>
              <w:rPr>
                <w:rFonts w:ascii="Arial" w:eastAsia="DengXian" w:hAnsi="Arial" w:cs="Arial"/>
                <w:lang w:val="en-GB"/>
              </w:rPr>
            </w:pPr>
            <w:r w:rsidRPr="00C3109F">
              <w:rPr>
                <w:rFonts w:ascii="Arial" w:eastAsia="DengXian" w:hAnsi="Arial" w:cs="Arial"/>
                <w:lang w:val="en-GB"/>
              </w:rPr>
              <w:t>172.5±14.8</w:t>
            </w:r>
            <w:r w:rsidRPr="00C3109F">
              <w:rPr>
                <w:rFonts w:ascii="Arial" w:eastAsia="DengXian" w:hAnsi="Arial" w:cs="Arial"/>
                <w:vertAlign w:val="superscript"/>
                <w:lang w:val="en-GB"/>
              </w:rPr>
              <w:t>a</w:t>
            </w:r>
          </w:p>
        </w:tc>
      </w:tr>
    </w:tbl>
    <w:p w14:paraId="44EAA521" w14:textId="77777777" w:rsidR="00DE0C1C" w:rsidRPr="000B2D47" w:rsidRDefault="00DE0C1C" w:rsidP="00DE0C1C">
      <w:pPr>
        <w:jc w:val="both"/>
        <w:rPr>
          <w:sz w:val="20"/>
          <w:szCs w:val="20"/>
          <w:lang w:val="en-GB"/>
        </w:rPr>
      </w:pPr>
      <w:r w:rsidRPr="000B2D47">
        <w:rPr>
          <w:sz w:val="20"/>
          <w:szCs w:val="20"/>
          <w:lang w:val="en-GB"/>
        </w:rPr>
        <w:t>DOR: Day of Rearing, Z5: zoea-5, M: megalopa</w:t>
      </w:r>
    </w:p>
    <w:p w14:paraId="78CDB1BC" w14:textId="77777777" w:rsidR="00DE0C1C" w:rsidRPr="000B2D47" w:rsidRDefault="00DE0C1C" w:rsidP="00DE0C1C">
      <w:pPr>
        <w:rPr>
          <w:sz w:val="20"/>
          <w:szCs w:val="20"/>
          <w:lang w:val="en-GB"/>
        </w:rPr>
      </w:pPr>
      <w:r w:rsidRPr="000B2D47">
        <w:rPr>
          <w:sz w:val="20"/>
          <w:szCs w:val="20"/>
          <w:lang w:val="en-GB"/>
        </w:rPr>
        <w:t>Values in the same column without the same superscript letters are significantly different (p &lt; .05).</w:t>
      </w:r>
    </w:p>
    <w:p w14:paraId="062875D5" w14:textId="77777777" w:rsidR="00DE0C1C" w:rsidRPr="00C3109F" w:rsidRDefault="00DE0C1C" w:rsidP="00DE0C1C">
      <w:pPr>
        <w:spacing w:before="120" w:after="120" w:line="480" w:lineRule="auto"/>
        <w:rPr>
          <w:rFonts w:ascii="Arial" w:hAnsi="Arial" w:cs="Arial"/>
          <w:lang w:val="en-GB"/>
        </w:rPr>
      </w:pPr>
    </w:p>
    <w:p w14:paraId="4B8FD77D" w14:textId="77777777" w:rsidR="000B34DF" w:rsidRPr="00441519" w:rsidRDefault="000B34DF" w:rsidP="000B34DF">
      <w:pPr>
        <w:spacing w:before="120" w:after="120"/>
        <w:jc w:val="both"/>
        <w:rPr>
          <w:sz w:val="20"/>
          <w:szCs w:val="20"/>
          <w:lang w:val="en-GB"/>
        </w:rPr>
      </w:pPr>
    </w:p>
    <w:p w14:paraId="14F8CFD7" w14:textId="77777777" w:rsidR="000B34DF" w:rsidRPr="00C3109F" w:rsidRDefault="000B34DF" w:rsidP="000B34DF">
      <w:pPr>
        <w:spacing w:before="120" w:after="120"/>
        <w:rPr>
          <w:rFonts w:ascii="Arial" w:hAnsi="Arial" w:cs="Arial"/>
          <w:lang w:val="en-GB"/>
        </w:rPr>
      </w:pPr>
    </w:p>
    <w:p w14:paraId="3A56CA6A" w14:textId="77777777" w:rsidR="005664AA" w:rsidRPr="002A1C5F" w:rsidRDefault="005664AA" w:rsidP="00A44A27">
      <w:pPr>
        <w:spacing w:before="120" w:after="120"/>
        <w:jc w:val="both"/>
        <w:rPr>
          <w:sz w:val="20"/>
          <w:szCs w:val="20"/>
          <w:lang w:val="en-GB"/>
        </w:rPr>
      </w:pPr>
    </w:p>
    <w:p w14:paraId="5E32741A" w14:textId="77777777" w:rsidR="00E718C4" w:rsidRDefault="00E718C4" w:rsidP="0003498D">
      <w:pPr>
        <w:spacing w:before="120" w:after="120"/>
        <w:ind w:left="851" w:hanging="851"/>
        <w:rPr>
          <w:rFonts w:ascii="Arial" w:hAnsi="Arial" w:cs="Arial"/>
          <w:lang w:val="en-GB"/>
        </w:rPr>
      </w:pPr>
    </w:p>
    <w:p w14:paraId="0DF16CF1" w14:textId="77777777" w:rsidR="0003498D" w:rsidRDefault="0003498D" w:rsidP="005462D2">
      <w:pPr>
        <w:spacing w:before="120" w:after="120"/>
        <w:ind w:left="851" w:hanging="851"/>
        <w:rPr>
          <w:rFonts w:ascii="Arial" w:hAnsi="Arial" w:cs="Arial"/>
          <w:lang w:val="en-GB"/>
        </w:rPr>
      </w:pPr>
    </w:p>
    <w:p w14:paraId="5A974E66" w14:textId="77777777" w:rsidR="005462D2" w:rsidRDefault="005462D2" w:rsidP="00F97E69"/>
    <w:sectPr w:rsidR="005462D2" w:rsidSect="0049147B">
      <w:head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0BB80" w14:textId="77777777" w:rsidR="00521FDD" w:rsidRDefault="00521FDD" w:rsidP="0094285B">
      <w:r>
        <w:separator/>
      </w:r>
    </w:p>
  </w:endnote>
  <w:endnote w:type="continuationSeparator" w:id="0">
    <w:p w14:paraId="2DB20D7C" w14:textId="77777777" w:rsidR="00521FDD" w:rsidRDefault="00521FDD" w:rsidP="0094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45233" w14:textId="77777777" w:rsidR="00521FDD" w:rsidRDefault="00521FDD" w:rsidP="0094285B">
      <w:r>
        <w:separator/>
      </w:r>
    </w:p>
  </w:footnote>
  <w:footnote w:type="continuationSeparator" w:id="0">
    <w:p w14:paraId="64D23628" w14:textId="77777777" w:rsidR="00521FDD" w:rsidRDefault="00521FDD" w:rsidP="009428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277012"/>
      <w:docPartObj>
        <w:docPartGallery w:val="Page Numbers (Top of Page)"/>
        <w:docPartUnique/>
      </w:docPartObj>
    </w:sdtPr>
    <w:sdtEndPr>
      <w:rPr>
        <w:noProof/>
      </w:rPr>
    </w:sdtEndPr>
    <w:sdtContent>
      <w:p w14:paraId="7D5783EF" w14:textId="5822FF19" w:rsidR="006D7E82" w:rsidRDefault="006D7E82">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39815141" w14:textId="556E2392" w:rsidR="0094285B" w:rsidRDefault="009428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597E43"/>
    <w:multiLevelType w:val="hybridMultilevel"/>
    <w:tmpl w:val="427AD2AA"/>
    <w:lvl w:ilvl="0" w:tplc="50240B28">
      <w:start w:val="1"/>
      <w:numFmt w:val="upperRoman"/>
      <w:lvlText w:val="%1."/>
      <w:lvlJc w:val="left"/>
      <w:pPr>
        <w:ind w:left="940" w:hanging="720"/>
      </w:pPr>
    </w:lvl>
    <w:lvl w:ilvl="1" w:tplc="04090019">
      <w:start w:val="1"/>
      <w:numFmt w:val="upperLetter"/>
      <w:lvlText w:val="%2."/>
      <w:lvlJc w:val="left"/>
      <w:pPr>
        <w:ind w:left="1020" w:hanging="400"/>
      </w:pPr>
    </w:lvl>
    <w:lvl w:ilvl="2" w:tplc="0409001B">
      <w:start w:val="1"/>
      <w:numFmt w:val="lowerRoman"/>
      <w:lvlText w:val="%3."/>
      <w:lvlJc w:val="right"/>
      <w:pPr>
        <w:ind w:left="1420" w:hanging="400"/>
      </w:pPr>
    </w:lvl>
    <w:lvl w:ilvl="3" w:tplc="0409000F">
      <w:start w:val="1"/>
      <w:numFmt w:val="decimal"/>
      <w:lvlText w:val="%4."/>
      <w:lvlJc w:val="left"/>
      <w:pPr>
        <w:ind w:left="1820" w:hanging="400"/>
      </w:pPr>
    </w:lvl>
    <w:lvl w:ilvl="4" w:tplc="04090019">
      <w:start w:val="1"/>
      <w:numFmt w:val="upperLetter"/>
      <w:lvlText w:val="%5."/>
      <w:lvlJc w:val="left"/>
      <w:pPr>
        <w:ind w:left="2220" w:hanging="400"/>
      </w:pPr>
    </w:lvl>
    <w:lvl w:ilvl="5" w:tplc="0409001B">
      <w:start w:val="1"/>
      <w:numFmt w:val="lowerRoman"/>
      <w:lvlText w:val="%6."/>
      <w:lvlJc w:val="right"/>
      <w:pPr>
        <w:ind w:left="2620" w:hanging="400"/>
      </w:pPr>
    </w:lvl>
    <w:lvl w:ilvl="6" w:tplc="0409000F">
      <w:start w:val="1"/>
      <w:numFmt w:val="decimal"/>
      <w:lvlText w:val="%7."/>
      <w:lvlJc w:val="left"/>
      <w:pPr>
        <w:ind w:left="3020" w:hanging="400"/>
      </w:pPr>
    </w:lvl>
    <w:lvl w:ilvl="7" w:tplc="04090019">
      <w:start w:val="1"/>
      <w:numFmt w:val="upperLetter"/>
      <w:lvlText w:val="%8."/>
      <w:lvlJc w:val="left"/>
      <w:pPr>
        <w:ind w:left="3420" w:hanging="400"/>
      </w:pPr>
    </w:lvl>
    <w:lvl w:ilvl="8" w:tplc="0409001B">
      <w:start w:val="1"/>
      <w:numFmt w:val="lowerRoman"/>
      <w:lvlText w:val="%9."/>
      <w:lvlJc w:val="right"/>
      <w:pPr>
        <w:ind w:left="3820" w:hanging="400"/>
      </w:pPr>
    </w:lvl>
  </w:abstractNum>
  <w:abstractNum w:abstractNumId="1" w15:restartNumberingAfterBreak="0">
    <w:nsid w:val="25074853"/>
    <w:multiLevelType w:val="hybridMultilevel"/>
    <w:tmpl w:val="758CF490"/>
    <w:lvl w:ilvl="0" w:tplc="FF6C64AC">
      <w:numFmt w:val="bullet"/>
      <w:lvlText w:val="-"/>
      <w:lvlJc w:val="left"/>
      <w:pPr>
        <w:ind w:left="760" w:hanging="360"/>
      </w:pPr>
      <w:rPr>
        <w:rFonts w:ascii="Times New Roman" w:eastAsia="BatangChe" w:hAnsi="Times New Roman" w:cs="Times New Roman" w:hint="default"/>
        <w:color w:val="FF0000"/>
      </w:rPr>
    </w:lvl>
    <w:lvl w:ilvl="1" w:tplc="04090003">
      <w:start w:val="1"/>
      <w:numFmt w:val="bullet"/>
      <w:lvlText w:val=""/>
      <w:lvlJc w:val="left"/>
      <w:pPr>
        <w:ind w:left="1200" w:hanging="400"/>
      </w:pPr>
      <w:rPr>
        <w:rFonts w:ascii="Wingdings" w:hAnsi="Wingdings" w:hint="default"/>
      </w:rPr>
    </w:lvl>
    <w:lvl w:ilvl="2" w:tplc="04090005">
      <w:start w:val="1"/>
      <w:numFmt w:val="bullet"/>
      <w:lvlText w:val=""/>
      <w:lvlJc w:val="left"/>
      <w:pPr>
        <w:ind w:left="1600" w:hanging="400"/>
      </w:pPr>
      <w:rPr>
        <w:rFonts w:ascii="Wingdings" w:hAnsi="Wingdings" w:hint="default"/>
      </w:rPr>
    </w:lvl>
    <w:lvl w:ilvl="3" w:tplc="04090001">
      <w:start w:val="1"/>
      <w:numFmt w:val="bullet"/>
      <w:lvlText w:val=""/>
      <w:lvlJc w:val="left"/>
      <w:pPr>
        <w:ind w:left="2000" w:hanging="400"/>
      </w:pPr>
      <w:rPr>
        <w:rFonts w:ascii="Wingdings" w:hAnsi="Wingdings" w:hint="default"/>
      </w:rPr>
    </w:lvl>
    <w:lvl w:ilvl="4" w:tplc="04090003">
      <w:start w:val="1"/>
      <w:numFmt w:val="bullet"/>
      <w:lvlText w:val=""/>
      <w:lvlJc w:val="left"/>
      <w:pPr>
        <w:ind w:left="2400" w:hanging="400"/>
      </w:pPr>
      <w:rPr>
        <w:rFonts w:ascii="Wingdings" w:hAnsi="Wingdings" w:hint="default"/>
      </w:rPr>
    </w:lvl>
    <w:lvl w:ilvl="5" w:tplc="04090005">
      <w:start w:val="1"/>
      <w:numFmt w:val="bullet"/>
      <w:lvlText w:val=""/>
      <w:lvlJc w:val="left"/>
      <w:pPr>
        <w:ind w:left="2800" w:hanging="400"/>
      </w:pPr>
      <w:rPr>
        <w:rFonts w:ascii="Wingdings" w:hAnsi="Wingdings" w:hint="default"/>
      </w:rPr>
    </w:lvl>
    <w:lvl w:ilvl="6" w:tplc="04090001">
      <w:start w:val="1"/>
      <w:numFmt w:val="bullet"/>
      <w:lvlText w:val=""/>
      <w:lvlJc w:val="left"/>
      <w:pPr>
        <w:ind w:left="3200" w:hanging="400"/>
      </w:pPr>
      <w:rPr>
        <w:rFonts w:ascii="Wingdings" w:hAnsi="Wingdings" w:hint="default"/>
      </w:rPr>
    </w:lvl>
    <w:lvl w:ilvl="7" w:tplc="04090003">
      <w:start w:val="1"/>
      <w:numFmt w:val="bullet"/>
      <w:lvlText w:val=""/>
      <w:lvlJc w:val="left"/>
      <w:pPr>
        <w:ind w:left="3600" w:hanging="400"/>
      </w:pPr>
      <w:rPr>
        <w:rFonts w:ascii="Wingdings" w:hAnsi="Wingdings" w:hint="default"/>
      </w:rPr>
    </w:lvl>
    <w:lvl w:ilvl="8" w:tplc="04090005">
      <w:start w:val="1"/>
      <w:numFmt w:val="bullet"/>
      <w:lvlText w:val=""/>
      <w:lvlJc w:val="left"/>
      <w:pPr>
        <w:ind w:left="4000" w:hanging="400"/>
      </w:pPr>
      <w:rPr>
        <w:rFonts w:ascii="Wingdings" w:hAnsi="Wingdings" w:hint="default"/>
      </w:rPr>
    </w:lvl>
  </w:abstractNum>
  <w:abstractNum w:abstractNumId="2" w15:restartNumberingAfterBreak="0">
    <w:nsid w:val="434325E3"/>
    <w:multiLevelType w:val="hybridMultilevel"/>
    <w:tmpl w:val="54E65802"/>
    <w:lvl w:ilvl="0" w:tplc="EF0C68DC">
      <w:start w:val="10"/>
      <w:numFmt w:val="bullet"/>
      <w:lvlText w:val="-"/>
      <w:lvlJc w:val="left"/>
      <w:pPr>
        <w:ind w:left="580" w:hanging="360"/>
      </w:pPr>
      <w:rPr>
        <w:rFonts w:ascii="Times New Roman" w:eastAsia="BatangChe" w:hAnsi="Times New Roman" w:cs="Times New Roman" w:hint="default"/>
      </w:rPr>
    </w:lvl>
    <w:lvl w:ilvl="1" w:tplc="38090003" w:tentative="1">
      <w:start w:val="1"/>
      <w:numFmt w:val="bullet"/>
      <w:lvlText w:val="o"/>
      <w:lvlJc w:val="left"/>
      <w:pPr>
        <w:ind w:left="1300" w:hanging="360"/>
      </w:pPr>
      <w:rPr>
        <w:rFonts w:ascii="Courier New" w:hAnsi="Courier New" w:cs="Courier New" w:hint="default"/>
      </w:rPr>
    </w:lvl>
    <w:lvl w:ilvl="2" w:tplc="38090005" w:tentative="1">
      <w:start w:val="1"/>
      <w:numFmt w:val="bullet"/>
      <w:lvlText w:val=""/>
      <w:lvlJc w:val="left"/>
      <w:pPr>
        <w:ind w:left="2020" w:hanging="360"/>
      </w:pPr>
      <w:rPr>
        <w:rFonts w:ascii="Wingdings" w:hAnsi="Wingdings" w:hint="default"/>
      </w:rPr>
    </w:lvl>
    <w:lvl w:ilvl="3" w:tplc="38090001" w:tentative="1">
      <w:start w:val="1"/>
      <w:numFmt w:val="bullet"/>
      <w:lvlText w:val=""/>
      <w:lvlJc w:val="left"/>
      <w:pPr>
        <w:ind w:left="2740" w:hanging="360"/>
      </w:pPr>
      <w:rPr>
        <w:rFonts w:ascii="Symbol" w:hAnsi="Symbol" w:hint="default"/>
      </w:rPr>
    </w:lvl>
    <w:lvl w:ilvl="4" w:tplc="38090003" w:tentative="1">
      <w:start w:val="1"/>
      <w:numFmt w:val="bullet"/>
      <w:lvlText w:val="o"/>
      <w:lvlJc w:val="left"/>
      <w:pPr>
        <w:ind w:left="3460" w:hanging="360"/>
      </w:pPr>
      <w:rPr>
        <w:rFonts w:ascii="Courier New" w:hAnsi="Courier New" w:cs="Courier New" w:hint="default"/>
      </w:rPr>
    </w:lvl>
    <w:lvl w:ilvl="5" w:tplc="38090005" w:tentative="1">
      <w:start w:val="1"/>
      <w:numFmt w:val="bullet"/>
      <w:lvlText w:val=""/>
      <w:lvlJc w:val="left"/>
      <w:pPr>
        <w:ind w:left="4180" w:hanging="360"/>
      </w:pPr>
      <w:rPr>
        <w:rFonts w:ascii="Wingdings" w:hAnsi="Wingdings" w:hint="default"/>
      </w:rPr>
    </w:lvl>
    <w:lvl w:ilvl="6" w:tplc="38090001" w:tentative="1">
      <w:start w:val="1"/>
      <w:numFmt w:val="bullet"/>
      <w:lvlText w:val=""/>
      <w:lvlJc w:val="left"/>
      <w:pPr>
        <w:ind w:left="4900" w:hanging="360"/>
      </w:pPr>
      <w:rPr>
        <w:rFonts w:ascii="Symbol" w:hAnsi="Symbol" w:hint="default"/>
      </w:rPr>
    </w:lvl>
    <w:lvl w:ilvl="7" w:tplc="38090003" w:tentative="1">
      <w:start w:val="1"/>
      <w:numFmt w:val="bullet"/>
      <w:lvlText w:val="o"/>
      <w:lvlJc w:val="left"/>
      <w:pPr>
        <w:ind w:left="5620" w:hanging="360"/>
      </w:pPr>
      <w:rPr>
        <w:rFonts w:ascii="Courier New" w:hAnsi="Courier New" w:cs="Courier New" w:hint="default"/>
      </w:rPr>
    </w:lvl>
    <w:lvl w:ilvl="8" w:tplc="38090005" w:tentative="1">
      <w:start w:val="1"/>
      <w:numFmt w:val="bullet"/>
      <w:lvlText w:val=""/>
      <w:lvlJc w:val="left"/>
      <w:pPr>
        <w:ind w:left="6340" w:hanging="360"/>
      </w:pPr>
      <w:rPr>
        <w:rFonts w:ascii="Wingdings" w:hAnsi="Wingdings" w:hint="default"/>
      </w:rPr>
    </w:lvl>
  </w:abstractNum>
  <w:num w:numId="1" w16cid:durableId="10779009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52758262">
    <w:abstractNumId w:val="1"/>
  </w:num>
  <w:num w:numId="3" w16cid:durableId="16690921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wNDOyMDE3NrQ0NjdV0lEKTi0uzszPAykwNKgFADSHyLctAAAA"/>
  </w:docVars>
  <w:rsids>
    <w:rsidRoot w:val="00F97E69"/>
    <w:rsid w:val="00000AD9"/>
    <w:rsid w:val="00002F49"/>
    <w:rsid w:val="0000388D"/>
    <w:rsid w:val="00005F6B"/>
    <w:rsid w:val="00010C6F"/>
    <w:rsid w:val="00013230"/>
    <w:rsid w:val="00013329"/>
    <w:rsid w:val="000157CC"/>
    <w:rsid w:val="000270E7"/>
    <w:rsid w:val="000328F8"/>
    <w:rsid w:val="0003390E"/>
    <w:rsid w:val="0003498D"/>
    <w:rsid w:val="00040867"/>
    <w:rsid w:val="00044535"/>
    <w:rsid w:val="00045EF5"/>
    <w:rsid w:val="00047F3C"/>
    <w:rsid w:val="000513DE"/>
    <w:rsid w:val="000547B9"/>
    <w:rsid w:val="00054D5D"/>
    <w:rsid w:val="00055148"/>
    <w:rsid w:val="000571EB"/>
    <w:rsid w:val="00057EA5"/>
    <w:rsid w:val="000602E9"/>
    <w:rsid w:val="00061344"/>
    <w:rsid w:val="000616C2"/>
    <w:rsid w:val="00064677"/>
    <w:rsid w:val="00064781"/>
    <w:rsid w:val="00070536"/>
    <w:rsid w:val="0007152F"/>
    <w:rsid w:val="000744B0"/>
    <w:rsid w:val="00081787"/>
    <w:rsid w:val="00084AD6"/>
    <w:rsid w:val="00085670"/>
    <w:rsid w:val="00091BE1"/>
    <w:rsid w:val="00093F61"/>
    <w:rsid w:val="000950FD"/>
    <w:rsid w:val="000A3122"/>
    <w:rsid w:val="000A3500"/>
    <w:rsid w:val="000A4526"/>
    <w:rsid w:val="000A5261"/>
    <w:rsid w:val="000A6C72"/>
    <w:rsid w:val="000B0F19"/>
    <w:rsid w:val="000B17B8"/>
    <w:rsid w:val="000B18CD"/>
    <w:rsid w:val="000B2CDE"/>
    <w:rsid w:val="000B34DF"/>
    <w:rsid w:val="000B421D"/>
    <w:rsid w:val="000C0AD0"/>
    <w:rsid w:val="000C30FE"/>
    <w:rsid w:val="000C52D6"/>
    <w:rsid w:val="000C6ED7"/>
    <w:rsid w:val="000D4649"/>
    <w:rsid w:val="000D55A5"/>
    <w:rsid w:val="000D70B4"/>
    <w:rsid w:val="000E0789"/>
    <w:rsid w:val="000E0F53"/>
    <w:rsid w:val="000E547C"/>
    <w:rsid w:val="000E7AAE"/>
    <w:rsid w:val="000F0850"/>
    <w:rsid w:val="000F0C3B"/>
    <w:rsid w:val="000F1755"/>
    <w:rsid w:val="000F2B43"/>
    <w:rsid w:val="00105176"/>
    <w:rsid w:val="0010532F"/>
    <w:rsid w:val="00106397"/>
    <w:rsid w:val="001077E0"/>
    <w:rsid w:val="0011753B"/>
    <w:rsid w:val="00120106"/>
    <w:rsid w:val="00131D67"/>
    <w:rsid w:val="00131F65"/>
    <w:rsid w:val="0014053B"/>
    <w:rsid w:val="00141A4D"/>
    <w:rsid w:val="00153FD0"/>
    <w:rsid w:val="00154E59"/>
    <w:rsid w:val="0015762D"/>
    <w:rsid w:val="00162E98"/>
    <w:rsid w:val="0016374E"/>
    <w:rsid w:val="00164F29"/>
    <w:rsid w:val="0016628D"/>
    <w:rsid w:val="00170B5D"/>
    <w:rsid w:val="00174D07"/>
    <w:rsid w:val="00177CD8"/>
    <w:rsid w:val="00181DE0"/>
    <w:rsid w:val="00186E3D"/>
    <w:rsid w:val="001931DE"/>
    <w:rsid w:val="00196595"/>
    <w:rsid w:val="001A23C1"/>
    <w:rsid w:val="001A4805"/>
    <w:rsid w:val="001A4E0A"/>
    <w:rsid w:val="001B01D3"/>
    <w:rsid w:val="001C1E76"/>
    <w:rsid w:val="001C3014"/>
    <w:rsid w:val="001C3C32"/>
    <w:rsid w:val="001C645A"/>
    <w:rsid w:val="001D009F"/>
    <w:rsid w:val="001D110E"/>
    <w:rsid w:val="001D36B5"/>
    <w:rsid w:val="001D457C"/>
    <w:rsid w:val="001E49AA"/>
    <w:rsid w:val="001E57AC"/>
    <w:rsid w:val="001E5979"/>
    <w:rsid w:val="001E6596"/>
    <w:rsid w:val="001F2833"/>
    <w:rsid w:val="001F5096"/>
    <w:rsid w:val="00201CFE"/>
    <w:rsid w:val="00202AA0"/>
    <w:rsid w:val="00203693"/>
    <w:rsid w:val="00211FD1"/>
    <w:rsid w:val="00215662"/>
    <w:rsid w:val="002177D8"/>
    <w:rsid w:val="00220681"/>
    <w:rsid w:val="00226E45"/>
    <w:rsid w:val="0023017C"/>
    <w:rsid w:val="00231CFA"/>
    <w:rsid w:val="00234BC7"/>
    <w:rsid w:val="002376D4"/>
    <w:rsid w:val="00237BA8"/>
    <w:rsid w:val="0024053F"/>
    <w:rsid w:val="0024233A"/>
    <w:rsid w:val="00244DD4"/>
    <w:rsid w:val="00247F6E"/>
    <w:rsid w:val="002500C9"/>
    <w:rsid w:val="002525F9"/>
    <w:rsid w:val="0025327B"/>
    <w:rsid w:val="00253662"/>
    <w:rsid w:val="00254939"/>
    <w:rsid w:val="0025736E"/>
    <w:rsid w:val="00262BCF"/>
    <w:rsid w:val="00264C4E"/>
    <w:rsid w:val="00265391"/>
    <w:rsid w:val="0026649C"/>
    <w:rsid w:val="00271007"/>
    <w:rsid w:val="0027244A"/>
    <w:rsid w:val="002728E8"/>
    <w:rsid w:val="0027737A"/>
    <w:rsid w:val="0028116F"/>
    <w:rsid w:val="0028332A"/>
    <w:rsid w:val="00285349"/>
    <w:rsid w:val="002928F4"/>
    <w:rsid w:val="00292CFC"/>
    <w:rsid w:val="00296337"/>
    <w:rsid w:val="002A7CC4"/>
    <w:rsid w:val="002B2D9C"/>
    <w:rsid w:val="002B7819"/>
    <w:rsid w:val="002C0A9C"/>
    <w:rsid w:val="002C1AC4"/>
    <w:rsid w:val="002C36DE"/>
    <w:rsid w:val="002C7B19"/>
    <w:rsid w:val="002D3D13"/>
    <w:rsid w:val="002D3F65"/>
    <w:rsid w:val="002D5E51"/>
    <w:rsid w:val="002D7077"/>
    <w:rsid w:val="002E0138"/>
    <w:rsid w:val="002E0166"/>
    <w:rsid w:val="002E6E7B"/>
    <w:rsid w:val="002E787C"/>
    <w:rsid w:val="002F0530"/>
    <w:rsid w:val="002F3102"/>
    <w:rsid w:val="002F436C"/>
    <w:rsid w:val="002F5F91"/>
    <w:rsid w:val="002F61C5"/>
    <w:rsid w:val="002F7D72"/>
    <w:rsid w:val="00306F98"/>
    <w:rsid w:val="00307302"/>
    <w:rsid w:val="0031037D"/>
    <w:rsid w:val="00310FB8"/>
    <w:rsid w:val="00311886"/>
    <w:rsid w:val="00314D07"/>
    <w:rsid w:val="00317B25"/>
    <w:rsid w:val="00323C49"/>
    <w:rsid w:val="003252B1"/>
    <w:rsid w:val="003260D4"/>
    <w:rsid w:val="00327986"/>
    <w:rsid w:val="00327A50"/>
    <w:rsid w:val="00330EF2"/>
    <w:rsid w:val="00331614"/>
    <w:rsid w:val="00332414"/>
    <w:rsid w:val="00335795"/>
    <w:rsid w:val="003375D8"/>
    <w:rsid w:val="00341115"/>
    <w:rsid w:val="00346D9D"/>
    <w:rsid w:val="00347617"/>
    <w:rsid w:val="00353B61"/>
    <w:rsid w:val="00355926"/>
    <w:rsid w:val="00356249"/>
    <w:rsid w:val="003572DE"/>
    <w:rsid w:val="00360495"/>
    <w:rsid w:val="00362872"/>
    <w:rsid w:val="003651DB"/>
    <w:rsid w:val="00371D22"/>
    <w:rsid w:val="00373588"/>
    <w:rsid w:val="00374FD0"/>
    <w:rsid w:val="00376C5E"/>
    <w:rsid w:val="00377337"/>
    <w:rsid w:val="00377BE9"/>
    <w:rsid w:val="003800A1"/>
    <w:rsid w:val="00380FE2"/>
    <w:rsid w:val="00382753"/>
    <w:rsid w:val="00391D65"/>
    <w:rsid w:val="00394439"/>
    <w:rsid w:val="0039464A"/>
    <w:rsid w:val="003A136C"/>
    <w:rsid w:val="003A1D2F"/>
    <w:rsid w:val="003A4D51"/>
    <w:rsid w:val="003A52D0"/>
    <w:rsid w:val="003A6C6C"/>
    <w:rsid w:val="003B15F4"/>
    <w:rsid w:val="003B741A"/>
    <w:rsid w:val="003B7DAC"/>
    <w:rsid w:val="003C1169"/>
    <w:rsid w:val="003C55EA"/>
    <w:rsid w:val="003D23EF"/>
    <w:rsid w:val="003D3E8F"/>
    <w:rsid w:val="003D5B0D"/>
    <w:rsid w:val="003E4535"/>
    <w:rsid w:val="003F13E6"/>
    <w:rsid w:val="003F6152"/>
    <w:rsid w:val="003F61C3"/>
    <w:rsid w:val="00401BB6"/>
    <w:rsid w:val="00402040"/>
    <w:rsid w:val="004027A5"/>
    <w:rsid w:val="004028B3"/>
    <w:rsid w:val="004057A4"/>
    <w:rsid w:val="00406D49"/>
    <w:rsid w:val="00412F95"/>
    <w:rsid w:val="0041747D"/>
    <w:rsid w:val="00417EE3"/>
    <w:rsid w:val="00417F06"/>
    <w:rsid w:val="0042014F"/>
    <w:rsid w:val="00421AD5"/>
    <w:rsid w:val="00421E31"/>
    <w:rsid w:val="0042277E"/>
    <w:rsid w:val="00424FB6"/>
    <w:rsid w:val="00427625"/>
    <w:rsid w:val="0043064D"/>
    <w:rsid w:val="00430753"/>
    <w:rsid w:val="0044081C"/>
    <w:rsid w:val="00440A36"/>
    <w:rsid w:val="00442C29"/>
    <w:rsid w:val="00443899"/>
    <w:rsid w:val="00444542"/>
    <w:rsid w:val="00444B06"/>
    <w:rsid w:val="00446069"/>
    <w:rsid w:val="00452C87"/>
    <w:rsid w:val="004540B5"/>
    <w:rsid w:val="00454564"/>
    <w:rsid w:val="00454FC9"/>
    <w:rsid w:val="0045765A"/>
    <w:rsid w:val="00460B45"/>
    <w:rsid w:val="0046122B"/>
    <w:rsid w:val="00461ECA"/>
    <w:rsid w:val="00462314"/>
    <w:rsid w:val="00463365"/>
    <w:rsid w:val="00463516"/>
    <w:rsid w:val="00463A41"/>
    <w:rsid w:val="00465848"/>
    <w:rsid w:val="00466138"/>
    <w:rsid w:val="004665D0"/>
    <w:rsid w:val="00467A99"/>
    <w:rsid w:val="00470FAE"/>
    <w:rsid w:val="00471CE2"/>
    <w:rsid w:val="004727FA"/>
    <w:rsid w:val="00472DB7"/>
    <w:rsid w:val="00474F13"/>
    <w:rsid w:val="00475350"/>
    <w:rsid w:val="00481FE8"/>
    <w:rsid w:val="00485CC4"/>
    <w:rsid w:val="00486F4E"/>
    <w:rsid w:val="0049147B"/>
    <w:rsid w:val="004973A7"/>
    <w:rsid w:val="004A01D5"/>
    <w:rsid w:val="004A0FE2"/>
    <w:rsid w:val="004A26C4"/>
    <w:rsid w:val="004B2D9F"/>
    <w:rsid w:val="004B344E"/>
    <w:rsid w:val="004B43DE"/>
    <w:rsid w:val="004B4E61"/>
    <w:rsid w:val="004B5ABB"/>
    <w:rsid w:val="004B632A"/>
    <w:rsid w:val="004C11DF"/>
    <w:rsid w:val="004D07FE"/>
    <w:rsid w:val="004D13A3"/>
    <w:rsid w:val="004D13FF"/>
    <w:rsid w:val="004D317E"/>
    <w:rsid w:val="004E18A9"/>
    <w:rsid w:val="004E215B"/>
    <w:rsid w:val="004E27CE"/>
    <w:rsid w:val="004E34EE"/>
    <w:rsid w:val="004E3F61"/>
    <w:rsid w:val="004E5253"/>
    <w:rsid w:val="004E74B5"/>
    <w:rsid w:val="004F42F8"/>
    <w:rsid w:val="004F5BA8"/>
    <w:rsid w:val="004F6623"/>
    <w:rsid w:val="00500113"/>
    <w:rsid w:val="00501449"/>
    <w:rsid w:val="005143F8"/>
    <w:rsid w:val="005158DD"/>
    <w:rsid w:val="00517B16"/>
    <w:rsid w:val="00517C29"/>
    <w:rsid w:val="00520127"/>
    <w:rsid w:val="005203C0"/>
    <w:rsid w:val="00520823"/>
    <w:rsid w:val="00521FDD"/>
    <w:rsid w:val="00523718"/>
    <w:rsid w:val="00523FB8"/>
    <w:rsid w:val="005244D9"/>
    <w:rsid w:val="00524AF5"/>
    <w:rsid w:val="00526478"/>
    <w:rsid w:val="005326FB"/>
    <w:rsid w:val="00534AC8"/>
    <w:rsid w:val="00535E9D"/>
    <w:rsid w:val="00536363"/>
    <w:rsid w:val="005370AF"/>
    <w:rsid w:val="00544414"/>
    <w:rsid w:val="00545461"/>
    <w:rsid w:val="005457EA"/>
    <w:rsid w:val="005462D2"/>
    <w:rsid w:val="005539AB"/>
    <w:rsid w:val="005547FA"/>
    <w:rsid w:val="00554973"/>
    <w:rsid w:val="00554F15"/>
    <w:rsid w:val="005554DD"/>
    <w:rsid w:val="00556389"/>
    <w:rsid w:val="005604F5"/>
    <w:rsid w:val="005623CF"/>
    <w:rsid w:val="005625A0"/>
    <w:rsid w:val="005632EB"/>
    <w:rsid w:val="00566439"/>
    <w:rsid w:val="005664AA"/>
    <w:rsid w:val="00567FDF"/>
    <w:rsid w:val="00573608"/>
    <w:rsid w:val="00574803"/>
    <w:rsid w:val="0057509A"/>
    <w:rsid w:val="00581E1F"/>
    <w:rsid w:val="005830BC"/>
    <w:rsid w:val="00583AC6"/>
    <w:rsid w:val="0058414D"/>
    <w:rsid w:val="0059377B"/>
    <w:rsid w:val="0059461A"/>
    <w:rsid w:val="00594AA1"/>
    <w:rsid w:val="005950C2"/>
    <w:rsid w:val="0059685C"/>
    <w:rsid w:val="0059717F"/>
    <w:rsid w:val="00597D90"/>
    <w:rsid w:val="005A050A"/>
    <w:rsid w:val="005A16D5"/>
    <w:rsid w:val="005A2065"/>
    <w:rsid w:val="005A3EE9"/>
    <w:rsid w:val="005B001A"/>
    <w:rsid w:val="005B3B59"/>
    <w:rsid w:val="005B4E31"/>
    <w:rsid w:val="005B7AF0"/>
    <w:rsid w:val="005C06C8"/>
    <w:rsid w:val="005C1303"/>
    <w:rsid w:val="005C36AB"/>
    <w:rsid w:val="005C3AA3"/>
    <w:rsid w:val="005C3DBC"/>
    <w:rsid w:val="005D06E4"/>
    <w:rsid w:val="005D4477"/>
    <w:rsid w:val="005E1738"/>
    <w:rsid w:val="005F3B0F"/>
    <w:rsid w:val="005F5F3D"/>
    <w:rsid w:val="005F692F"/>
    <w:rsid w:val="005F7630"/>
    <w:rsid w:val="00610B10"/>
    <w:rsid w:val="00612773"/>
    <w:rsid w:val="006129EE"/>
    <w:rsid w:val="00614EE1"/>
    <w:rsid w:val="006153DA"/>
    <w:rsid w:val="006257E1"/>
    <w:rsid w:val="00625910"/>
    <w:rsid w:val="00631AFF"/>
    <w:rsid w:val="00632D6B"/>
    <w:rsid w:val="006355F3"/>
    <w:rsid w:val="006404B4"/>
    <w:rsid w:val="006407AE"/>
    <w:rsid w:val="00646F78"/>
    <w:rsid w:val="00650AE5"/>
    <w:rsid w:val="00653488"/>
    <w:rsid w:val="00653A93"/>
    <w:rsid w:val="00655D23"/>
    <w:rsid w:val="006560AC"/>
    <w:rsid w:val="00656443"/>
    <w:rsid w:val="00657BA8"/>
    <w:rsid w:val="0066041D"/>
    <w:rsid w:val="00662350"/>
    <w:rsid w:val="0066566B"/>
    <w:rsid w:val="006717BD"/>
    <w:rsid w:val="006753FF"/>
    <w:rsid w:val="00675E08"/>
    <w:rsid w:val="006824BB"/>
    <w:rsid w:val="00682FC9"/>
    <w:rsid w:val="00687750"/>
    <w:rsid w:val="00690A5A"/>
    <w:rsid w:val="006933B5"/>
    <w:rsid w:val="00696115"/>
    <w:rsid w:val="0069654B"/>
    <w:rsid w:val="00697072"/>
    <w:rsid w:val="00697F4E"/>
    <w:rsid w:val="006A1317"/>
    <w:rsid w:val="006A6699"/>
    <w:rsid w:val="006A6C17"/>
    <w:rsid w:val="006A72ED"/>
    <w:rsid w:val="006B15CB"/>
    <w:rsid w:val="006C517B"/>
    <w:rsid w:val="006C76ED"/>
    <w:rsid w:val="006D1254"/>
    <w:rsid w:val="006D3006"/>
    <w:rsid w:val="006D475D"/>
    <w:rsid w:val="006D5240"/>
    <w:rsid w:val="006D5FCF"/>
    <w:rsid w:val="006D6D71"/>
    <w:rsid w:val="006D772B"/>
    <w:rsid w:val="006D7E82"/>
    <w:rsid w:val="006E0B7E"/>
    <w:rsid w:val="006E2216"/>
    <w:rsid w:val="006E6A2C"/>
    <w:rsid w:val="006E7583"/>
    <w:rsid w:val="006E7FFA"/>
    <w:rsid w:val="006F0217"/>
    <w:rsid w:val="006F14FC"/>
    <w:rsid w:val="006F30F1"/>
    <w:rsid w:val="00702DA8"/>
    <w:rsid w:val="007065D2"/>
    <w:rsid w:val="0071099F"/>
    <w:rsid w:val="00710BD2"/>
    <w:rsid w:val="00711176"/>
    <w:rsid w:val="00712FE5"/>
    <w:rsid w:val="007132B5"/>
    <w:rsid w:val="007137FF"/>
    <w:rsid w:val="00713F8E"/>
    <w:rsid w:val="007158B3"/>
    <w:rsid w:val="007178A6"/>
    <w:rsid w:val="00717A82"/>
    <w:rsid w:val="00720EA4"/>
    <w:rsid w:val="00723175"/>
    <w:rsid w:val="00726821"/>
    <w:rsid w:val="00726C7F"/>
    <w:rsid w:val="00732FF5"/>
    <w:rsid w:val="00736B87"/>
    <w:rsid w:val="00737F96"/>
    <w:rsid w:val="007417BC"/>
    <w:rsid w:val="00741F56"/>
    <w:rsid w:val="0074298A"/>
    <w:rsid w:val="0074483F"/>
    <w:rsid w:val="00745D3D"/>
    <w:rsid w:val="007479DF"/>
    <w:rsid w:val="00747A8D"/>
    <w:rsid w:val="00750570"/>
    <w:rsid w:val="00750852"/>
    <w:rsid w:val="00752537"/>
    <w:rsid w:val="00752AFC"/>
    <w:rsid w:val="00755FD1"/>
    <w:rsid w:val="00755FDF"/>
    <w:rsid w:val="007577E8"/>
    <w:rsid w:val="00760DB7"/>
    <w:rsid w:val="00761595"/>
    <w:rsid w:val="00770104"/>
    <w:rsid w:val="00770FCF"/>
    <w:rsid w:val="00775B16"/>
    <w:rsid w:val="00776BAD"/>
    <w:rsid w:val="0077778B"/>
    <w:rsid w:val="00782184"/>
    <w:rsid w:val="00784D91"/>
    <w:rsid w:val="00784FB8"/>
    <w:rsid w:val="00787B32"/>
    <w:rsid w:val="00790D75"/>
    <w:rsid w:val="00791B7D"/>
    <w:rsid w:val="00794764"/>
    <w:rsid w:val="00795D6A"/>
    <w:rsid w:val="00796783"/>
    <w:rsid w:val="00797D2E"/>
    <w:rsid w:val="007A39C5"/>
    <w:rsid w:val="007A4628"/>
    <w:rsid w:val="007B43FD"/>
    <w:rsid w:val="007B7E9F"/>
    <w:rsid w:val="007C202D"/>
    <w:rsid w:val="007C355D"/>
    <w:rsid w:val="007C46A4"/>
    <w:rsid w:val="007C6F94"/>
    <w:rsid w:val="007D2052"/>
    <w:rsid w:val="007D3562"/>
    <w:rsid w:val="007D3AB6"/>
    <w:rsid w:val="007D3DAB"/>
    <w:rsid w:val="007D7281"/>
    <w:rsid w:val="007D7E13"/>
    <w:rsid w:val="007E478A"/>
    <w:rsid w:val="007E53DD"/>
    <w:rsid w:val="007F0BE6"/>
    <w:rsid w:val="007F31FD"/>
    <w:rsid w:val="007F462E"/>
    <w:rsid w:val="007F69B3"/>
    <w:rsid w:val="00802391"/>
    <w:rsid w:val="00804C4E"/>
    <w:rsid w:val="008075C4"/>
    <w:rsid w:val="008115AC"/>
    <w:rsid w:val="0081235F"/>
    <w:rsid w:val="008129A0"/>
    <w:rsid w:val="00813CC4"/>
    <w:rsid w:val="00814EA4"/>
    <w:rsid w:val="00823AE8"/>
    <w:rsid w:val="00823F74"/>
    <w:rsid w:val="00825F63"/>
    <w:rsid w:val="00827B56"/>
    <w:rsid w:val="00830C3F"/>
    <w:rsid w:val="0083374C"/>
    <w:rsid w:val="00833C4E"/>
    <w:rsid w:val="008371E5"/>
    <w:rsid w:val="00837465"/>
    <w:rsid w:val="00837473"/>
    <w:rsid w:val="008402E1"/>
    <w:rsid w:val="00844902"/>
    <w:rsid w:val="008466EC"/>
    <w:rsid w:val="00850DA2"/>
    <w:rsid w:val="00852D8D"/>
    <w:rsid w:val="008536BD"/>
    <w:rsid w:val="008540ED"/>
    <w:rsid w:val="00857A91"/>
    <w:rsid w:val="00861931"/>
    <w:rsid w:val="008660D8"/>
    <w:rsid w:val="00866B9E"/>
    <w:rsid w:val="008753A9"/>
    <w:rsid w:val="008816CD"/>
    <w:rsid w:val="0088563D"/>
    <w:rsid w:val="00885813"/>
    <w:rsid w:val="00885AEF"/>
    <w:rsid w:val="00886056"/>
    <w:rsid w:val="008865CE"/>
    <w:rsid w:val="0088763A"/>
    <w:rsid w:val="0089083E"/>
    <w:rsid w:val="0089088A"/>
    <w:rsid w:val="00893EAB"/>
    <w:rsid w:val="008942F4"/>
    <w:rsid w:val="00896480"/>
    <w:rsid w:val="00896957"/>
    <w:rsid w:val="00897311"/>
    <w:rsid w:val="008A11EC"/>
    <w:rsid w:val="008A4DA9"/>
    <w:rsid w:val="008A799E"/>
    <w:rsid w:val="008B275E"/>
    <w:rsid w:val="008B6642"/>
    <w:rsid w:val="008C4766"/>
    <w:rsid w:val="008C688F"/>
    <w:rsid w:val="008D0FD7"/>
    <w:rsid w:val="008D222A"/>
    <w:rsid w:val="008D5FF5"/>
    <w:rsid w:val="008D63F5"/>
    <w:rsid w:val="008E069E"/>
    <w:rsid w:val="008E27A4"/>
    <w:rsid w:val="008E6045"/>
    <w:rsid w:val="008F1FC3"/>
    <w:rsid w:val="008F2ACC"/>
    <w:rsid w:val="008F53C4"/>
    <w:rsid w:val="008F58E5"/>
    <w:rsid w:val="008F5AEE"/>
    <w:rsid w:val="008F74E5"/>
    <w:rsid w:val="00901320"/>
    <w:rsid w:val="009030FF"/>
    <w:rsid w:val="009039CE"/>
    <w:rsid w:val="009076E2"/>
    <w:rsid w:val="00911EE7"/>
    <w:rsid w:val="009124BF"/>
    <w:rsid w:val="00915134"/>
    <w:rsid w:val="0091630B"/>
    <w:rsid w:val="00920746"/>
    <w:rsid w:val="009209B9"/>
    <w:rsid w:val="00920A1A"/>
    <w:rsid w:val="00920F7D"/>
    <w:rsid w:val="00921FF1"/>
    <w:rsid w:val="00923770"/>
    <w:rsid w:val="009258C6"/>
    <w:rsid w:val="00925BE0"/>
    <w:rsid w:val="00925F2C"/>
    <w:rsid w:val="00937350"/>
    <w:rsid w:val="009373EF"/>
    <w:rsid w:val="00940D5B"/>
    <w:rsid w:val="0094285B"/>
    <w:rsid w:val="00945B6D"/>
    <w:rsid w:val="00954277"/>
    <w:rsid w:val="0096117F"/>
    <w:rsid w:val="00961654"/>
    <w:rsid w:val="00962660"/>
    <w:rsid w:val="0096313D"/>
    <w:rsid w:val="0097197A"/>
    <w:rsid w:val="00973613"/>
    <w:rsid w:val="00974F59"/>
    <w:rsid w:val="009753D1"/>
    <w:rsid w:val="00976D24"/>
    <w:rsid w:val="00977076"/>
    <w:rsid w:val="00980264"/>
    <w:rsid w:val="00981250"/>
    <w:rsid w:val="009817AE"/>
    <w:rsid w:val="009821DB"/>
    <w:rsid w:val="009856A4"/>
    <w:rsid w:val="00985912"/>
    <w:rsid w:val="00991729"/>
    <w:rsid w:val="00991C7A"/>
    <w:rsid w:val="00991F48"/>
    <w:rsid w:val="009928F3"/>
    <w:rsid w:val="009A2427"/>
    <w:rsid w:val="009A4111"/>
    <w:rsid w:val="009B2D46"/>
    <w:rsid w:val="009B5497"/>
    <w:rsid w:val="009C0F21"/>
    <w:rsid w:val="009C2ADD"/>
    <w:rsid w:val="009C3345"/>
    <w:rsid w:val="009C4BD8"/>
    <w:rsid w:val="009C5E8F"/>
    <w:rsid w:val="009C66AD"/>
    <w:rsid w:val="009C6EB9"/>
    <w:rsid w:val="009D1353"/>
    <w:rsid w:val="009D414F"/>
    <w:rsid w:val="009D478C"/>
    <w:rsid w:val="009D60F6"/>
    <w:rsid w:val="009D7BF3"/>
    <w:rsid w:val="009E0DFA"/>
    <w:rsid w:val="009E47CF"/>
    <w:rsid w:val="009E6375"/>
    <w:rsid w:val="009E637D"/>
    <w:rsid w:val="009E710D"/>
    <w:rsid w:val="009F3FC4"/>
    <w:rsid w:val="009F461D"/>
    <w:rsid w:val="009F6C6B"/>
    <w:rsid w:val="009F6DAD"/>
    <w:rsid w:val="009F715B"/>
    <w:rsid w:val="00A010CB"/>
    <w:rsid w:val="00A0263F"/>
    <w:rsid w:val="00A03698"/>
    <w:rsid w:val="00A052CC"/>
    <w:rsid w:val="00A05E0E"/>
    <w:rsid w:val="00A1144E"/>
    <w:rsid w:val="00A11E6C"/>
    <w:rsid w:val="00A1595D"/>
    <w:rsid w:val="00A15A39"/>
    <w:rsid w:val="00A1661D"/>
    <w:rsid w:val="00A2079D"/>
    <w:rsid w:val="00A2536B"/>
    <w:rsid w:val="00A26666"/>
    <w:rsid w:val="00A27DB0"/>
    <w:rsid w:val="00A302ED"/>
    <w:rsid w:val="00A32AFD"/>
    <w:rsid w:val="00A36016"/>
    <w:rsid w:val="00A377E6"/>
    <w:rsid w:val="00A37838"/>
    <w:rsid w:val="00A37E88"/>
    <w:rsid w:val="00A403FB"/>
    <w:rsid w:val="00A41221"/>
    <w:rsid w:val="00A42CA4"/>
    <w:rsid w:val="00A44A27"/>
    <w:rsid w:val="00A4606A"/>
    <w:rsid w:val="00A509DA"/>
    <w:rsid w:val="00A51AEF"/>
    <w:rsid w:val="00A530AD"/>
    <w:rsid w:val="00A53F4B"/>
    <w:rsid w:val="00A654C3"/>
    <w:rsid w:val="00A66590"/>
    <w:rsid w:val="00A6674A"/>
    <w:rsid w:val="00A66E30"/>
    <w:rsid w:val="00A67194"/>
    <w:rsid w:val="00A76776"/>
    <w:rsid w:val="00A843D7"/>
    <w:rsid w:val="00A96AFB"/>
    <w:rsid w:val="00AA0BFE"/>
    <w:rsid w:val="00AA4287"/>
    <w:rsid w:val="00AA5375"/>
    <w:rsid w:val="00AA5A7B"/>
    <w:rsid w:val="00AB17B4"/>
    <w:rsid w:val="00AB2B9E"/>
    <w:rsid w:val="00AB40E7"/>
    <w:rsid w:val="00AB531D"/>
    <w:rsid w:val="00AB7AB7"/>
    <w:rsid w:val="00AC02D4"/>
    <w:rsid w:val="00AC1D2A"/>
    <w:rsid w:val="00AC24EB"/>
    <w:rsid w:val="00AC748D"/>
    <w:rsid w:val="00AD18C7"/>
    <w:rsid w:val="00AD2747"/>
    <w:rsid w:val="00AD43A3"/>
    <w:rsid w:val="00AD4FBF"/>
    <w:rsid w:val="00AD5C2F"/>
    <w:rsid w:val="00AE32E0"/>
    <w:rsid w:val="00AE3302"/>
    <w:rsid w:val="00AE3F6A"/>
    <w:rsid w:val="00AE57BE"/>
    <w:rsid w:val="00AE7C67"/>
    <w:rsid w:val="00AF0AF3"/>
    <w:rsid w:val="00AF2619"/>
    <w:rsid w:val="00AF305D"/>
    <w:rsid w:val="00AF32F2"/>
    <w:rsid w:val="00AF3F95"/>
    <w:rsid w:val="00B008C1"/>
    <w:rsid w:val="00B0449D"/>
    <w:rsid w:val="00B045A7"/>
    <w:rsid w:val="00B04853"/>
    <w:rsid w:val="00B04C80"/>
    <w:rsid w:val="00B0568E"/>
    <w:rsid w:val="00B05B41"/>
    <w:rsid w:val="00B076A9"/>
    <w:rsid w:val="00B076DE"/>
    <w:rsid w:val="00B07D75"/>
    <w:rsid w:val="00B10F0F"/>
    <w:rsid w:val="00B12F1E"/>
    <w:rsid w:val="00B14DA2"/>
    <w:rsid w:val="00B27F82"/>
    <w:rsid w:val="00B33251"/>
    <w:rsid w:val="00B34F2F"/>
    <w:rsid w:val="00B37A0D"/>
    <w:rsid w:val="00B40142"/>
    <w:rsid w:val="00B41C90"/>
    <w:rsid w:val="00B41E50"/>
    <w:rsid w:val="00B42949"/>
    <w:rsid w:val="00B43C24"/>
    <w:rsid w:val="00B43D85"/>
    <w:rsid w:val="00B44F62"/>
    <w:rsid w:val="00B45200"/>
    <w:rsid w:val="00B46862"/>
    <w:rsid w:val="00B471C5"/>
    <w:rsid w:val="00B558BC"/>
    <w:rsid w:val="00B55F6C"/>
    <w:rsid w:val="00B60390"/>
    <w:rsid w:val="00B64AF2"/>
    <w:rsid w:val="00B74054"/>
    <w:rsid w:val="00B74E44"/>
    <w:rsid w:val="00B75BDB"/>
    <w:rsid w:val="00B775A3"/>
    <w:rsid w:val="00B80CC9"/>
    <w:rsid w:val="00B8172B"/>
    <w:rsid w:val="00B8259C"/>
    <w:rsid w:val="00B827AB"/>
    <w:rsid w:val="00B837F5"/>
    <w:rsid w:val="00B84787"/>
    <w:rsid w:val="00B92A72"/>
    <w:rsid w:val="00B93371"/>
    <w:rsid w:val="00B943FB"/>
    <w:rsid w:val="00BA01B0"/>
    <w:rsid w:val="00BA0DD3"/>
    <w:rsid w:val="00BA16C5"/>
    <w:rsid w:val="00BA28E3"/>
    <w:rsid w:val="00BA597D"/>
    <w:rsid w:val="00BB0441"/>
    <w:rsid w:val="00BB1839"/>
    <w:rsid w:val="00BB1998"/>
    <w:rsid w:val="00BB320F"/>
    <w:rsid w:val="00BB49C9"/>
    <w:rsid w:val="00BC02E9"/>
    <w:rsid w:val="00BC0920"/>
    <w:rsid w:val="00BC0C7D"/>
    <w:rsid w:val="00BC19F7"/>
    <w:rsid w:val="00BC2C50"/>
    <w:rsid w:val="00BC502D"/>
    <w:rsid w:val="00BC60A7"/>
    <w:rsid w:val="00BD04FB"/>
    <w:rsid w:val="00BD096B"/>
    <w:rsid w:val="00BD21C0"/>
    <w:rsid w:val="00BD29B1"/>
    <w:rsid w:val="00BD2BB9"/>
    <w:rsid w:val="00BE247E"/>
    <w:rsid w:val="00BE272F"/>
    <w:rsid w:val="00BE7A8E"/>
    <w:rsid w:val="00BF5AFD"/>
    <w:rsid w:val="00BF7CAF"/>
    <w:rsid w:val="00C020B6"/>
    <w:rsid w:val="00C11B2E"/>
    <w:rsid w:val="00C121FE"/>
    <w:rsid w:val="00C15354"/>
    <w:rsid w:val="00C1540D"/>
    <w:rsid w:val="00C165CB"/>
    <w:rsid w:val="00C1685C"/>
    <w:rsid w:val="00C16F9F"/>
    <w:rsid w:val="00C2360D"/>
    <w:rsid w:val="00C308E0"/>
    <w:rsid w:val="00C311C0"/>
    <w:rsid w:val="00C31384"/>
    <w:rsid w:val="00C34ED1"/>
    <w:rsid w:val="00C350FF"/>
    <w:rsid w:val="00C41031"/>
    <w:rsid w:val="00C426A1"/>
    <w:rsid w:val="00C428D2"/>
    <w:rsid w:val="00C42D1A"/>
    <w:rsid w:val="00C47C45"/>
    <w:rsid w:val="00C50FCC"/>
    <w:rsid w:val="00C52134"/>
    <w:rsid w:val="00C55D35"/>
    <w:rsid w:val="00C571EC"/>
    <w:rsid w:val="00C6713F"/>
    <w:rsid w:val="00C71394"/>
    <w:rsid w:val="00C7207C"/>
    <w:rsid w:val="00C72CFC"/>
    <w:rsid w:val="00C72DCC"/>
    <w:rsid w:val="00C77FD7"/>
    <w:rsid w:val="00C81395"/>
    <w:rsid w:val="00C864AC"/>
    <w:rsid w:val="00C93F56"/>
    <w:rsid w:val="00C94C64"/>
    <w:rsid w:val="00C9611F"/>
    <w:rsid w:val="00CA3440"/>
    <w:rsid w:val="00CA5893"/>
    <w:rsid w:val="00CA79E2"/>
    <w:rsid w:val="00CB0658"/>
    <w:rsid w:val="00CB29BC"/>
    <w:rsid w:val="00CB6A34"/>
    <w:rsid w:val="00CB6AE4"/>
    <w:rsid w:val="00CB71F6"/>
    <w:rsid w:val="00CC33FB"/>
    <w:rsid w:val="00CC40FF"/>
    <w:rsid w:val="00CC548F"/>
    <w:rsid w:val="00CC7901"/>
    <w:rsid w:val="00CD0DBF"/>
    <w:rsid w:val="00CD3EF9"/>
    <w:rsid w:val="00CE13BE"/>
    <w:rsid w:val="00CE15A9"/>
    <w:rsid w:val="00CE529E"/>
    <w:rsid w:val="00CE6F33"/>
    <w:rsid w:val="00CE702E"/>
    <w:rsid w:val="00CF060B"/>
    <w:rsid w:val="00CF2237"/>
    <w:rsid w:val="00CF25F2"/>
    <w:rsid w:val="00CF4607"/>
    <w:rsid w:val="00D00A7B"/>
    <w:rsid w:val="00D02698"/>
    <w:rsid w:val="00D07DBB"/>
    <w:rsid w:val="00D10FD7"/>
    <w:rsid w:val="00D13F43"/>
    <w:rsid w:val="00D1581F"/>
    <w:rsid w:val="00D20C85"/>
    <w:rsid w:val="00D31E88"/>
    <w:rsid w:val="00D32596"/>
    <w:rsid w:val="00D35A1E"/>
    <w:rsid w:val="00D430F7"/>
    <w:rsid w:val="00D44D8E"/>
    <w:rsid w:val="00D45670"/>
    <w:rsid w:val="00D46166"/>
    <w:rsid w:val="00D474AA"/>
    <w:rsid w:val="00D51E5D"/>
    <w:rsid w:val="00D5670A"/>
    <w:rsid w:val="00D57ECC"/>
    <w:rsid w:val="00D64587"/>
    <w:rsid w:val="00D65352"/>
    <w:rsid w:val="00D73A58"/>
    <w:rsid w:val="00D7768F"/>
    <w:rsid w:val="00D80CCE"/>
    <w:rsid w:val="00D83076"/>
    <w:rsid w:val="00D839B7"/>
    <w:rsid w:val="00D84EB2"/>
    <w:rsid w:val="00D87A60"/>
    <w:rsid w:val="00D906AF"/>
    <w:rsid w:val="00D94CC2"/>
    <w:rsid w:val="00D94E42"/>
    <w:rsid w:val="00D960E5"/>
    <w:rsid w:val="00DA09C4"/>
    <w:rsid w:val="00DA0FDD"/>
    <w:rsid w:val="00DA2898"/>
    <w:rsid w:val="00DA36C4"/>
    <w:rsid w:val="00DA387E"/>
    <w:rsid w:val="00DA5097"/>
    <w:rsid w:val="00DA5116"/>
    <w:rsid w:val="00DA63BE"/>
    <w:rsid w:val="00DA702E"/>
    <w:rsid w:val="00DA7C69"/>
    <w:rsid w:val="00DB34AC"/>
    <w:rsid w:val="00DB3C39"/>
    <w:rsid w:val="00DB5D55"/>
    <w:rsid w:val="00DC3825"/>
    <w:rsid w:val="00DC6BAF"/>
    <w:rsid w:val="00DC7C4B"/>
    <w:rsid w:val="00DD2C41"/>
    <w:rsid w:val="00DD373C"/>
    <w:rsid w:val="00DD3C04"/>
    <w:rsid w:val="00DE0C1C"/>
    <w:rsid w:val="00DE11B4"/>
    <w:rsid w:val="00DE17C4"/>
    <w:rsid w:val="00DE3383"/>
    <w:rsid w:val="00DE4348"/>
    <w:rsid w:val="00DE50CE"/>
    <w:rsid w:val="00DE6824"/>
    <w:rsid w:val="00DE7960"/>
    <w:rsid w:val="00DF3752"/>
    <w:rsid w:val="00DF50BF"/>
    <w:rsid w:val="00DF6373"/>
    <w:rsid w:val="00E014B0"/>
    <w:rsid w:val="00E014FB"/>
    <w:rsid w:val="00E05F6A"/>
    <w:rsid w:val="00E0687F"/>
    <w:rsid w:val="00E06D25"/>
    <w:rsid w:val="00E1113A"/>
    <w:rsid w:val="00E1163B"/>
    <w:rsid w:val="00E12B87"/>
    <w:rsid w:val="00E13B71"/>
    <w:rsid w:val="00E277A9"/>
    <w:rsid w:val="00E31F62"/>
    <w:rsid w:val="00E334FD"/>
    <w:rsid w:val="00E369A6"/>
    <w:rsid w:val="00E404F6"/>
    <w:rsid w:val="00E42A6A"/>
    <w:rsid w:val="00E43616"/>
    <w:rsid w:val="00E4682E"/>
    <w:rsid w:val="00E533E1"/>
    <w:rsid w:val="00E556B1"/>
    <w:rsid w:val="00E718C4"/>
    <w:rsid w:val="00E73038"/>
    <w:rsid w:val="00E75D17"/>
    <w:rsid w:val="00E83074"/>
    <w:rsid w:val="00E84526"/>
    <w:rsid w:val="00E85C3C"/>
    <w:rsid w:val="00E8694A"/>
    <w:rsid w:val="00E90813"/>
    <w:rsid w:val="00E96E89"/>
    <w:rsid w:val="00EA2DDA"/>
    <w:rsid w:val="00EA5BBF"/>
    <w:rsid w:val="00EA661F"/>
    <w:rsid w:val="00EB238C"/>
    <w:rsid w:val="00EB3D41"/>
    <w:rsid w:val="00EB619D"/>
    <w:rsid w:val="00EB629F"/>
    <w:rsid w:val="00EB62EF"/>
    <w:rsid w:val="00EB7219"/>
    <w:rsid w:val="00EC04D8"/>
    <w:rsid w:val="00EC05EF"/>
    <w:rsid w:val="00EC17D2"/>
    <w:rsid w:val="00EC7F37"/>
    <w:rsid w:val="00ED35D1"/>
    <w:rsid w:val="00ED3A78"/>
    <w:rsid w:val="00ED4AE5"/>
    <w:rsid w:val="00ED70C1"/>
    <w:rsid w:val="00ED7E4B"/>
    <w:rsid w:val="00EE07D1"/>
    <w:rsid w:val="00EE5262"/>
    <w:rsid w:val="00EE54B2"/>
    <w:rsid w:val="00EE78A7"/>
    <w:rsid w:val="00EE7992"/>
    <w:rsid w:val="00EE7D27"/>
    <w:rsid w:val="00EE7DA9"/>
    <w:rsid w:val="00EF0FC1"/>
    <w:rsid w:val="00EF6087"/>
    <w:rsid w:val="00F012C2"/>
    <w:rsid w:val="00F01F1B"/>
    <w:rsid w:val="00F0413A"/>
    <w:rsid w:val="00F07814"/>
    <w:rsid w:val="00F10A0A"/>
    <w:rsid w:val="00F125CF"/>
    <w:rsid w:val="00F22399"/>
    <w:rsid w:val="00F236AB"/>
    <w:rsid w:val="00F23A87"/>
    <w:rsid w:val="00F2782E"/>
    <w:rsid w:val="00F32BB6"/>
    <w:rsid w:val="00F4372A"/>
    <w:rsid w:val="00F456D0"/>
    <w:rsid w:val="00F46DB3"/>
    <w:rsid w:val="00F47CBE"/>
    <w:rsid w:val="00F54B5B"/>
    <w:rsid w:val="00F6395D"/>
    <w:rsid w:val="00F718A2"/>
    <w:rsid w:val="00F71A97"/>
    <w:rsid w:val="00F71D64"/>
    <w:rsid w:val="00F766C6"/>
    <w:rsid w:val="00F76717"/>
    <w:rsid w:val="00F76752"/>
    <w:rsid w:val="00F767BB"/>
    <w:rsid w:val="00F77117"/>
    <w:rsid w:val="00F772AD"/>
    <w:rsid w:val="00F81B64"/>
    <w:rsid w:val="00F83F22"/>
    <w:rsid w:val="00F8407D"/>
    <w:rsid w:val="00F84CA0"/>
    <w:rsid w:val="00F8599F"/>
    <w:rsid w:val="00F85CCF"/>
    <w:rsid w:val="00F861B5"/>
    <w:rsid w:val="00F865BE"/>
    <w:rsid w:val="00F920DD"/>
    <w:rsid w:val="00F92AFF"/>
    <w:rsid w:val="00F944DA"/>
    <w:rsid w:val="00F94808"/>
    <w:rsid w:val="00F94F1A"/>
    <w:rsid w:val="00F97E69"/>
    <w:rsid w:val="00FA0474"/>
    <w:rsid w:val="00FA48AA"/>
    <w:rsid w:val="00FA65C9"/>
    <w:rsid w:val="00FA7549"/>
    <w:rsid w:val="00FB078A"/>
    <w:rsid w:val="00FB1D63"/>
    <w:rsid w:val="00FB20E1"/>
    <w:rsid w:val="00FB2218"/>
    <w:rsid w:val="00FB4BB1"/>
    <w:rsid w:val="00FB64B1"/>
    <w:rsid w:val="00FB6679"/>
    <w:rsid w:val="00FC00EC"/>
    <w:rsid w:val="00FC0C24"/>
    <w:rsid w:val="00FC6D52"/>
    <w:rsid w:val="00FC6E66"/>
    <w:rsid w:val="00FD17BF"/>
    <w:rsid w:val="00FD40FE"/>
    <w:rsid w:val="00FE0415"/>
    <w:rsid w:val="00FE0A80"/>
    <w:rsid w:val="00FE2B3B"/>
    <w:rsid w:val="00FE2CE9"/>
    <w:rsid w:val="00FE3449"/>
    <w:rsid w:val="00FF17B7"/>
    <w:rsid w:val="00FF1A1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2CB122"/>
  <w15:chartTrackingRefBased/>
  <w15:docId w15:val="{AD026134-1598-4A1F-9935-171E45C07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7E69"/>
    <w:pPr>
      <w:spacing w:after="0" w:line="240" w:lineRule="auto"/>
    </w:pPr>
    <w:rPr>
      <w:rFonts w:ascii="Times New Roman" w:eastAsia="Malgun Gothic" w:hAnsi="Times New Roman" w:cs="Times New Roman"/>
      <w:kern w:val="0"/>
      <w:sz w:val="24"/>
      <w:szCs w:val="24"/>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qFormat/>
    <w:rsid w:val="00F97E69"/>
    <w:rPr>
      <w:b/>
      <w:bCs/>
    </w:rPr>
  </w:style>
  <w:style w:type="table" w:styleId="TableGrid">
    <w:name w:val="Table Grid"/>
    <w:basedOn w:val="TableNormal"/>
    <w:rsid w:val="00F97E69"/>
    <w:pPr>
      <w:spacing w:after="0" w:line="240" w:lineRule="auto"/>
    </w:pPr>
    <w:rPr>
      <w:rFonts w:ascii="Times New Roman" w:eastAsia="Malgun Gothic" w:hAnsi="Times New Roman" w:cs="Times New Roman"/>
      <w:kern w:val="0"/>
      <w:sz w:val="20"/>
      <w:szCs w:val="20"/>
      <w:lang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F97E69"/>
    <w:rPr>
      <w:color w:val="0000FF"/>
      <w:u w:val="single"/>
    </w:rPr>
  </w:style>
  <w:style w:type="paragraph" w:styleId="Header">
    <w:name w:val="header"/>
    <w:basedOn w:val="Normal"/>
    <w:link w:val="HeaderChar"/>
    <w:uiPriority w:val="99"/>
    <w:rsid w:val="00F97E69"/>
    <w:pPr>
      <w:tabs>
        <w:tab w:val="center" w:pos="4513"/>
        <w:tab w:val="right" w:pos="9026"/>
      </w:tabs>
      <w:snapToGrid w:val="0"/>
    </w:pPr>
  </w:style>
  <w:style w:type="character" w:customStyle="1" w:styleId="HeaderChar">
    <w:name w:val="Header Char"/>
    <w:basedOn w:val="DefaultParagraphFont"/>
    <w:link w:val="Header"/>
    <w:uiPriority w:val="99"/>
    <w:rsid w:val="00F97E69"/>
    <w:rPr>
      <w:rFonts w:ascii="Times New Roman" w:eastAsia="Malgun Gothic" w:hAnsi="Times New Roman" w:cs="Times New Roman"/>
      <w:kern w:val="0"/>
      <w:sz w:val="24"/>
      <w:szCs w:val="24"/>
      <w:lang w:val="en-US"/>
      <w14:ligatures w14:val="none"/>
    </w:rPr>
  </w:style>
  <w:style w:type="paragraph" w:styleId="Footer">
    <w:name w:val="footer"/>
    <w:basedOn w:val="Normal"/>
    <w:link w:val="FooterChar"/>
    <w:rsid w:val="00F97E69"/>
    <w:pPr>
      <w:tabs>
        <w:tab w:val="center" w:pos="4513"/>
        <w:tab w:val="right" w:pos="9026"/>
      </w:tabs>
      <w:snapToGrid w:val="0"/>
    </w:pPr>
  </w:style>
  <w:style w:type="character" w:customStyle="1" w:styleId="FooterChar">
    <w:name w:val="Footer Char"/>
    <w:basedOn w:val="DefaultParagraphFont"/>
    <w:link w:val="Footer"/>
    <w:rsid w:val="00F97E69"/>
    <w:rPr>
      <w:rFonts w:ascii="Times New Roman" w:eastAsia="Malgun Gothic" w:hAnsi="Times New Roman" w:cs="Times New Roman"/>
      <w:kern w:val="0"/>
      <w:sz w:val="24"/>
      <w:szCs w:val="24"/>
      <w:lang w:val="en-US"/>
      <w14:ligatures w14:val="none"/>
    </w:rPr>
  </w:style>
  <w:style w:type="character" w:styleId="LineNumber">
    <w:name w:val="line number"/>
    <w:rsid w:val="00F97E69"/>
  </w:style>
  <w:style w:type="character" w:styleId="UnresolvedMention">
    <w:name w:val="Unresolved Mention"/>
    <w:uiPriority w:val="99"/>
    <w:semiHidden/>
    <w:unhideWhenUsed/>
    <w:rsid w:val="00F97E69"/>
    <w:rPr>
      <w:color w:val="605E5C"/>
      <w:shd w:val="clear" w:color="auto" w:fill="E1DFDD"/>
    </w:rPr>
  </w:style>
  <w:style w:type="paragraph" w:customStyle="1" w:styleId="paragraph">
    <w:name w:val="paragraph"/>
    <w:basedOn w:val="Normal"/>
    <w:rsid w:val="00F97E69"/>
    <w:pPr>
      <w:spacing w:before="100" w:beforeAutospacing="1" w:after="100" w:afterAutospacing="1" w:line="480" w:lineRule="auto"/>
    </w:pPr>
    <w:rPr>
      <w:rFonts w:eastAsia="Times New Roman"/>
      <w:lang w:val="en-ID" w:eastAsia="en-ID"/>
    </w:rPr>
  </w:style>
  <w:style w:type="paragraph" w:styleId="FootnoteText">
    <w:name w:val="footnote text"/>
    <w:basedOn w:val="Normal"/>
    <w:link w:val="FootnoteTextChar"/>
    <w:rsid w:val="00F97E69"/>
    <w:rPr>
      <w:sz w:val="20"/>
      <w:szCs w:val="20"/>
    </w:rPr>
  </w:style>
  <w:style w:type="character" w:customStyle="1" w:styleId="FootnoteTextChar">
    <w:name w:val="Footnote Text Char"/>
    <w:basedOn w:val="DefaultParagraphFont"/>
    <w:link w:val="FootnoteText"/>
    <w:rsid w:val="00F97E69"/>
    <w:rPr>
      <w:rFonts w:ascii="Times New Roman" w:eastAsia="Malgun Gothic" w:hAnsi="Times New Roman" w:cs="Times New Roman"/>
      <w:kern w:val="0"/>
      <w:sz w:val="20"/>
      <w:szCs w:val="20"/>
      <w:lang w:val="en-US"/>
      <w14:ligatures w14:val="none"/>
    </w:rPr>
  </w:style>
  <w:style w:type="character" w:styleId="FootnoteReference">
    <w:name w:val="footnote reference"/>
    <w:rsid w:val="00F97E69"/>
    <w:rPr>
      <w:vertAlign w:val="superscript"/>
    </w:rPr>
  </w:style>
  <w:style w:type="paragraph" w:styleId="NormalWeb">
    <w:name w:val="Normal (Web)"/>
    <w:basedOn w:val="Normal"/>
    <w:uiPriority w:val="99"/>
    <w:unhideWhenUsed/>
    <w:rsid w:val="005F7630"/>
    <w:pPr>
      <w:spacing w:before="100" w:beforeAutospacing="1" w:after="100" w:afterAutospacing="1" w:line="480" w:lineRule="auto"/>
    </w:pPr>
    <w:rPr>
      <w:rFonts w:eastAsia="Times New Roman"/>
      <w:lang w:val="en-ID" w:eastAsia="en-ID"/>
    </w:rPr>
  </w:style>
  <w:style w:type="paragraph" w:styleId="ListParagraph">
    <w:name w:val="List Paragraph"/>
    <w:link w:val="ListParagraphChar"/>
    <w:uiPriority w:val="34"/>
    <w:qFormat/>
    <w:rsid w:val="00462314"/>
    <w:pPr>
      <w:spacing w:after="200" w:line="276" w:lineRule="auto"/>
      <w:ind w:left="720"/>
    </w:pPr>
    <w:rPr>
      <w:rFonts w:ascii="Calibri" w:eastAsia="Calibri" w:hAnsi="Calibri" w:cs="Calibri"/>
      <w:color w:val="000000"/>
      <w:kern w:val="0"/>
      <w:u w:color="000000"/>
      <w:lang w:val="en-US" w:eastAsia="id-ID"/>
      <w14:ligatures w14:val="none"/>
    </w:rPr>
  </w:style>
  <w:style w:type="character" w:customStyle="1" w:styleId="ListParagraphChar">
    <w:name w:val="List Paragraph Char"/>
    <w:link w:val="ListParagraph"/>
    <w:uiPriority w:val="34"/>
    <w:rsid w:val="00462314"/>
    <w:rPr>
      <w:rFonts w:ascii="Calibri" w:eastAsia="Calibri" w:hAnsi="Calibri" w:cs="Calibri"/>
      <w:color w:val="000000"/>
      <w:kern w:val="0"/>
      <w:u w:color="000000"/>
      <w:lang w:val="en-US" w:eastAsia="id-ID"/>
      <w14:ligatures w14:val="none"/>
    </w:rPr>
  </w:style>
  <w:style w:type="paragraph" w:styleId="BodyText">
    <w:name w:val="Body Text"/>
    <w:basedOn w:val="Normal"/>
    <w:link w:val="BodyTextChar"/>
    <w:uiPriority w:val="1"/>
    <w:qFormat/>
    <w:rsid w:val="0003498D"/>
    <w:pPr>
      <w:widowControl w:val="0"/>
      <w:autoSpaceDE w:val="0"/>
      <w:autoSpaceDN w:val="0"/>
      <w:spacing w:before="12" w:line="480" w:lineRule="auto"/>
      <w:ind w:left="20"/>
    </w:pPr>
    <w:rPr>
      <w:rFonts w:ascii="Arial MT" w:eastAsia="Arial MT" w:hAnsi="Arial MT" w:cs="Arial MT"/>
    </w:rPr>
  </w:style>
  <w:style w:type="character" w:customStyle="1" w:styleId="BodyTextChar">
    <w:name w:val="Body Text Char"/>
    <w:basedOn w:val="DefaultParagraphFont"/>
    <w:link w:val="BodyText"/>
    <w:uiPriority w:val="1"/>
    <w:rsid w:val="0003498D"/>
    <w:rPr>
      <w:rFonts w:ascii="Arial MT" w:eastAsia="Arial MT" w:hAnsi="Arial MT" w:cs="Arial MT"/>
      <w:kern w:val="0"/>
      <w:sz w:val="24"/>
      <w:szCs w:val="24"/>
      <w:lang w:val="en-US"/>
      <w14:ligatures w14:val="none"/>
    </w:rPr>
  </w:style>
  <w:style w:type="paragraph" w:styleId="Title">
    <w:name w:val="Title"/>
    <w:basedOn w:val="Normal"/>
    <w:link w:val="TitleChar"/>
    <w:uiPriority w:val="10"/>
    <w:qFormat/>
    <w:rsid w:val="0003498D"/>
    <w:pPr>
      <w:widowControl w:val="0"/>
      <w:autoSpaceDE w:val="0"/>
      <w:autoSpaceDN w:val="0"/>
      <w:spacing w:before="73" w:line="480" w:lineRule="auto"/>
      <w:ind w:left="2975" w:right="2380"/>
      <w:jc w:val="center"/>
    </w:pPr>
    <w:rPr>
      <w:rFonts w:ascii="Arial" w:eastAsia="Arial" w:hAnsi="Arial" w:cs="Arial"/>
      <w:b/>
      <w:bCs/>
      <w:sz w:val="28"/>
      <w:szCs w:val="28"/>
    </w:rPr>
  </w:style>
  <w:style w:type="character" w:customStyle="1" w:styleId="TitleChar">
    <w:name w:val="Title Char"/>
    <w:basedOn w:val="DefaultParagraphFont"/>
    <w:link w:val="Title"/>
    <w:uiPriority w:val="10"/>
    <w:rsid w:val="0003498D"/>
    <w:rPr>
      <w:rFonts w:ascii="Arial" w:eastAsia="Arial" w:hAnsi="Arial" w:cs="Arial"/>
      <w:b/>
      <w:bCs/>
      <w:kern w:val="0"/>
      <w:sz w:val="28"/>
      <w:szCs w:val="2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nartom@yahoo.com" TargetMode="Externa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OneDrive\Gambar\OneDrive\Documents\Kegiatan-2023\Makalah\HYDROBIOLOGIA\Data%20beda%20dosis%20probiotik%20RICA-4-Okt-after%20reviewed-29%20Mei.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L\OneDrive\Gambar\OneDrive\Documents\Kegiatan-2023\Makalah\HYDROBIOLOGIA\Data%20beda%20dosis%20probiotik%20RICA-4-Okt-after%20reviewed-29%20Mei.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L\OneDrive\Gambar\OneDrive\Documents\Kegiatan-2023\Makalah\HYDROBIOLOGIA\Data%20beda%20dosis%20probiotik%20RICA-4-Okt-after%20reviewed-29%20Mei.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70603674540682"/>
          <c:y val="0.17171296296296296"/>
          <c:w val="0.83273840769903773"/>
          <c:h val="0.61498432487605714"/>
        </c:manualLayout>
      </c:layout>
      <c:barChart>
        <c:barDir val="col"/>
        <c:grouping val="clustered"/>
        <c:varyColors val="0"/>
        <c:ser>
          <c:idx val="0"/>
          <c:order val="0"/>
          <c:tx>
            <c:strRef>
              <c:f>Lembar1!$M$64</c:f>
              <c:strCache>
                <c:ptCount val="1"/>
                <c:pt idx="0">
                  <c:v>Zoea</c:v>
                </c:pt>
              </c:strCache>
            </c:strRef>
          </c:tx>
          <c:spPr>
            <a:solidFill>
              <a:schemeClr val="accent1"/>
            </a:solidFill>
            <a:ln>
              <a:noFill/>
            </a:ln>
            <a:effectLst/>
          </c:spPr>
          <c:invertIfNegative val="0"/>
          <c:errBars>
            <c:errBarType val="both"/>
            <c:errValType val="cust"/>
            <c:noEndCap val="0"/>
            <c:plus>
              <c:numRef>
                <c:f>Lembar1!$J$65:$J$68</c:f>
                <c:numCache>
                  <c:formatCode>General</c:formatCode>
                  <c:ptCount val="4"/>
                  <c:pt idx="0">
                    <c:v>4.1404508611180696E-2</c:v>
                  </c:pt>
                  <c:pt idx="1">
                    <c:v>7.3711147958319999E-3</c:v>
                  </c:pt>
                  <c:pt idx="2">
                    <c:v>3.5795716689756785E-2</c:v>
                  </c:pt>
                  <c:pt idx="3">
                    <c:v>2.0033305601755581E-2</c:v>
                  </c:pt>
                </c:numCache>
              </c:numRef>
            </c:plus>
            <c:minus>
              <c:numRef>
                <c:f>Lembar1!$J$65:$J$68</c:f>
                <c:numCache>
                  <c:formatCode>General</c:formatCode>
                  <c:ptCount val="4"/>
                  <c:pt idx="0">
                    <c:v>4.1404508611180696E-2</c:v>
                  </c:pt>
                  <c:pt idx="1">
                    <c:v>7.3711147958319999E-3</c:v>
                  </c:pt>
                  <c:pt idx="2">
                    <c:v>3.5795716689756785E-2</c:v>
                  </c:pt>
                  <c:pt idx="3">
                    <c:v>2.0033305601755581E-2</c:v>
                  </c:pt>
                </c:numCache>
              </c:numRef>
            </c:minus>
            <c:spPr>
              <a:noFill/>
              <a:ln w="9525" cap="flat" cmpd="sng" algn="ctr">
                <a:solidFill>
                  <a:schemeClr val="tx1">
                    <a:lumMod val="65000"/>
                    <a:lumOff val="35000"/>
                  </a:schemeClr>
                </a:solidFill>
                <a:round/>
              </a:ln>
              <a:effectLst/>
            </c:spPr>
          </c:errBars>
          <c:cat>
            <c:strRef>
              <c:f>Lembar1!$L$65:$L$68</c:f>
              <c:strCache>
                <c:ptCount val="4"/>
                <c:pt idx="0">
                  <c:v>A</c:v>
                </c:pt>
                <c:pt idx="1">
                  <c:v>B</c:v>
                </c:pt>
                <c:pt idx="2">
                  <c:v>C</c:v>
                </c:pt>
                <c:pt idx="3">
                  <c:v>D</c:v>
                </c:pt>
              </c:strCache>
            </c:strRef>
          </c:cat>
          <c:val>
            <c:numRef>
              <c:f>Lembar1!$M$65:$M$68</c:f>
              <c:numCache>
                <c:formatCode>General</c:formatCode>
                <c:ptCount val="4"/>
                <c:pt idx="0">
                  <c:v>0.63633333333333342</c:v>
                </c:pt>
                <c:pt idx="1">
                  <c:v>0.60066666666666668</c:v>
                </c:pt>
                <c:pt idx="2">
                  <c:v>0.66333333333333333</c:v>
                </c:pt>
                <c:pt idx="3">
                  <c:v>0.70966666666666667</c:v>
                </c:pt>
              </c:numCache>
            </c:numRef>
          </c:val>
          <c:extLst>
            <c:ext xmlns:c16="http://schemas.microsoft.com/office/drawing/2014/chart" uri="{C3380CC4-5D6E-409C-BE32-E72D297353CC}">
              <c16:uniqueId val="{00000000-266B-403E-AE42-D1B809E6D0A0}"/>
            </c:ext>
          </c:extLst>
        </c:ser>
        <c:ser>
          <c:idx val="1"/>
          <c:order val="1"/>
          <c:tx>
            <c:strRef>
              <c:f>Lembar1!$N$64</c:f>
              <c:strCache>
                <c:ptCount val="1"/>
                <c:pt idx="0">
                  <c:v>Megalopa</c:v>
                </c:pt>
              </c:strCache>
            </c:strRef>
          </c:tx>
          <c:spPr>
            <a:solidFill>
              <a:schemeClr val="accent2"/>
            </a:solidFill>
            <a:ln>
              <a:noFill/>
            </a:ln>
            <a:effectLst/>
          </c:spPr>
          <c:invertIfNegative val="0"/>
          <c:errBars>
            <c:errBarType val="both"/>
            <c:errValType val="cust"/>
            <c:noEndCap val="0"/>
            <c:plus>
              <c:numRef>
                <c:f>Lembar1!$J$72:$J$75</c:f>
                <c:numCache>
                  <c:formatCode>General</c:formatCode>
                  <c:ptCount val="4"/>
                  <c:pt idx="0">
                    <c:v>2.7209067116190047E-2</c:v>
                  </c:pt>
                  <c:pt idx="1">
                    <c:v>4.100406483915145E-2</c:v>
                  </c:pt>
                  <c:pt idx="2">
                    <c:v>3.6226141573914974E-2</c:v>
                  </c:pt>
                  <c:pt idx="3">
                    <c:v>8.8081401744825372E-2</c:v>
                  </c:pt>
                </c:numCache>
              </c:numRef>
            </c:plus>
            <c:minus>
              <c:numRef>
                <c:f>Lembar1!$J$72:$J$75</c:f>
                <c:numCache>
                  <c:formatCode>General</c:formatCode>
                  <c:ptCount val="4"/>
                  <c:pt idx="0">
                    <c:v>2.7209067116190047E-2</c:v>
                  </c:pt>
                  <c:pt idx="1">
                    <c:v>4.100406483915145E-2</c:v>
                  </c:pt>
                  <c:pt idx="2">
                    <c:v>3.6226141573914974E-2</c:v>
                  </c:pt>
                  <c:pt idx="3">
                    <c:v>8.8081401744825372E-2</c:v>
                  </c:pt>
                </c:numCache>
              </c:numRef>
            </c:minus>
            <c:spPr>
              <a:noFill/>
              <a:ln w="9525" cap="flat" cmpd="sng" algn="ctr">
                <a:solidFill>
                  <a:schemeClr val="tx1">
                    <a:lumMod val="65000"/>
                    <a:lumOff val="35000"/>
                  </a:schemeClr>
                </a:solidFill>
                <a:round/>
              </a:ln>
              <a:effectLst/>
            </c:spPr>
          </c:errBars>
          <c:cat>
            <c:strRef>
              <c:f>Lembar1!$L$65:$L$68</c:f>
              <c:strCache>
                <c:ptCount val="4"/>
                <c:pt idx="0">
                  <c:v>A</c:v>
                </c:pt>
                <c:pt idx="1">
                  <c:v>B</c:v>
                </c:pt>
                <c:pt idx="2">
                  <c:v>C</c:v>
                </c:pt>
                <c:pt idx="3">
                  <c:v>D</c:v>
                </c:pt>
              </c:strCache>
            </c:strRef>
          </c:cat>
          <c:val>
            <c:numRef>
              <c:f>Lembar1!$N$65:$N$68</c:f>
              <c:numCache>
                <c:formatCode>General</c:formatCode>
                <c:ptCount val="4"/>
                <c:pt idx="0">
                  <c:v>0.77133333333333332</c:v>
                </c:pt>
                <c:pt idx="1">
                  <c:v>0.71766666666666667</c:v>
                </c:pt>
                <c:pt idx="2">
                  <c:v>0.78233333333333333</c:v>
                </c:pt>
                <c:pt idx="3">
                  <c:v>0.74333333333333329</c:v>
                </c:pt>
              </c:numCache>
            </c:numRef>
          </c:val>
          <c:extLst>
            <c:ext xmlns:c16="http://schemas.microsoft.com/office/drawing/2014/chart" uri="{C3380CC4-5D6E-409C-BE32-E72D297353CC}">
              <c16:uniqueId val="{00000001-266B-403E-AE42-D1B809E6D0A0}"/>
            </c:ext>
          </c:extLst>
        </c:ser>
        <c:dLbls>
          <c:showLegendKey val="0"/>
          <c:showVal val="0"/>
          <c:showCatName val="0"/>
          <c:showSerName val="0"/>
          <c:showPercent val="0"/>
          <c:showBubbleSize val="0"/>
        </c:dLbls>
        <c:gapWidth val="219"/>
        <c:overlap val="-27"/>
        <c:axId val="569421328"/>
        <c:axId val="113252256"/>
      </c:barChart>
      <c:catAx>
        <c:axId val="569421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252256"/>
        <c:crosses val="autoZero"/>
        <c:auto val="0"/>
        <c:lblAlgn val="ctr"/>
        <c:lblOffset val="100"/>
        <c:noMultiLvlLbl val="0"/>
      </c:catAx>
      <c:valAx>
        <c:axId val="11325225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421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59492563429571"/>
          <c:y val="0.19486111111111112"/>
          <c:w val="0.77284951881014874"/>
          <c:h val="0.61498432487605714"/>
        </c:manualLayout>
      </c:layout>
      <c:barChart>
        <c:barDir val="col"/>
        <c:grouping val="clustered"/>
        <c:varyColors val="0"/>
        <c:ser>
          <c:idx val="0"/>
          <c:order val="0"/>
          <c:tx>
            <c:strRef>
              <c:f>Lembar1!$I$86</c:f>
              <c:strCache>
                <c:ptCount val="1"/>
                <c:pt idx="0">
                  <c:v>Zoea</c:v>
                </c:pt>
              </c:strCache>
            </c:strRef>
          </c:tx>
          <c:spPr>
            <a:solidFill>
              <a:schemeClr val="accent1"/>
            </a:solidFill>
            <a:ln>
              <a:noFill/>
            </a:ln>
            <a:effectLst/>
          </c:spPr>
          <c:invertIfNegative val="0"/>
          <c:errBars>
            <c:errBarType val="both"/>
            <c:errValType val="cust"/>
            <c:noEndCap val="0"/>
            <c:plus>
              <c:numRef>
                <c:f>Lembar1!$I$92:$I$95</c:f>
                <c:numCache>
                  <c:formatCode>General</c:formatCode>
                  <c:ptCount val="4"/>
                  <c:pt idx="0">
                    <c:v>4.5711960506341579E-3</c:v>
                  </c:pt>
                  <c:pt idx="1">
                    <c:v>1.5394804318340652E-3</c:v>
                  </c:pt>
                  <c:pt idx="2">
                    <c:v>9.8488578017961038E-4</c:v>
                  </c:pt>
                  <c:pt idx="3">
                    <c:v>1.5534906930308057E-3</c:v>
                  </c:pt>
                </c:numCache>
              </c:numRef>
            </c:plus>
            <c:minus>
              <c:numRef>
                <c:f>Lembar1!$I$92:$I$95</c:f>
                <c:numCache>
                  <c:formatCode>General</c:formatCode>
                  <c:ptCount val="4"/>
                  <c:pt idx="0">
                    <c:v>4.5711960506341579E-3</c:v>
                  </c:pt>
                  <c:pt idx="1">
                    <c:v>1.5394804318340652E-3</c:v>
                  </c:pt>
                  <c:pt idx="2">
                    <c:v>9.8488578017961038E-4</c:v>
                  </c:pt>
                  <c:pt idx="3">
                    <c:v>1.5534906930308057E-3</c:v>
                  </c:pt>
                </c:numCache>
              </c:numRef>
            </c:minus>
            <c:spPr>
              <a:noFill/>
              <a:ln w="9525" cap="flat" cmpd="sng" algn="ctr">
                <a:solidFill>
                  <a:schemeClr val="tx1">
                    <a:lumMod val="65000"/>
                    <a:lumOff val="35000"/>
                  </a:schemeClr>
                </a:solidFill>
                <a:round/>
              </a:ln>
              <a:effectLst/>
            </c:spPr>
          </c:errBars>
          <c:cat>
            <c:strRef>
              <c:f>Lembar1!$H$87:$H$90</c:f>
              <c:strCache>
                <c:ptCount val="4"/>
                <c:pt idx="0">
                  <c:v>A</c:v>
                </c:pt>
                <c:pt idx="1">
                  <c:v>B</c:v>
                </c:pt>
                <c:pt idx="2">
                  <c:v>C</c:v>
                </c:pt>
                <c:pt idx="3">
                  <c:v>D</c:v>
                </c:pt>
              </c:strCache>
            </c:strRef>
          </c:cat>
          <c:val>
            <c:numRef>
              <c:f>Lembar1!$I$87:$I$90</c:f>
              <c:numCache>
                <c:formatCode>General</c:formatCode>
                <c:ptCount val="4"/>
                <c:pt idx="0">
                  <c:v>9.566666666666666E-3</c:v>
                </c:pt>
                <c:pt idx="1">
                  <c:v>6.3E-3</c:v>
                </c:pt>
                <c:pt idx="2">
                  <c:v>3.8E-3</c:v>
                </c:pt>
                <c:pt idx="3">
                  <c:v>4.4666666666666665E-3</c:v>
                </c:pt>
              </c:numCache>
            </c:numRef>
          </c:val>
          <c:extLst>
            <c:ext xmlns:c16="http://schemas.microsoft.com/office/drawing/2014/chart" uri="{C3380CC4-5D6E-409C-BE32-E72D297353CC}">
              <c16:uniqueId val="{00000000-B12F-449E-80B0-CB77427C6DE5}"/>
            </c:ext>
          </c:extLst>
        </c:ser>
        <c:ser>
          <c:idx val="1"/>
          <c:order val="1"/>
          <c:tx>
            <c:strRef>
              <c:f>Lembar1!$J$86</c:f>
              <c:strCache>
                <c:ptCount val="1"/>
                <c:pt idx="0">
                  <c:v>Megalopa</c:v>
                </c:pt>
              </c:strCache>
            </c:strRef>
          </c:tx>
          <c:spPr>
            <a:solidFill>
              <a:schemeClr val="accent2"/>
            </a:solidFill>
            <a:ln>
              <a:noFill/>
            </a:ln>
            <a:effectLst/>
          </c:spPr>
          <c:invertIfNegative val="0"/>
          <c:errBars>
            <c:errBarType val="both"/>
            <c:errValType val="cust"/>
            <c:noEndCap val="0"/>
            <c:plus>
              <c:numRef>
                <c:f>Lembar1!$K$92:$K$95</c:f>
                <c:numCache>
                  <c:formatCode>General</c:formatCode>
                  <c:ptCount val="4"/>
                  <c:pt idx="0">
                    <c:v>6.0224579699654189E-3</c:v>
                  </c:pt>
                  <c:pt idx="1">
                    <c:v>1.6857342613828558E-2</c:v>
                  </c:pt>
                  <c:pt idx="2">
                    <c:v>3.6439310275214243E-2</c:v>
                  </c:pt>
                  <c:pt idx="3">
                    <c:v>7.4273166980635338E-2</c:v>
                  </c:pt>
                </c:numCache>
              </c:numRef>
            </c:plus>
            <c:minus>
              <c:numRef>
                <c:f>Lembar1!$K$92:$K$95</c:f>
                <c:numCache>
                  <c:formatCode>General</c:formatCode>
                  <c:ptCount val="4"/>
                  <c:pt idx="0">
                    <c:v>6.0224579699654189E-3</c:v>
                  </c:pt>
                  <c:pt idx="1">
                    <c:v>1.6857342613828558E-2</c:v>
                  </c:pt>
                  <c:pt idx="2">
                    <c:v>3.6439310275214243E-2</c:v>
                  </c:pt>
                  <c:pt idx="3">
                    <c:v>7.4273166980635338E-2</c:v>
                  </c:pt>
                </c:numCache>
              </c:numRef>
            </c:minus>
            <c:spPr>
              <a:noFill/>
              <a:ln w="9525" cap="flat" cmpd="sng" algn="ctr">
                <a:solidFill>
                  <a:schemeClr val="tx1">
                    <a:lumMod val="65000"/>
                    <a:lumOff val="35000"/>
                  </a:schemeClr>
                </a:solidFill>
                <a:round/>
              </a:ln>
              <a:effectLst/>
            </c:spPr>
          </c:errBars>
          <c:cat>
            <c:strRef>
              <c:f>Lembar1!$H$87:$H$90</c:f>
              <c:strCache>
                <c:ptCount val="4"/>
                <c:pt idx="0">
                  <c:v>A</c:v>
                </c:pt>
                <c:pt idx="1">
                  <c:v>B</c:v>
                </c:pt>
                <c:pt idx="2">
                  <c:v>C</c:v>
                </c:pt>
                <c:pt idx="3">
                  <c:v>D</c:v>
                </c:pt>
              </c:strCache>
            </c:strRef>
          </c:cat>
          <c:val>
            <c:numRef>
              <c:f>Lembar1!$J$87:$J$90</c:f>
              <c:numCache>
                <c:formatCode>General</c:formatCode>
                <c:ptCount val="4"/>
                <c:pt idx="0">
                  <c:v>0.27079999999999999</c:v>
                </c:pt>
                <c:pt idx="1">
                  <c:v>0.26979999999999998</c:v>
                </c:pt>
                <c:pt idx="2">
                  <c:v>0.29746666666666671</c:v>
                </c:pt>
                <c:pt idx="3">
                  <c:v>0.29173333333333334</c:v>
                </c:pt>
              </c:numCache>
            </c:numRef>
          </c:val>
          <c:extLst>
            <c:ext xmlns:c16="http://schemas.microsoft.com/office/drawing/2014/chart" uri="{C3380CC4-5D6E-409C-BE32-E72D297353CC}">
              <c16:uniqueId val="{00000001-B12F-449E-80B0-CB77427C6DE5}"/>
            </c:ext>
          </c:extLst>
        </c:ser>
        <c:dLbls>
          <c:showLegendKey val="0"/>
          <c:showVal val="0"/>
          <c:showCatName val="0"/>
          <c:showSerName val="0"/>
          <c:showPercent val="0"/>
          <c:showBubbleSize val="0"/>
        </c:dLbls>
        <c:gapWidth val="219"/>
        <c:overlap val="-27"/>
        <c:axId val="1116901408"/>
        <c:axId val="423511168"/>
      </c:barChart>
      <c:catAx>
        <c:axId val="111690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511168"/>
        <c:crosses val="autoZero"/>
        <c:auto val="1"/>
        <c:lblAlgn val="ctr"/>
        <c:lblOffset val="100"/>
        <c:noMultiLvlLbl val="0"/>
      </c:catAx>
      <c:valAx>
        <c:axId val="42351116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901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13648293963255"/>
          <c:y val="0.17592592592592593"/>
          <c:w val="0.85286351706036745"/>
          <c:h val="0.64522265820451374"/>
        </c:manualLayout>
      </c:layout>
      <c:barChart>
        <c:barDir val="col"/>
        <c:grouping val="clustered"/>
        <c:varyColors val="0"/>
        <c:ser>
          <c:idx val="0"/>
          <c:order val="0"/>
          <c:tx>
            <c:strRef>
              <c:f>Lembar1!$M$176</c:f>
              <c:strCache>
                <c:ptCount val="1"/>
                <c:pt idx="0">
                  <c:v>Zoea</c:v>
                </c:pt>
              </c:strCache>
            </c:strRef>
          </c:tx>
          <c:spPr>
            <a:solidFill>
              <a:schemeClr val="accent1"/>
            </a:solidFill>
            <a:ln>
              <a:noFill/>
            </a:ln>
            <a:effectLst/>
          </c:spPr>
          <c:invertIfNegative val="0"/>
          <c:errBars>
            <c:errBarType val="both"/>
            <c:errValType val="cust"/>
            <c:noEndCap val="0"/>
            <c:plus>
              <c:numRef>
                <c:f>Lembar1!$M$182:$M$185</c:f>
                <c:numCache>
                  <c:formatCode>General</c:formatCode>
                  <c:ptCount val="4"/>
                  <c:pt idx="0">
                    <c:v>3.9390396460728012</c:v>
                  </c:pt>
                  <c:pt idx="1">
                    <c:v>5.2594581469957529</c:v>
                  </c:pt>
                  <c:pt idx="2">
                    <c:v>1.6475537421684707</c:v>
                  </c:pt>
                  <c:pt idx="3">
                    <c:v>6.6343525180181171</c:v>
                  </c:pt>
                </c:numCache>
              </c:numRef>
            </c:plus>
            <c:minus>
              <c:numRef>
                <c:f>Lembar1!$M$182:$M$185</c:f>
                <c:numCache>
                  <c:formatCode>General</c:formatCode>
                  <c:ptCount val="4"/>
                  <c:pt idx="0">
                    <c:v>3.9390396460728012</c:v>
                  </c:pt>
                  <c:pt idx="1">
                    <c:v>5.2594581469957529</c:v>
                  </c:pt>
                  <c:pt idx="2">
                    <c:v>1.6475537421684707</c:v>
                  </c:pt>
                  <c:pt idx="3">
                    <c:v>6.6343525180181171</c:v>
                  </c:pt>
                </c:numCache>
              </c:numRef>
            </c:minus>
            <c:spPr>
              <a:noFill/>
              <a:ln w="9525" cap="flat" cmpd="sng" algn="ctr">
                <a:solidFill>
                  <a:schemeClr val="tx1">
                    <a:lumMod val="65000"/>
                    <a:lumOff val="35000"/>
                  </a:schemeClr>
                </a:solidFill>
                <a:round/>
              </a:ln>
              <a:effectLst/>
            </c:spPr>
          </c:errBars>
          <c:cat>
            <c:strRef>
              <c:f>Lembar1!$L$177:$L$180</c:f>
              <c:strCache>
                <c:ptCount val="4"/>
                <c:pt idx="0">
                  <c:v>A</c:v>
                </c:pt>
                <c:pt idx="1">
                  <c:v>B</c:v>
                </c:pt>
                <c:pt idx="2">
                  <c:v>C</c:v>
                </c:pt>
                <c:pt idx="3">
                  <c:v>D</c:v>
                </c:pt>
              </c:strCache>
            </c:strRef>
          </c:cat>
          <c:val>
            <c:numRef>
              <c:f>Lembar1!$M$177:$M$180</c:f>
              <c:numCache>
                <c:formatCode>General</c:formatCode>
                <c:ptCount val="4"/>
                <c:pt idx="0">
                  <c:v>66.153333333333336</c:v>
                </c:pt>
                <c:pt idx="1">
                  <c:v>52.82</c:v>
                </c:pt>
                <c:pt idx="2">
                  <c:v>55.550000000000004</c:v>
                </c:pt>
                <c:pt idx="3">
                  <c:v>65.793333333333337</c:v>
                </c:pt>
              </c:numCache>
            </c:numRef>
          </c:val>
          <c:extLst>
            <c:ext xmlns:c16="http://schemas.microsoft.com/office/drawing/2014/chart" uri="{C3380CC4-5D6E-409C-BE32-E72D297353CC}">
              <c16:uniqueId val="{00000000-E74A-46A0-A336-CF18CD707F7E}"/>
            </c:ext>
          </c:extLst>
        </c:ser>
        <c:ser>
          <c:idx val="1"/>
          <c:order val="1"/>
          <c:tx>
            <c:strRef>
              <c:f>Lembar1!$N$176</c:f>
              <c:strCache>
                <c:ptCount val="1"/>
                <c:pt idx="0">
                  <c:v>Megalopa</c:v>
                </c:pt>
              </c:strCache>
            </c:strRef>
          </c:tx>
          <c:spPr>
            <a:solidFill>
              <a:schemeClr val="accent2"/>
            </a:solidFill>
            <a:ln>
              <a:noFill/>
            </a:ln>
            <a:effectLst/>
          </c:spPr>
          <c:invertIfNegative val="0"/>
          <c:errBars>
            <c:errBarType val="both"/>
            <c:errValType val="cust"/>
            <c:noEndCap val="0"/>
            <c:plus>
              <c:numRef>
                <c:f>Lembar1!$N$182:$N$185</c:f>
                <c:numCache>
                  <c:formatCode>General</c:formatCode>
                  <c:ptCount val="4"/>
                  <c:pt idx="0">
                    <c:v>7.4454437969360665</c:v>
                  </c:pt>
                  <c:pt idx="1">
                    <c:v>1.2938444007427361</c:v>
                  </c:pt>
                  <c:pt idx="2">
                    <c:v>3.9952012882123138</c:v>
                  </c:pt>
                  <c:pt idx="3">
                    <c:v>5.6840331924904639</c:v>
                  </c:pt>
                </c:numCache>
              </c:numRef>
            </c:plus>
            <c:minus>
              <c:numRef>
                <c:f>Lembar1!$N$182:$N$185</c:f>
                <c:numCache>
                  <c:formatCode>General</c:formatCode>
                  <c:ptCount val="4"/>
                  <c:pt idx="0">
                    <c:v>7.4454437969360665</c:v>
                  </c:pt>
                  <c:pt idx="1">
                    <c:v>1.2938444007427361</c:v>
                  </c:pt>
                  <c:pt idx="2">
                    <c:v>3.9952012882123138</c:v>
                  </c:pt>
                  <c:pt idx="3">
                    <c:v>5.6840331924904639</c:v>
                  </c:pt>
                </c:numCache>
              </c:numRef>
            </c:minus>
            <c:spPr>
              <a:noFill/>
              <a:ln w="9525" cap="flat" cmpd="sng" algn="ctr">
                <a:solidFill>
                  <a:schemeClr val="tx1">
                    <a:lumMod val="65000"/>
                    <a:lumOff val="35000"/>
                  </a:schemeClr>
                </a:solidFill>
                <a:round/>
              </a:ln>
              <a:effectLst/>
            </c:spPr>
          </c:errBars>
          <c:cat>
            <c:strRef>
              <c:f>Lembar1!$L$177:$L$180</c:f>
              <c:strCache>
                <c:ptCount val="4"/>
                <c:pt idx="0">
                  <c:v>A</c:v>
                </c:pt>
                <c:pt idx="1">
                  <c:v>B</c:v>
                </c:pt>
                <c:pt idx="2">
                  <c:v>C</c:v>
                </c:pt>
                <c:pt idx="3">
                  <c:v>D</c:v>
                </c:pt>
              </c:strCache>
            </c:strRef>
          </c:cat>
          <c:val>
            <c:numRef>
              <c:f>Lembar1!$N$177:$N$180</c:f>
              <c:numCache>
                <c:formatCode>General</c:formatCode>
                <c:ptCount val="4"/>
                <c:pt idx="0">
                  <c:v>51.533333333333331</c:v>
                </c:pt>
                <c:pt idx="1">
                  <c:v>46.106666666666662</c:v>
                </c:pt>
                <c:pt idx="2">
                  <c:v>51.656666666666666</c:v>
                </c:pt>
                <c:pt idx="3">
                  <c:v>51.526666666666664</c:v>
                </c:pt>
              </c:numCache>
            </c:numRef>
          </c:val>
          <c:extLst>
            <c:ext xmlns:c16="http://schemas.microsoft.com/office/drawing/2014/chart" uri="{C3380CC4-5D6E-409C-BE32-E72D297353CC}">
              <c16:uniqueId val="{00000001-E74A-46A0-A336-CF18CD707F7E}"/>
            </c:ext>
          </c:extLst>
        </c:ser>
        <c:dLbls>
          <c:showLegendKey val="0"/>
          <c:showVal val="0"/>
          <c:showCatName val="0"/>
          <c:showSerName val="0"/>
          <c:showPercent val="0"/>
          <c:showBubbleSize val="0"/>
        </c:dLbls>
        <c:gapWidth val="219"/>
        <c:overlap val="-27"/>
        <c:axId val="1787090400"/>
        <c:axId val="1787076672"/>
      </c:barChart>
      <c:catAx>
        <c:axId val="1787090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7076672"/>
        <c:crosses val="autoZero"/>
        <c:auto val="1"/>
        <c:lblAlgn val="ctr"/>
        <c:lblOffset val="100"/>
        <c:noMultiLvlLbl val="0"/>
      </c:catAx>
      <c:valAx>
        <c:axId val="17870766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7090400"/>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1986</cdr:x>
      <cdr:y>0.21644</cdr:y>
    </cdr:from>
    <cdr:to>
      <cdr:x>0.07959</cdr:x>
      <cdr:y>0.68172</cdr:y>
    </cdr:to>
    <cdr:sp macro="" textlink="">
      <cdr:nvSpPr>
        <cdr:cNvPr id="2" name="Kotak Teks 1">
          <a:extLst xmlns:a="http://schemas.openxmlformats.org/drawingml/2006/main">
            <a:ext uri="{FF2B5EF4-FFF2-40B4-BE49-F238E27FC236}">
              <a16:creationId xmlns:a16="http://schemas.microsoft.com/office/drawing/2014/main" id="{310D9167-E489-463E-ADC0-6B3063DE8DD7}"/>
            </a:ext>
          </a:extLst>
        </cdr:cNvPr>
        <cdr:cNvSpPr txBox="1"/>
      </cdr:nvSpPr>
      <cdr:spPr>
        <a:xfrm xmlns:a="http://schemas.openxmlformats.org/drawingml/2006/main" rot="16200000">
          <a:off x="-398842" y="1088160"/>
          <a:ext cx="1276369" cy="287499"/>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ID" sz="1100"/>
            <a:t> ammonia (mg L</a:t>
          </a:r>
          <a:r>
            <a:rPr lang="en-ID" sz="1100" baseline="30000"/>
            <a:t>-1</a:t>
          </a:r>
          <a:r>
            <a:rPr lang="en-ID" sz="1100"/>
            <a:t>)</a:t>
          </a:r>
        </a:p>
      </cdr:txBody>
    </cdr:sp>
  </cdr:relSizeAnchor>
</c:userShapes>
</file>

<file path=word/drawings/drawing2.xml><?xml version="1.0" encoding="utf-8"?>
<c:userShapes xmlns:c="http://schemas.openxmlformats.org/drawingml/2006/chart">
  <cdr:relSizeAnchor xmlns:cdr="http://schemas.openxmlformats.org/drawingml/2006/chartDrawing">
    <cdr:from>
      <cdr:x>0.0247</cdr:x>
      <cdr:y>0.30208</cdr:y>
    </cdr:from>
    <cdr:to>
      <cdr:x>0.2247</cdr:x>
      <cdr:y>0.63541</cdr:y>
    </cdr:to>
    <cdr:sp macro="" textlink="">
      <cdr:nvSpPr>
        <cdr:cNvPr id="2" name="Kotak Teks 1">
          <a:extLst xmlns:a="http://schemas.openxmlformats.org/drawingml/2006/main">
            <a:ext uri="{FF2B5EF4-FFF2-40B4-BE49-F238E27FC236}">
              <a16:creationId xmlns:a16="http://schemas.microsoft.com/office/drawing/2014/main" id="{2B70917E-3917-4EAC-A7D8-7181E0E2E600}"/>
            </a:ext>
          </a:extLst>
        </cdr:cNvPr>
        <cdr:cNvSpPr txBox="1"/>
      </cdr:nvSpPr>
      <cdr:spPr>
        <a:xfrm xmlns:a="http://schemas.openxmlformats.org/drawingml/2006/main" rot="16200000">
          <a:off x="127955" y="816608"/>
          <a:ext cx="914391" cy="93853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ID" sz="1100"/>
            <a:t> nitrite (mg L</a:t>
          </a:r>
          <a:r>
            <a:rPr lang="en-ID" sz="1100" baseline="30000"/>
            <a:t>-1</a:t>
          </a:r>
          <a:r>
            <a:rPr lang="en-ID" sz="1100"/>
            <a:t>)</a:t>
          </a:r>
        </a:p>
      </cdr:txBody>
    </cdr:sp>
  </cdr:relSizeAnchor>
</c:userShapes>
</file>

<file path=word/drawings/drawing3.xml><?xml version="1.0" encoding="utf-8"?>
<c:userShapes xmlns:c="http://schemas.openxmlformats.org/drawingml/2006/chart">
  <cdr:relSizeAnchor xmlns:cdr="http://schemas.openxmlformats.org/drawingml/2006/chartDrawing">
    <cdr:from>
      <cdr:x>0.00347</cdr:x>
      <cdr:y>0.11111</cdr:y>
    </cdr:from>
    <cdr:to>
      <cdr:x>0.07847</cdr:x>
      <cdr:y>0.76852</cdr:y>
    </cdr:to>
    <cdr:sp macro="" textlink="">
      <cdr:nvSpPr>
        <cdr:cNvPr id="2" name="TextBox 1">
          <a:extLst xmlns:a="http://schemas.openxmlformats.org/drawingml/2006/main">
            <a:ext uri="{FF2B5EF4-FFF2-40B4-BE49-F238E27FC236}">
              <a16:creationId xmlns:a16="http://schemas.microsoft.com/office/drawing/2014/main" id="{A3DA6062-1C0F-B368-96AD-5A9F483DCF26}"/>
            </a:ext>
          </a:extLst>
        </cdr:cNvPr>
        <cdr:cNvSpPr txBox="1"/>
      </cdr:nvSpPr>
      <cdr:spPr>
        <a:xfrm xmlns:a="http://schemas.openxmlformats.org/drawingml/2006/main" rot="16200000">
          <a:off x="-714375" y="1035050"/>
          <a:ext cx="1803400" cy="3429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GB" sz="1100"/>
            <a:t>Total organic matter (mg L</a:t>
          </a:r>
          <a:r>
            <a:rPr lang="en-GB" sz="1100" baseline="30000"/>
            <a:t>-1</a:t>
          </a:r>
          <a:r>
            <a:rPr lang="en-GB" sz="1100"/>
            <a:t>)</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BCF72-F4BC-45D4-85C6-FE54F8603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1</Pages>
  <Words>22205</Words>
  <Characters>126571</Characters>
  <Application>Microsoft Office Word</Application>
  <DocSecurity>0</DocSecurity>
  <Lines>1054</Lines>
  <Paragraphs>296</Paragraphs>
  <ScaleCrop>false</ScaleCrop>
  <Company/>
  <LinksUpToDate>false</LinksUpToDate>
  <CharactersWithSpaces>148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rto Gun</dc:creator>
  <cp:keywords/>
  <dc:description/>
  <cp:lastModifiedBy>Gunarto Gun</cp:lastModifiedBy>
  <cp:revision>22</cp:revision>
  <dcterms:created xsi:type="dcterms:W3CDTF">2023-09-30T12:50:00Z</dcterms:created>
  <dcterms:modified xsi:type="dcterms:W3CDTF">2023-09-30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d9d4943-b225-480e-af81-661ea853715f</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703cd49a-001c-3e3a-93ab-8cdc9ec9285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quaculture-international</vt:lpwstr>
  </property>
  <property fmtid="{D5CDD505-2E9C-101B-9397-08002B2CF9AE}" pid="9" name="Mendeley Recent Style Name 1_1">
    <vt:lpwstr>Aquaculture International</vt:lpwstr>
  </property>
  <property fmtid="{D5CDD505-2E9C-101B-9397-08002B2CF9AE}" pid="10" name="Mendeley Recent Style Id 2_1">
    <vt:lpwstr>http://www.zotero.org/styles/aquaculture-and-fisheries</vt:lpwstr>
  </property>
  <property fmtid="{D5CDD505-2E9C-101B-9397-08002B2CF9AE}" pid="11" name="Mendeley Recent Style Name 2_1">
    <vt:lpwstr>Aquaculture and Fisheries</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ational-library-of-medicine</vt:lpwstr>
  </property>
  <property fmtid="{D5CDD505-2E9C-101B-9397-08002B2CF9AE}" pid="21" name="Mendeley Recent Style Name 7_1">
    <vt:lpwstr>National Library of Medicine</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he-egyptian-journal-of-aquatic-research</vt:lpwstr>
  </property>
  <property fmtid="{D5CDD505-2E9C-101B-9397-08002B2CF9AE}" pid="25" name="Mendeley Recent Style Name 9_1">
    <vt:lpwstr>The Egyptian Journal of Aquatic Research</vt:lpwstr>
  </property>
</Properties>
</file>